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744D6B" w14:textId="6E881FD8" w:rsidR="005279CF" w:rsidRPr="009C729A" w:rsidRDefault="00CE4D73" w:rsidP="002C4A27">
      <w:pPr>
        <w:pStyle w:val="Titre"/>
        <w:spacing w:line="360" w:lineRule="auto"/>
        <w:rPr>
          <w:b/>
          <w:sz w:val="32"/>
          <w:lang w:val="en-GB"/>
        </w:rPr>
      </w:pPr>
      <w:r w:rsidRPr="009C729A">
        <w:rPr>
          <w:b/>
          <w:sz w:val="32"/>
          <w:lang w:val="en-GB"/>
        </w:rPr>
        <w:t xml:space="preserve">Liver </w:t>
      </w:r>
      <w:r w:rsidR="0034467C" w:rsidRPr="009C729A">
        <w:rPr>
          <w:b/>
          <w:sz w:val="32"/>
          <w:lang w:val="en-GB"/>
        </w:rPr>
        <w:t>overexpression</w:t>
      </w:r>
      <w:r w:rsidRPr="009C729A">
        <w:rPr>
          <w:b/>
          <w:sz w:val="32"/>
          <w:lang w:val="en-GB"/>
        </w:rPr>
        <w:t xml:space="preserve"> of </w:t>
      </w:r>
      <w:r w:rsidR="00E71C72" w:rsidRPr="009C729A">
        <w:rPr>
          <w:b/>
          <w:iCs/>
          <w:sz w:val="32"/>
          <w:lang w:val="en-GB"/>
        </w:rPr>
        <w:t>PDGF-AA</w:t>
      </w:r>
      <w:r w:rsidR="00E71C72" w:rsidRPr="009C729A">
        <w:rPr>
          <w:b/>
          <w:sz w:val="32"/>
          <w:lang w:val="en-GB"/>
        </w:rPr>
        <w:t xml:space="preserve"> </w:t>
      </w:r>
      <w:r w:rsidRPr="009C729A">
        <w:rPr>
          <w:b/>
          <w:sz w:val="32"/>
          <w:lang w:val="en-GB"/>
        </w:rPr>
        <w:t>impairs insulin signaling</w:t>
      </w:r>
      <w:r w:rsidR="00E71C72" w:rsidRPr="009C729A">
        <w:rPr>
          <w:b/>
          <w:sz w:val="32"/>
          <w:lang w:val="en-GB"/>
        </w:rPr>
        <w:t xml:space="preserve"> </w:t>
      </w:r>
      <w:r w:rsidRPr="009C729A">
        <w:rPr>
          <w:b/>
          <w:sz w:val="32"/>
          <w:lang w:val="en-GB"/>
        </w:rPr>
        <w:t>in diabetes</w:t>
      </w:r>
    </w:p>
    <w:p w14:paraId="2974F3CD" w14:textId="604E5A07" w:rsidR="00A95FF1" w:rsidRPr="009C729A" w:rsidRDefault="00F138CE" w:rsidP="002C4A27">
      <w:pPr>
        <w:rPr>
          <w:vertAlign w:val="superscript"/>
          <w:lang w:val="en-GB"/>
        </w:rPr>
      </w:pPr>
      <w:r w:rsidRPr="009C729A">
        <w:rPr>
          <w:lang w:val="en-GB"/>
        </w:rPr>
        <w:t>Amar Abderrahmani</w:t>
      </w:r>
      <w:r w:rsidRPr="009C729A">
        <w:rPr>
          <w:vertAlign w:val="superscript"/>
          <w:lang w:val="en-GB"/>
        </w:rPr>
        <w:t>1</w:t>
      </w:r>
      <w:r w:rsidR="00681E44" w:rsidRPr="009C729A">
        <w:rPr>
          <w:vertAlign w:val="superscript"/>
          <w:lang w:val="en-GB"/>
        </w:rPr>
        <w:t>,</w:t>
      </w:r>
      <w:r w:rsidR="006F5F78" w:rsidRPr="009C729A">
        <w:rPr>
          <w:vertAlign w:val="superscript"/>
          <w:lang w:val="en-GB"/>
        </w:rPr>
        <w:t>2</w:t>
      </w:r>
      <w:r w:rsidRPr="009C729A">
        <w:rPr>
          <w:vertAlign w:val="superscript"/>
          <w:lang w:val="en-GB"/>
        </w:rPr>
        <w:t>*</w:t>
      </w:r>
      <w:r w:rsidRPr="009C729A">
        <w:rPr>
          <w:lang w:val="en-GB"/>
        </w:rPr>
        <w:t xml:space="preserve">, </w:t>
      </w:r>
      <w:r w:rsidR="009C6FB2" w:rsidRPr="009C729A">
        <w:rPr>
          <w:lang w:val="en-GB"/>
        </w:rPr>
        <w:t>Loïc Yengo</w:t>
      </w:r>
      <w:r w:rsidR="009C6FB2" w:rsidRPr="009C729A">
        <w:rPr>
          <w:vertAlign w:val="superscript"/>
          <w:lang w:val="en-GB"/>
        </w:rPr>
        <w:t>1*</w:t>
      </w:r>
      <w:r w:rsidR="009C6FB2" w:rsidRPr="009C729A">
        <w:rPr>
          <w:lang w:val="en-GB"/>
        </w:rPr>
        <w:t xml:space="preserve">, </w:t>
      </w:r>
      <w:r w:rsidR="00C74E17" w:rsidRPr="009C729A">
        <w:rPr>
          <w:lang w:val="en-GB"/>
        </w:rPr>
        <w:t xml:space="preserve">Robert </w:t>
      </w:r>
      <w:r w:rsidR="00D03672" w:rsidRPr="009C729A">
        <w:rPr>
          <w:lang w:val="en-GB"/>
        </w:rPr>
        <w:t>Caiazzo</w:t>
      </w:r>
      <w:r w:rsidR="006F5F78" w:rsidRPr="009C729A">
        <w:rPr>
          <w:vertAlign w:val="superscript"/>
          <w:lang w:val="en-GB"/>
        </w:rPr>
        <w:t>3</w:t>
      </w:r>
      <w:r w:rsidR="00C74E17" w:rsidRPr="009C729A">
        <w:rPr>
          <w:vertAlign w:val="superscript"/>
          <w:lang w:val="en-GB"/>
        </w:rPr>
        <w:t>*</w:t>
      </w:r>
      <w:r w:rsidR="00C74E17" w:rsidRPr="009C729A">
        <w:rPr>
          <w:lang w:val="en-GB"/>
        </w:rPr>
        <w:t>,</w:t>
      </w:r>
      <w:r w:rsidR="00C74E17" w:rsidRPr="009C729A">
        <w:rPr>
          <w:vertAlign w:val="superscript"/>
          <w:lang w:val="en-GB"/>
        </w:rPr>
        <w:t xml:space="preserve"> </w:t>
      </w:r>
      <w:r w:rsidRPr="009C729A">
        <w:rPr>
          <w:lang w:val="en-GB"/>
        </w:rPr>
        <w:t>Mickaël Canouil</w:t>
      </w:r>
      <w:r w:rsidRPr="009C729A">
        <w:rPr>
          <w:vertAlign w:val="superscript"/>
          <w:lang w:val="en-GB"/>
        </w:rPr>
        <w:t xml:space="preserve">1*, </w:t>
      </w:r>
      <w:r w:rsidR="009C6FB2" w:rsidRPr="009C729A">
        <w:rPr>
          <w:lang w:val="en-GB"/>
        </w:rPr>
        <w:t>Stéphane Cauchi</w:t>
      </w:r>
      <w:r w:rsidR="00CA34D7" w:rsidRPr="009C729A">
        <w:rPr>
          <w:vertAlign w:val="superscript"/>
          <w:lang w:val="en-GB"/>
        </w:rPr>
        <w:t>1</w:t>
      </w:r>
      <w:r w:rsidR="009C6FB2" w:rsidRPr="009C729A">
        <w:rPr>
          <w:lang w:val="en-GB"/>
        </w:rPr>
        <w:t>, Violeta Raverdy</w:t>
      </w:r>
      <w:r w:rsidR="00C839DC" w:rsidRPr="009C729A">
        <w:rPr>
          <w:vertAlign w:val="superscript"/>
          <w:lang w:val="en-GB"/>
        </w:rPr>
        <w:t>2</w:t>
      </w:r>
      <w:r w:rsidR="00E477A8" w:rsidRPr="009C729A">
        <w:rPr>
          <w:lang w:val="en-GB"/>
        </w:rPr>
        <w:t xml:space="preserve">, </w:t>
      </w:r>
      <w:r w:rsidR="003E7163" w:rsidRPr="009C729A">
        <w:rPr>
          <w:lang w:val="en-GB"/>
        </w:rPr>
        <w:t>Valérie Plaisance</w:t>
      </w:r>
      <w:r w:rsidR="003E7163" w:rsidRPr="009C729A">
        <w:rPr>
          <w:vertAlign w:val="superscript"/>
          <w:lang w:val="en-GB"/>
        </w:rPr>
        <w:t>1</w:t>
      </w:r>
      <w:r w:rsidR="003E7163" w:rsidRPr="009C729A">
        <w:rPr>
          <w:lang w:val="en-GB"/>
        </w:rPr>
        <w:t xml:space="preserve">, </w:t>
      </w:r>
      <w:r w:rsidR="00974E33" w:rsidRPr="009C729A">
        <w:rPr>
          <w:lang w:val="en-GB"/>
        </w:rPr>
        <w:t>Valérie Pawlowski</w:t>
      </w:r>
      <w:r w:rsidR="00974E33" w:rsidRPr="009C729A">
        <w:rPr>
          <w:vertAlign w:val="superscript"/>
          <w:lang w:val="en-GB"/>
        </w:rPr>
        <w:t>1</w:t>
      </w:r>
      <w:r w:rsidR="00974E33" w:rsidRPr="009C729A">
        <w:rPr>
          <w:lang w:val="en-GB"/>
        </w:rPr>
        <w:t xml:space="preserve">, </w:t>
      </w:r>
      <w:r w:rsidR="00E477A8" w:rsidRPr="009C729A">
        <w:rPr>
          <w:lang w:val="en-GB"/>
        </w:rPr>
        <w:t>Stéphane</w:t>
      </w:r>
      <w:r w:rsidR="009C6FB2" w:rsidRPr="009C729A">
        <w:rPr>
          <w:lang w:val="en-GB"/>
        </w:rPr>
        <w:t xml:space="preserve"> Lobbens</w:t>
      </w:r>
      <w:r w:rsidR="009C6FB2" w:rsidRPr="009C729A">
        <w:rPr>
          <w:vertAlign w:val="superscript"/>
          <w:lang w:val="en-GB"/>
        </w:rPr>
        <w:t>1</w:t>
      </w:r>
      <w:r w:rsidR="009C6FB2" w:rsidRPr="009C729A">
        <w:rPr>
          <w:lang w:val="en-GB"/>
        </w:rPr>
        <w:t>, Julie Maillet</w:t>
      </w:r>
      <w:r w:rsidR="009C6FB2" w:rsidRPr="009C729A">
        <w:rPr>
          <w:vertAlign w:val="superscript"/>
          <w:lang w:val="en-GB"/>
        </w:rPr>
        <w:t>1</w:t>
      </w:r>
      <w:r w:rsidR="00E477A8" w:rsidRPr="009C729A">
        <w:rPr>
          <w:lang w:val="en-GB"/>
        </w:rPr>
        <w:t>, Laure</w:t>
      </w:r>
      <w:r w:rsidR="009C6FB2" w:rsidRPr="009C729A">
        <w:rPr>
          <w:lang w:val="en-GB"/>
        </w:rPr>
        <w:t xml:space="preserve"> Rolland</w:t>
      </w:r>
      <w:r w:rsidR="009C6FB2" w:rsidRPr="009C729A">
        <w:rPr>
          <w:vertAlign w:val="superscript"/>
          <w:lang w:val="en-GB"/>
        </w:rPr>
        <w:t>1</w:t>
      </w:r>
      <w:r w:rsidR="009C6FB2" w:rsidRPr="009C729A">
        <w:rPr>
          <w:lang w:val="en-GB"/>
        </w:rPr>
        <w:t xml:space="preserve">, </w:t>
      </w:r>
      <w:r w:rsidR="005C0F14" w:rsidRPr="009C729A">
        <w:rPr>
          <w:lang w:val="en-GB"/>
        </w:rPr>
        <w:t>Raphael Boutry</w:t>
      </w:r>
      <w:r w:rsidR="005C0F14" w:rsidRPr="009C729A">
        <w:rPr>
          <w:vertAlign w:val="superscript"/>
          <w:lang w:val="en-GB"/>
        </w:rPr>
        <w:t>1</w:t>
      </w:r>
      <w:r w:rsidR="005C0F14" w:rsidRPr="009C729A">
        <w:rPr>
          <w:lang w:val="en-GB"/>
        </w:rPr>
        <w:t xml:space="preserve">, </w:t>
      </w:r>
      <w:r w:rsidR="00F508CB" w:rsidRPr="009C729A">
        <w:rPr>
          <w:lang w:val="en-GB"/>
        </w:rPr>
        <w:t>Maxime Kwapich</w:t>
      </w:r>
      <w:r w:rsidR="00F508CB" w:rsidRPr="009C729A">
        <w:rPr>
          <w:vertAlign w:val="superscript"/>
          <w:lang w:val="en-GB"/>
        </w:rPr>
        <w:t>1</w:t>
      </w:r>
      <w:r w:rsidR="00F508CB" w:rsidRPr="009C729A">
        <w:rPr>
          <w:lang w:val="en-GB"/>
        </w:rPr>
        <w:t xml:space="preserve">, </w:t>
      </w:r>
      <w:r w:rsidR="00EE0837" w:rsidRPr="009C729A">
        <w:rPr>
          <w:lang w:val="en-GB"/>
        </w:rPr>
        <w:t>Mathie Tenenbaum</w:t>
      </w:r>
      <w:r w:rsidR="00EE0837" w:rsidRPr="009C729A">
        <w:rPr>
          <w:vertAlign w:val="superscript"/>
          <w:lang w:val="en-GB"/>
        </w:rPr>
        <w:t>1</w:t>
      </w:r>
      <w:r w:rsidR="00EE0837" w:rsidRPr="009C729A">
        <w:rPr>
          <w:lang w:val="en-GB"/>
        </w:rPr>
        <w:t xml:space="preserve">, </w:t>
      </w:r>
      <w:r w:rsidR="006411E2" w:rsidRPr="009C729A">
        <w:rPr>
          <w:lang w:val="en-GB"/>
        </w:rPr>
        <w:t>Julien Bricambert</w:t>
      </w:r>
      <w:r w:rsidR="006411E2" w:rsidRPr="009C729A">
        <w:rPr>
          <w:vertAlign w:val="superscript"/>
          <w:lang w:val="en-GB"/>
        </w:rPr>
        <w:t>1</w:t>
      </w:r>
      <w:r w:rsidR="006411E2" w:rsidRPr="009C729A">
        <w:rPr>
          <w:lang w:val="en-GB"/>
        </w:rPr>
        <w:t xml:space="preserve">, </w:t>
      </w:r>
      <w:r w:rsidR="00CA1452" w:rsidRPr="009C729A">
        <w:rPr>
          <w:lang w:val="en-GB"/>
        </w:rPr>
        <w:t>Sophie Saussenthaler</w:t>
      </w:r>
      <w:r w:rsidR="006F5F78" w:rsidRPr="009C729A">
        <w:rPr>
          <w:vertAlign w:val="superscript"/>
          <w:lang w:val="en-GB"/>
        </w:rPr>
        <w:t>4</w:t>
      </w:r>
      <w:r w:rsidR="00CA1452" w:rsidRPr="009C729A">
        <w:rPr>
          <w:lang w:val="en-GB"/>
        </w:rPr>
        <w:t>,</w:t>
      </w:r>
      <w:r w:rsidR="00A20E1C" w:rsidRPr="009C729A">
        <w:rPr>
          <w:lang w:val="en-GB"/>
        </w:rPr>
        <w:t xml:space="preserve"> Elod</w:t>
      </w:r>
      <w:r w:rsidR="00393243" w:rsidRPr="009C729A">
        <w:rPr>
          <w:lang w:val="en-GB"/>
        </w:rPr>
        <w:t>ie</w:t>
      </w:r>
      <w:r w:rsidR="00512B1D" w:rsidRPr="009C729A">
        <w:rPr>
          <w:lang w:val="en-GB"/>
        </w:rPr>
        <w:t xml:space="preserve"> Anthony </w:t>
      </w:r>
      <w:r w:rsidR="006F5F78" w:rsidRPr="009C729A">
        <w:rPr>
          <w:vertAlign w:val="superscript"/>
          <w:lang w:val="en-GB"/>
        </w:rPr>
        <w:t>5</w:t>
      </w:r>
      <w:r w:rsidR="00A20E1C" w:rsidRPr="009C729A">
        <w:rPr>
          <w:lang w:val="en-GB"/>
        </w:rPr>
        <w:t xml:space="preserve">, </w:t>
      </w:r>
      <w:r w:rsidR="00734E37" w:rsidRPr="009C729A">
        <w:rPr>
          <w:lang w:val="en-GB"/>
        </w:rPr>
        <w:t>Pooja Jha</w:t>
      </w:r>
      <w:r w:rsidR="006F5F78" w:rsidRPr="009C729A">
        <w:rPr>
          <w:vertAlign w:val="superscript"/>
          <w:lang w:val="en-GB"/>
        </w:rPr>
        <w:t>6</w:t>
      </w:r>
      <w:r w:rsidR="00734E37" w:rsidRPr="009C729A">
        <w:rPr>
          <w:lang w:val="en-GB"/>
        </w:rPr>
        <w:t xml:space="preserve">, </w:t>
      </w:r>
      <w:r w:rsidR="009C2F7D" w:rsidRPr="009C729A">
        <w:rPr>
          <w:lang w:val="en-GB"/>
        </w:rPr>
        <w:t>Julien Derop</w:t>
      </w:r>
      <w:r w:rsidR="009C2F7D" w:rsidRPr="009C729A">
        <w:rPr>
          <w:vertAlign w:val="superscript"/>
          <w:lang w:val="en-GB"/>
        </w:rPr>
        <w:t>1</w:t>
      </w:r>
      <w:r w:rsidR="009C2F7D" w:rsidRPr="009C729A">
        <w:rPr>
          <w:lang w:val="en-GB"/>
        </w:rPr>
        <w:t>, Olivier Sand</w:t>
      </w:r>
      <w:r w:rsidR="009C2F7D" w:rsidRPr="009C729A">
        <w:rPr>
          <w:vertAlign w:val="superscript"/>
          <w:lang w:val="en-GB"/>
        </w:rPr>
        <w:t>1</w:t>
      </w:r>
      <w:r w:rsidR="009C2F7D" w:rsidRPr="009C729A">
        <w:rPr>
          <w:lang w:val="en-GB"/>
        </w:rPr>
        <w:t>, Iandry Rabearivelo</w:t>
      </w:r>
      <w:r w:rsidR="009C2F7D" w:rsidRPr="009C729A">
        <w:rPr>
          <w:vertAlign w:val="superscript"/>
          <w:lang w:val="en-GB"/>
        </w:rPr>
        <w:t>1</w:t>
      </w:r>
      <w:r w:rsidR="009C2F7D" w:rsidRPr="009C729A">
        <w:rPr>
          <w:lang w:val="en-GB"/>
        </w:rPr>
        <w:t xml:space="preserve">, </w:t>
      </w:r>
      <w:r w:rsidR="009C6FB2" w:rsidRPr="009C729A">
        <w:rPr>
          <w:lang w:val="en-GB"/>
        </w:rPr>
        <w:t>Audrey Leloire</w:t>
      </w:r>
      <w:r w:rsidR="009C6FB2" w:rsidRPr="009C729A">
        <w:rPr>
          <w:vertAlign w:val="superscript"/>
          <w:lang w:val="en-GB"/>
        </w:rPr>
        <w:t>1</w:t>
      </w:r>
      <w:r w:rsidR="009C6FB2" w:rsidRPr="009C729A">
        <w:rPr>
          <w:lang w:val="en-GB"/>
        </w:rPr>
        <w:t>,</w:t>
      </w:r>
      <w:r w:rsidR="006813DA" w:rsidRPr="009C729A">
        <w:rPr>
          <w:lang w:val="en-GB"/>
        </w:rPr>
        <w:t xml:space="preserve"> </w:t>
      </w:r>
      <w:r w:rsidR="00D45824" w:rsidRPr="009C729A">
        <w:rPr>
          <w:lang w:val="en-GB"/>
        </w:rPr>
        <w:t>Marie Pigeyre</w:t>
      </w:r>
      <w:r w:rsidR="00D45824" w:rsidRPr="009C729A">
        <w:rPr>
          <w:vertAlign w:val="superscript"/>
          <w:lang w:val="en-GB"/>
        </w:rPr>
        <w:t>2</w:t>
      </w:r>
      <w:r w:rsidR="00D45824" w:rsidRPr="009C729A">
        <w:rPr>
          <w:lang w:val="en-GB"/>
        </w:rPr>
        <w:t xml:space="preserve">, </w:t>
      </w:r>
      <w:r w:rsidR="00FD0967" w:rsidRPr="009C729A">
        <w:rPr>
          <w:lang w:val="en-GB"/>
        </w:rPr>
        <w:t>Martine Daujat-Chavanieu</w:t>
      </w:r>
      <w:r w:rsidR="006F5F78" w:rsidRPr="009C729A">
        <w:rPr>
          <w:vertAlign w:val="superscript"/>
          <w:lang w:val="en-GB"/>
        </w:rPr>
        <w:t>7</w:t>
      </w:r>
      <w:r w:rsidR="00FD0967" w:rsidRPr="009C729A">
        <w:rPr>
          <w:lang w:val="en-GB"/>
        </w:rPr>
        <w:t>, Sabine Gerbal-Chaloin</w:t>
      </w:r>
      <w:r w:rsidR="006F5F78" w:rsidRPr="009C729A">
        <w:rPr>
          <w:vertAlign w:val="superscript"/>
          <w:lang w:val="en-GB"/>
        </w:rPr>
        <w:t>7</w:t>
      </w:r>
      <w:r w:rsidR="00FD0967" w:rsidRPr="009C729A">
        <w:rPr>
          <w:lang w:val="en-GB"/>
        </w:rPr>
        <w:t xml:space="preserve">, </w:t>
      </w:r>
      <w:r w:rsidR="009C6FB2" w:rsidRPr="009C729A">
        <w:rPr>
          <w:lang w:val="en-GB"/>
        </w:rPr>
        <w:t xml:space="preserve">Tasnim </w:t>
      </w:r>
      <w:r w:rsidR="00EE1FC2" w:rsidRPr="009C729A">
        <w:rPr>
          <w:lang w:val="en-GB"/>
        </w:rPr>
        <w:t>Dayeh</w:t>
      </w:r>
      <w:r w:rsidR="006F5F78" w:rsidRPr="009C729A">
        <w:rPr>
          <w:vertAlign w:val="superscript"/>
          <w:lang w:val="en-GB"/>
        </w:rPr>
        <w:t>8</w:t>
      </w:r>
      <w:r w:rsidR="00E477A8" w:rsidRPr="009C729A">
        <w:rPr>
          <w:lang w:val="en-GB"/>
        </w:rPr>
        <w:t xml:space="preserve">, </w:t>
      </w:r>
      <w:r w:rsidR="003047DD" w:rsidRPr="009C729A">
        <w:rPr>
          <w:lang w:val="en-GB"/>
        </w:rPr>
        <w:t>Guillaume Lassailly</w:t>
      </w:r>
      <w:r w:rsidR="003047DD" w:rsidRPr="009C729A">
        <w:rPr>
          <w:vertAlign w:val="superscript"/>
          <w:lang w:val="en-GB"/>
        </w:rPr>
        <w:t>2</w:t>
      </w:r>
      <w:r w:rsidR="003047DD" w:rsidRPr="009C729A">
        <w:rPr>
          <w:lang w:val="en-GB"/>
        </w:rPr>
        <w:t xml:space="preserve">, </w:t>
      </w:r>
      <w:r w:rsidR="00E477A8" w:rsidRPr="009C729A">
        <w:rPr>
          <w:lang w:val="en-GB"/>
        </w:rPr>
        <w:t>Philippe</w:t>
      </w:r>
      <w:r w:rsidR="009C6FB2" w:rsidRPr="009C729A">
        <w:rPr>
          <w:lang w:val="en-GB"/>
        </w:rPr>
        <w:t xml:space="preserve"> </w:t>
      </w:r>
      <w:r w:rsidR="00EE1FC2" w:rsidRPr="009C729A">
        <w:rPr>
          <w:lang w:val="en-GB"/>
        </w:rPr>
        <w:t>Mathurin</w:t>
      </w:r>
      <w:r w:rsidR="006F5F78" w:rsidRPr="009C729A">
        <w:rPr>
          <w:vertAlign w:val="superscript"/>
          <w:lang w:val="en-GB"/>
        </w:rPr>
        <w:t>9</w:t>
      </w:r>
      <w:r w:rsidR="009C6FB2" w:rsidRPr="009C729A">
        <w:rPr>
          <w:lang w:val="en-GB"/>
        </w:rPr>
        <w:t xml:space="preserve">, </w:t>
      </w:r>
      <w:r w:rsidR="00506F2E" w:rsidRPr="009C729A">
        <w:rPr>
          <w:lang w:val="en-GB"/>
        </w:rPr>
        <w:t>Bart Staels</w:t>
      </w:r>
      <w:r w:rsidR="006F5F78" w:rsidRPr="009C729A">
        <w:rPr>
          <w:vertAlign w:val="superscript"/>
          <w:lang w:val="en-GB"/>
        </w:rPr>
        <w:t>10</w:t>
      </w:r>
      <w:r w:rsidR="00506F2E" w:rsidRPr="009C729A">
        <w:rPr>
          <w:lang w:val="en-GB"/>
        </w:rPr>
        <w:t xml:space="preserve">, </w:t>
      </w:r>
      <w:r w:rsidR="00567102" w:rsidRPr="009C729A">
        <w:rPr>
          <w:lang w:val="en-GB"/>
        </w:rPr>
        <w:t>Johan Auwerx</w:t>
      </w:r>
      <w:r w:rsidR="00FF3407" w:rsidRPr="009C729A">
        <w:rPr>
          <w:vertAlign w:val="superscript"/>
          <w:lang w:val="en-GB"/>
        </w:rPr>
        <w:t>5</w:t>
      </w:r>
      <w:r w:rsidR="00567102" w:rsidRPr="009C729A">
        <w:rPr>
          <w:lang w:val="en-GB"/>
        </w:rPr>
        <w:t>, Annette Schürmann</w:t>
      </w:r>
      <w:r w:rsidR="001C4055" w:rsidRPr="009C729A">
        <w:rPr>
          <w:vertAlign w:val="superscript"/>
          <w:lang w:val="en-GB"/>
        </w:rPr>
        <w:t>4</w:t>
      </w:r>
      <w:r w:rsidR="00567102" w:rsidRPr="009C729A">
        <w:rPr>
          <w:lang w:val="en-GB"/>
        </w:rPr>
        <w:t xml:space="preserve">, Catherine </w:t>
      </w:r>
      <w:r w:rsidR="00512B1D" w:rsidRPr="009C729A">
        <w:rPr>
          <w:lang w:val="en-GB"/>
        </w:rPr>
        <w:t>Postic</w:t>
      </w:r>
      <w:r w:rsidR="00512B1D" w:rsidRPr="009C729A">
        <w:rPr>
          <w:vertAlign w:val="superscript"/>
          <w:lang w:val="en-GB"/>
        </w:rPr>
        <w:t>5</w:t>
      </w:r>
      <w:r w:rsidR="00567102" w:rsidRPr="009C729A">
        <w:rPr>
          <w:lang w:val="en-GB"/>
        </w:rPr>
        <w:t xml:space="preserve">, </w:t>
      </w:r>
      <w:r w:rsidR="00ED02FD" w:rsidRPr="009C729A">
        <w:rPr>
          <w:lang w:val="en-GB"/>
        </w:rPr>
        <w:t>Clemens Schafmayer</w:t>
      </w:r>
      <w:r w:rsidR="00EE4F5C" w:rsidRPr="009C729A">
        <w:rPr>
          <w:vertAlign w:val="superscript"/>
          <w:lang w:val="en-GB"/>
        </w:rPr>
        <w:t>11</w:t>
      </w:r>
      <w:r w:rsidR="00ED02FD" w:rsidRPr="009C729A">
        <w:rPr>
          <w:lang w:val="en-GB"/>
        </w:rPr>
        <w:t xml:space="preserve">, </w:t>
      </w:r>
      <w:r w:rsidR="009C6FB2" w:rsidRPr="009C729A">
        <w:rPr>
          <w:lang w:val="en-GB"/>
        </w:rPr>
        <w:t xml:space="preserve">Jochen </w:t>
      </w:r>
      <w:r w:rsidR="001C3C76" w:rsidRPr="009C729A">
        <w:rPr>
          <w:lang w:val="en-GB"/>
        </w:rPr>
        <w:t>Hampe</w:t>
      </w:r>
      <w:r w:rsidR="00AD1AD2" w:rsidRPr="009C729A">
        <w:rPr>
          <w:vertAlign w:val="superscript"/>
          <w:lang w:val="en-GB"/>
        </w:rPr>
        <w:t>1</w:t>
      </w:r>
      <w:r w:rsidR="00ED02FD" w:rsidRPr="009C729A">
        <w:rPr>
          <w:vertAlign w:val="superscript"/>
          <w:lang w:val="en-GB"/>
        </w:rPr>
        <w:t>2</w:t>
      </w:r>
      <w:r w:rsidR="00F37A2C" w:rsidRPr="009C729A">
        <w:rPr>
          <w:lang w:val="en-GB"/>
        </w:rPr>
        <w:t xml:space="preserve">, </w:t>
      </w:r>
      <w:r w:rsidR="00681E44" w:rsidRPr="009C729A">
        <w:rPr>
          <w:color w:val="000000" w:themeColor="text1"/>
          <w:lang w:val="en-GB"/>
        </w:rPr>
        <w:t>Amélie Bonnefond</w:t>
      </w:r>
      <w:r w:rsidR="00681E44" w:rsidRPr="009C729A">
        <w:rPr>
          <w:color w:val="000000" w:themeColor="text1"/>
          <w:vertAlign w:val="superscript"/>
          <w:lang w:val="en-GB"/>
        </w:rPr>
        <w:t>1,</w:t>
      </w:r>
      <w:r w:rsidR="00C6106D" w:rsidRPr="009C729A">
        <w:rPr>
          <w:color w:val="000000" w:themeColor="text1"/>
          <w:vertAlign w:val="superscript"/>
          <w:lang w:val="en-GB"/>
        </w:rPr>
        <w:t>2</w:t>
      </w:r>
      <w:r w:rsidR="00681E44" w:rsidRPr="009C729A">
        <w:rPr>
          <w:color w:val="000000" w:themeColor="text1"/>
          <w:lang w:val="en-GB"/>
        </w:rPr>
        <w:t xml:space="preserve">, </w:t>
      </w:r>
      <w:r w:rsidR="009C6FB2" w:rsidRPr="009C729A">
        <w:rPr>
          <w:lang w:val="en-GB"/>
        </w:rPr>
        <w:t>François Pattou</w:t>
      </w:r>
      <w:r w:rsidR="006F5F78" w:rsidRPr="009C729A">
        <w:rPr>
          <w:vertAlign w:val="superscript"/>
          <w:lang w:val="en-GB"/>
        </w:rPr>
        <w:t>3</w:t>
      </w:r>
      <w:r w:rsidR="001D013E" w:rsidRPr="009C729A">
        <w:rPr>
          <w:vertAlign w:val="superscript"/>
          <w:lang w:val="en-GB"/>
        </w:rPr>
        <w:t>*</w:t>
      </w:r>
      <w:r w:rsidR="009C6FB2" w:rsidRPr="009C729A">
        <w:rPr>
          <w:lang w:val="en-GB"/>
        </w:rPr>
        <w:t>, Philippe Froguel</w:t>
      </w:r>
      <w:r w:rsidR="009C6FB2" w:rsidRPr="009C729A">
        <w:rPr>
          <w:vertAlign w:val="superscript"/>
          <w:lang w:val="en-GB"/>
        </w:rPr>
        <w:t>1,</w:t>
      </w:r>
      <w:r w:rsidR="00C6106D" w:rsidRPr="009C729A">
        <w:rPr>
          <w:vertAlign w:val="superscript"/>
          <w:lang w:val="en-GB"/>
        </w:rPr>
        <w:t>2</w:t>
      </w:r>
      <w:r w:rsidR="001D013E" w:rsidRPr="009C729A">
        <w:rPr>
          <w:vertAlign w:val="superscript"/>
          <w:lang w:val="en-GB"/>
        </w:rPr>
        <w:t>*</w:t>
      </w:r>
    </w:p>
    <w:p w14:paraId="06B9B726" w14:textId="45292BE5" w:rsidR="00C839DC" w:rsidRPr="009C729A" w:rsidRDefault="00C839DC" w:rsidP="002C4A27">
      <w:pPr>
        <w:rPr>
          <w:lang w:val="en-GB"/>
        </w:rPr>
      </w:pPr>
      <w:r w:rsidRPr="009C729A">
        <w:rPr>
          <w:vertAlign w:val="superscript"/>
          <w:lang w:val="en-GB"/>
        </w:rPr>
        <w:t>1</w:t>
      </w:r>
      <w:r w:rsidRPr="009C729A">
        <w:rPr>
          <w:lang w:val="en-GB"/>
        </w:rPr>
        <w:t>Univ. Lille, CNRS, Institut Pasteur de Lille, UMR 8199 - EGID, F-59000 Lille, France;</w:t>
      </w:r>
      <w:r w:rsidR="006F5F78" w:rsidRPr="009C729A">
        <w:rPr>
          <w:lang w:val="en-GB"/>
        </w:rPr>
        <w:t xml:space="preserve"> </w:t>
      </w:r>
      <w:r w:rsidR="006F5F78" w:rsidRPr="009C729A">
        <w:rPr>
          <w:vertAlign w:val="superscript"/>
          <w:lang w:val="en-GB"/>
        </w:rPr>
        <w:t>2</w:t>
      </w:r>
      <w:r w:rsidR="006F5F78" w:rsidRPr="009C729A">
        <w:rPr>
          <w:lang w:val="en-GB"/>
        </w:rPr>
        <w:t>Department of genomics of common disease, Imperial College London, UK;</w:t>
      </w:r>
      <w:r w:rsidRPr="009C729A">
        <w:rPr>
          <w:lang w:val="en-GB"/>
        </w:rPr>
        <w:t xml:space="preserve"> </w:t>
      </w:r>
      <w:r w:rsidR="006F5F78" w:rsidRPr="009C729A">
        <w:rPr>
          <w:vertAlign w:val="superscript"/>
          <w:lang w:val="en-GB"/>
        </w:rPr>
        <w:t>3</w:t>
      </w:r>
      <w:r w:rsidRPr="009C729A">
        <w:rPr>
          <w:lang w:val="en-GB"/>
        </w:rPr>
        <w:t>Univ. Lille, Inserm, CHU Lille, U1190 - EGID, F-59000 Lille, France;</w:t>
      </w:r>
      <w:r w:rsidR="0060289E" w:rsidRPr="009C729A">
        <w:rPr>
          <w:vertAlign w:val="superscript"/>
          <w:lang w:val="en-GB"/>
        </w:rPr>
        <w:t xml:space="preserve"> </w:t>
      </w:r>
      <w:r w:rsidR="006F5F78" w:rsidRPr="009C729A">
        <w:rPr>
          <w:vertAlign w:val="superscript"/>
          <w:lang w:val="en-GB"/>
        </w:rPr>
        <w:t>4</w:t>
      </w:r>
      <w:r w:rsidR="0060289E" w:rsidRPr="009C729A">
        <w:rPr>
          <w:lang w:val="en-GB"/>
        </w:rPr>
        <w:t>Department of Experimental Diabetology, German Institute of Human Nutrition Potsdam-Rehbrüecke, Nuthetal and German Center for Diabetes Research (DZD), München-Neuherberg, Germany</w:t>
      </w:r>
      <w:r w:rsidR="00296BCE" w:rsidRPr="009C729A">
        <w:rPr>
          <w:lang w:val="en-GB"/>
        </w:rPr>
        <w:t xml:space="preserve">. </w:t>
      </w:r>
      <w:r w:rsidR="006F5F78" w:rsidRPr="009C729A">
        <w:rPr>
          <w:vertAlign w:val="superscript"/>
          <w:lang w:val="en-GB"/>
        </w:rPr>
        <w:t>5</w:t>
      </w:r>
      <w:r w:rsidR="00296BCE" w:rsidRPr="009C729A">
        <w:rPr>
          <w:lang w:val="en-GB"/>
        </w:rPr>
        <w:t xml:space="preserve">Inserm, U1016, Institut Cochin, Paris, France CNRS UMR 8104, Paris, France Université Paris Descartes, Sorbonne Paris Cité, Paris, France. </w:t>
      </w:r>
      <w:r w:rsidR="006F5F78" w:rsidRPr="009C729A">
        <w:rPr>
          <w:vertAlign w:val="superscript"/>
          <w:lang w:val="en-GB"/>
        </w:rPr>
        <w:t>6</w:t>
      </w:r>
      <w:r w:rsidR="00296BCE" w:rsidRPr="009C729A">
        <w:rPr>
          <w:szCs w:val="20"/>
          <w:lang w:val="en-GB"/>
        </w:rPr>
        <w:t xml:space="preserve">Laboratory of Integrative and Systems Physiology, École Polytechnique Fédérale de Lausanne, 1015 Lausanne, Switzerland. </w:t>
      </w:r>
      <w:r w:rsidR="006F5F78" w:rsidRPr="009C729A">
        <w:rPr>
          <w:vertAlign w:val="superscript"/>
          <w:lang w:val="en-GB"/>
        </w:rPr>
        <w:t>7</w:t>
      </w:r>
      <w:r w:rsidR="00AC58B2" w:rsidRPr="009C729A">
        <w:rPr>
          <w:lang w:val="en-GB"/>
        </w:rPr>
        <w:t xml:space="preserve">INSERM U1183, Univ. Montpellier, UMR 1183, </w:t>
      </w:r>
      <w:r w:rsidR="00315C54" w:rsidRPr="009C729A">
        <w:rPr>
          <w:lang w:val="en-GB"/>
        </w:rPr>
        <w:t>Institute for Regenerative Medicine and Biotherapy</w:t>
      </w:r>
      <w:r w:rsidR="00AC58B2" w:rsidRPr="009C729A">
        <w:rPr>
          <w:lang w:val="en-GB"/>
        </w:rPr>
        <w:t>, CHU Montpellier, France</w:t>
      </w:r>
      <w:r w:rsidR="00AF64B5" w:rsidRPr="009C729A">
        <w:rPr>
          <w:lang w:val="en-GB"/>
        </w:rPr>
        <w:t>;</w:t>
      </w:r>
      <w:r w:rsidRPr="009C729A">
        <w:rPr>
          <w:lang w:val="en-GB"/>
        </w:rPr>
        <w:t xml:space="preserve"> </w:t>
      </w:r>
      <w:r w:rsidR="006F5F78" w:rsidRPr="009C729A">
        <w:rPr>
          <w:vertAlign w:val="superscript"/>
          <w:lang w:val="en-GB"/>
        </w:rPr>
        <w:t>8</w:t>
      </w:r>
      <w:r w:rsidR="00E77142" w:rsidRPr="009C729A">
        <w:rPr>
          <w:lang w:val="en-GB"/>
        </w:rPr>
        <w:t>Department of clinical science; Skane University</w:t>
      </w:r>
      <w:r w:rsidRPr="009C729A">
        <w:rPr>
          <w:lang w:val="en-GB"/>
        </w:rPr>
        <w:t xml:space="preserve"> Hospital</w:t>
      </w:r>
      <w:r w:rsidR="00876E9A" w:rsidRPr="009C729A">
        <w:rPr>
          <w:lang w:val="en-GB"/>
        </w:rPr>
        <w:t xml:space="preserve"> Malmö</w:t>
      </w:r>
      <w:r w:rsidRPr="009C729A">
        <w:rPr>
          <w:lang w:val="en-GB"/>
        </w:rPr>
        <w:t xml:space="preserve">, </w:t>
      </w:r>
      <w:r w:rsidR="00E77142" w:rsidRPr="009C729A">
        <w:rPr>
          <w:lang w:val="en-GB"/>
        </w:rPr>
        <w:t>Malmö</w:t>
      </w:r>
      <w:r w:rsidRPr="009C729A">
        <w:rPr>
          <w:lang w:val="en-GB"/>
        </w:rPr>
        <w:t xml:space="preserve">, </w:t>
      </w:r>
      <w:r w:rsidR="00E77142" w:rsidRPr="009C729A">
        <w:rPr>
          <w:lang w:val="en-GB"/>
        </w:rPr>
        <w:t>Sweden</w:t>
      </w:r>
      <w:r w:rsidRPr="009C729A">
        <w:rPr>
          <w:lang w:val="en-GB"/>
        </w:rPr>
        <w:t xml:space="preserve">; </w:t>
      </w:r>
      <w:r w:rsidR="006F5F78" w:rsidRPr="009C729A">
        <w:rPr>
          <w:vertAlign w:val="superscript"/>
          <w:lang w:val="en-GB"/>
        </w:rPr>
        <w:t>9</w:t>
      </w:r>
      <w:r w:rsidRPr="009C729A">
        <w:rPr>
          <w:lang w:val="en-GB"/>
        </w:rPr>
        <w:t>Univ. Lille, Inserm, CHU Lille, U995 - LIRIC - Lille Inflammation Research</w:t>
      </w:r>
      <w:r w:rsidR="00FD55C7" w:rsidRPr="009C729A">
        <w:rPr>
          <w:lang w:val="en-GB"/>
        </w:rPr>
        <w:t xml:space="preserve"> </w:t>
      </w:r>
      <w:r w:rsidRPr="009C729A">
        <w:rPr>
          <w:lang w:val="en-GB"/>
        </w:rPr>
        <w:t xml:space="preserve">International Center, F-59000 Lille, France; </w:t>
      </w:r>
      <w:r w:rsidR="006F5F78" w:rsidRPr="009C729A">
        <w:rPr>
          <w:vertAlign w:val="superscript"/>
          <w:lang w:val="en-GB"/>
        </w:rPr>
        <w:t>10</w:t>
      </w:r>
      <w:r w:rsidRPr="009C729A">
        <w:rPr>
          <w:lang w:val="en-GB"/>
        </w:rPr>
        <w:t xml:space="preserve">Univ. Lille, Inserm, CHU Lille, Institut Pasteur de Lille, U1011- EGID, F-59000 Lille, </w:t>
      </w:r>
      <w:r w:rsidR="009A6CA4" w:rsidRPr="009C729A">
        <w:rPr>
          <w:lang w:val="en-GB"/>
        </w:rPr>
        <w:t>France;</w:t>
      </w:r>
      <w:r w:rsidR="00AD1AD2" w:rsidRPr="009C729A">
        <w:rPr>
          <w:vertAlign w:val="superscript"/>
          <w:lang w:val="en-GB"/>
        </w:rPr>
        <w:t xml:space="preserve"> 11</w:t>
      </w:r>
      <w:r w:rsidR="00453B45" w:rsidRPr="009C729A">
        <w:rPr>
          <w:lang w:val="en-GB"/>
        </w:rPr>
        <w:t xml:space="preserve"> </w:t>
      </w:r>
      <w:r w:rsidR="00ED02FD" w:rsidRPr="009C729A">
        <w:rPr>
          <w:lang w:val="en-GB"/>
        </w:rPr>
        <w:t xml:space="preserve">Department of Visceral and Thoracic Surgery, University Hospital Schleswig-Holstein, Kiel, Germany; </w:t>
      </w:r>
      <w:r w:rsidR="00ED02FD" w:rsidRPr="009C729A">
        <w:rPr>
          <w:vertAlign w:val="superscript"/>
          <w:lang w:val="en-GB"/>
        </w:rPr>
        <w:t>12</w:t>
      </w:r>
      <w:r w:rsidR="001D34CB" w:rsidRPr="009C729A">
        <w:rPr>
          <w:rFonts w:eastAsia="Times New Roman"/>
          <w:szCs w:val="20"/>
          <w:lang w:val="en-GB" w:eastAsia="fr-FR"/>
        </w:rPr>
        <w:t>Medical Department 1, Technische Universität Dresden (TU Dresden), Dresden, Germany</w:t>
      </w:r>
      <w:r w:rsidR="00453B45" w:rsidRPr="009C729A">
        <w:rPr>
          <w:lang w:val="en-GB"/>
        </w:rPr>
        <w:t>.</w:t>
      </w:r>
    </w:p>
    <w:p w14:paraId="26961DB4" w14:textId="1F5A843D" w:rsidR="00A95FF1" w:rsidRPr="009C729A" w:rsidRDefault="00A95FF1" w:rsidP="002C4A27">
      <w:pPr>
        <w:rPr>
          <w:lang w:val="en-GB"/>
        </w:rPr>
      </w:pPr>
      <w:r w:rsidRPr="009C729A">
        <w:rPr>
          <w:lang w:val="en-GB"/>
        </w:rPr>
        <w:t>*These authors equally contributed to the study</w:t>
      </w:r>
    </w:p>
    <w:p w14:paraId="2139B6BB" w14:textId="77777777" w:rsidR="00852E13" w:rsidRPr="009C729A" w:rsidRDefault="00A95FF1" w:rsidP="002C4A27">
      <w:pPr>
        <w:rPr>
          <w:b/>
          <w:lang w:val="en-GB"/>
        </w:rPr>
      </w:pPr>
      <w:r w:rsidRPr="009C729A">
        <w:rPr>
          <w:b/>
          <w:lang w:val="en-GB"/>
        </w:rPr>
        <w:t>Corresponding author</w:t>
      </w:r>
      <w:r w:rsidR="004F5624" w:rsidRPr="009C729A">
        <w:rPr>
          <w:b/>
          <w:lang w:val="en-GB"/>
        </w:rPr>
        <w:t>s</w:t>
      </w:r>
      <w:r w:rsidRPr="009C729A">
        <w:rPr>
          <w:b/>
          <w:lang w:val="en-GB"/>
        </w:rPr>
        <w:t xml:space="preserve">: </w:t>
      </w:r>
    </w:p>
    <w:p w14:paraId="0552AC0A" w14:textId="6E8FEB8E" w:rsidR="00A95FF1" w:rsidRPr="009C729A" w:rsidRDefault="00F41243" w:rsidP="002C4A27">
      <w:pPr>
        <w:rPr>
          <w:lang w:val="en-GB"/>
        </w:rPr>
      </w:pPr>
      <w:r w:rsidRPr="009C729A">
        <w:rPr>
          <w:lang w:val="en-GB"/>
        </w:rPr>
        <w:t>Philippe Froguel, MD, PhD,</w:t>
      </w:r>
      <w:r w:rsidR="001A0027" w:rsidRPr="009C729A">
        <w:rPr>
          <w:lang w:val="en-GB"/>
        </w:rPr>
        <w:t xml:space="preserve"> p.froguel@imperial.ac.uk,</w:t>
      </w:r>
      <w:r w:rsidRPr="009C729A">
        <w:rPr>
          <w:lang w:val="en-GB"/>
        </w:rPr>
        <w:t xml:space="preserve"> </w:t>
      </w:r>
      <w:r w:rsidR="004F5624" w:rsidRPr="009C729A">
        <w:rPr>
          <w:lang w:val="en-GB"/>
        </w:rPr>
        <w:t xml:space="preserve">and </w:t>
      </w:r>
      <w:r w:rsidR="00EE0837" w:rsidRPr="009C729A">
        <w:rPr>
          <w:lang w:val="en-GB"/>
        </w:rPr>
        <w:t xml:space="preserve">Amar Abderrahmani, PhD, </w:t>
      </w:r>
      <w:r w:rsidR="00A759CD" w:rsidRPr="009C729A">
        <w:rPr>
          <w:lang w:val="en-GB"/>
        </w:rPr>
        <w:t>a</w:t>
      </w:r>
      <w:r w:rsidR="00681E44" w:rsidRPr="009C729A">
        <w:rPr>
          <w:lang w:val="en-GB"/>
        </w:rPr>
        <w:t>mar</w:t>
      </w:r>
      <w:r w:rsidR="00A759CD" w:rsidRPr="009C729A">
        <w:rPr>
          <w:lang w:val="en-GB"/>
        </w:rPr>
        <w:t>.abderrahmani@univ-lille2.fr</w:t>
      </w:r>
    </w:p>
    <w:p w14:paraId="6BF13943" w14:textId="77777777" w:rsidR="001D4080" w:rsidRPr="009C729A" w:rsidRDefault="001D4080">
      <w:pPr>
        <w:spacing w:line="259" w:lineRule="auto"/>
        <w:rPr>
          <w:rFonts w:eastAsiaTheme="majorEastAsia" w:cstheme="majorBidi"/>
          <w:b/>
          <w:color w:val="262626" w:themeColor="text1" w:themeTint="D9"/>
          <w:sz w:val="32"/>
          <w:szCs w:val="32"/>
          <w:lang w:val="en-GB"/>
        </w:rPr>
      </w:pPr>
      <w:r w:rsidRPr="009C729A">
        <w:rPr>
          <w:lang w:val="en-GB"/>
        </w:rPr>
        <w:br w:type="page"/>
      </w:r>
    </w:p>
    <w:p w14:paraId="1564BA71" w14:textId="00AF9B9B" w:rsidR="00CA30D6" w:rsidRPr="009C729A" w:rsidRDefault="007A4676" w:rsidP="002C4A27">
      <w:pPr>
        <w:pStyle w:val="Titre1"/>
        <w:rPr>
          <w:b w:val="0"/>
          <w:lang w:val="en-GB"/>
        </w:rPr>
      </w:pPr>
      <w:r w:rsidRPr="009C729A">
        <w:rPr>
          <w:lang w:val="en-GB"/>
        </w:rPr>
        <w:lastRenderedPageBreak/>
        <w:t>Summary</w:t>
      </w:r>
      <w:r w:rsidR="001B1370" w:rsidRPr="009C729A">
        <w:rPr>
          <w:lang w:val="en-GB"/>
        </w:rPr>
        <w:t xml:space="preserve"> </w:t>
      </w:r>
    </w:p>
    <w:p w14:paraId="050A6592" w14:textId="464B25E2" w:rsidR="002179F0" w:rsidRPr="009C729A" w:rsidRDefault="001532B3" w:rsidP="002C4A27">
      <w:pPr>
        <w:rPr>
          <w:rFonts w:cs="Times New Roman"/>
          <w:b/>
          <w:iCs/>
          <w:sz w:val="24"/>
          <w:szCs w:val="24"/>
          <w:lang w:val="en-GB"/>
        </w:rPr>
      </w:pPr>
      <w:r w:rsidRPr="009C729A">
        <w:rPr>
          <w:lang w:val="en-GB"/>
        </w:rPr>
        <w:t xml:space="preserve">Type 2 </w:t>
      </w:r>
      <w:r w:rsidR="00AE5F86" w:rsidRPr="009C729A">
        <w:rPr>
          <w:lang w:val="en-GB"/>
        </w:rPr>
        <w:t xml:space="preserve">diabetes </w:t>
      </w:r>
      <w:r w:rsidRPr="009C729A">
        <w:rPr>
          <w:lang w:val="en-GB"/>
        </w:rPr>
        <w:t xml:space="preserve">(T2D) is </w:t>
      </w:r>
      <w:r w:rsidR="00AA57C6" w:rsidRPr="009C729A">
        <w:rPr>
          <w:lang w:val="en-GB"/>
        </w:rPr>
        <w:t xml:space="preserve">closely </w:t>
      </w:r>
      <w:r w:rsidR="00E70CDE" w:rsidRPr="009C729A">
        <w:rPr>
          <w:lang w:val="en-GB"/>
        </w:rPr>
        <w:t xml:space="preserve">linked </w:t>
      </w:r>
      <w:r w:rsidRPr="009C729A">
        <w:rPr>
          <w:lang w:val="en-GB"/>
        </w:rPr>
        <w:t xml:space="preserve">with </w:t>
      </w:r>
      <w:r w:rsidR="00AE5F86" w:rsidRPr="009C729A">
        <w:rPr>
          <w:lang w:val="en-GB"/>
        </w:rPr>
        <w:t>non</w:t>
      </w:r>
      <w:r w:rsidR="00BC60EE" w:rsidRPr="009C729A">
        <w:rPr>
          <w:lang w:val="en-GB"/>
        </w:rPr>
        <w:t>-alcohol</w:t>
      </w:r>
      <w:r w:rsidR="00B77FBC" w:rsidRPr="009C729A">
        <w:rPr>
          <w:lang w:val="en-GB"/>
        </w:rPr>
        <w:t xml:space="preserve">ic fatty liver disease </w:t>
      </w:r>
      <w:r w:rsidR="00CD647F" w:rsidRPr="009C729A">
        <w:rPr>
          <w:lang w:val="en-GB"/>
        </w:rPr>
        <w:t>(NAFLD)</w:t>
      </w:r>
      <w:r w:rsidR="0004675F" w:rsidRPr="009C729A">
        <w:rPr>
          <w:lang w:val="en-GB"/>
        </w:rPr>
        <w:t xml:space="preserve"> and hepatic insulin resistance</w:t>
      </w:r>
      <w:r w:rsidR="00CD647F" w:rsidRPr="009C729A">
        <w:rPr>
          <w:lang w:val="en-GB"/>
        </w:rPr>
        <w:t>, but t</w:t>
      </w:r>
      <w:r w:rsidR="00643F2D" w:rsidRPr="009C729A">
        <w:rPr>
          <w:lang w:val="en-GB"/>
        </w:rPr>
        <w:t xml:space="preserve">he </w:t>
      </w:r>
      <w:r w:rsidR="00E70CDE" w:rsidRPr="009C729A">
        <w:rPr>
          <w:lang w:val="en-GB"/>
        </w:rPr>
        <w:t>mechanisms</w:t>
      </w:r>
      <w:r w:rsidR="00643F2D" w:rsidRPr="009C729A">
        <w:rPr>
          <w:lang w:val="en-GB"/>
        </w:rPr>
        <w:t xml:space="preserve"> </w:t>
      </w:r>
      <w:r w:rsidR="00E70CDE" w:rsidRPr="009C729A">
        <w:rPr>
          <w:lang w:val="en-GB"/>
        </w:rPr>
        <w:t>of this interaction are still elusive</w:t>
      </w:r>
      <w:r w:rsidR="00643F2D" w:rsidRPr="009C729A">
        <w:rPr>
          <w:lang w:val="en-GB"/>
        </w:rPr>
        <w:t xml:space="preserve">. </w:t>
      </w:r>
      <w:r w:rsidR="00D53EFE" w:rsidRPr="009C729A">
        <w:rPr>
          <w:lang w:val="en-GB"/>
        </w:rPr>
        <w:t>In the liver from obese individuals, w</w:t>
      </w:r>
      <w:r w:rsidR="00A02B12" w:rsidRPr="009C729A">
        <w:rPr>
          <w:lang w:val="en-GB"/>
        </w:rPr>
        <w:t xml:space="preserve">e </w:t>
      </w:r>
      <w:r w:rsidR="00B77FBC" w:rsidRPr="009C729A">
        <w:rPr>
          <w:lang w:val="en-GB"/>
        </w:rPr>
        <w:t>found</w:t>
      </w:r>
      <w:r w:rsidR="00A02B12" w:rsidRPr="009C729A">
        <w:rPr>
          <w:lang w:val="en-GB"/>
        </w:rPr>
        <w:t xml:space="preserve"> </w:t>
      </w:r>
      <w:r w:rsidR="00BD3A8E" w:rsidRPr="009C729A">
        <w:rPr>
          <w:lang w:val="en-GB"/>
        </w:rPr>
        <w:t xml:space="preserve">a </w:t>
      </w:r>
      <w:r w:rsidR="000B1160" w:rsidRPr="009C729A">
        <w:rPr>
          <w:lang w:val="en-GB"/>
        </w:rPr>
        <w:t xml:space="preserve">decreased </w:t>
      </w:r>
      <w:r w:rsidR="004B54D5" w:rsidRPr="009C729A">
        <w:rPr>
          <w:lang w:val="en-GB"/>
        </w:rPr>
        <w:t xml:space="preserve">methylation </w:t>
      </w:r>
      <w:r w:rsidR="00FC277C" w:rsidRPr="009C729A">
        <w:rPr>
          <w:lang w:val="en-GB"/>
        </w:rPr>
        <w:t>level</w:t>
      </w:r>
      <w:r w:rsidR="00CD647F" w:rsidRPr="009C729A">
        <w:rPr>
          <w:lang w:val="en-GB"/>
        </w:rPr>
        <w:t xml:space="preserve"> </w:t>
      </w:r>
      <w:r w:rsidR="00043D37" w:rsidRPr="009C729A">
        <w:rPr>
          <w:lang w:val="en-GB"/>
        </w:rPr>
        <w:t>of</w:t>
      </w:r>
      <w:r w:rsidR="0086456C" w:rsidRPr="009C729A">
        <w:rPr>
          <w:lang w:val="en-GB"/>
        </w:rPr>
        <w:t xml:space="preserve"> </w:t>
      </w:r>
      <w:r w:rsidR="004B54D5" w:rsidRPr="009C729A">
        <w:rPr>
          <w:lang w:val="en-GB"/>
        </w:rPr>
        <w:t xml:space="preserve">a </w:t>
      </w:r>
      <w:r w:rsidR="000B1160" w:rsidRPr="009C729A">
        <w:rPr>
          <w:lang w:val="en-GB"/>
        </w:rPr>
        <w:t>CpG site</w:t>
      </w:r>
      <w:r w:rsidR="00043D37" w:rsidRPr="009C729A">
        <w:rPr>
          <w:lang w:val="en-GB"/>
        </w:rPr>
        <w:t xml:space="preserve"> in</w:t>
      </w:r>
      <w:r w:rsidR="00BC4AFD" w:rsidRPr="009C729A">
        <w:rPr>
          <w:lang w:val="en-GB"/>
        </w:rPr>
        <w:t xml:space="preserve"> </w:t>
      </w:r>
      <w:r w:rsidR="00043D37" w:rsidRPr="009C729A">
        <w:rPr>
          <w:i/>
          <w:lang w:val="en-GB"/>
        </w:rPr>
        <w:t>PDGFA</w:t>
      </w:r>
      <w:r w:rsidR="00043D37" w:rsidRPr="009C729A">
        <w:rPr>
          <w:lang w:val="en-GB"/>
        </w:rPr>
        <w:t xml:space="preserve"> (encoding </w:t>
      </w:r>
      <w:r w:rsidR="00043D37" w:rsidRPr="009C729A">
        <w:rPr>
          <w:iCs/>
          <w:lang w:val="en-GB"/>
        </w:rPr>
        <w:t>platelet derived growth factor alpha</w:t>
      </w:r>
      <w:r w:rsidR="005C3704" w:rsidRPr="009C729A">
        <w:rPr>
          <w:lang w:val="en-GB"/>
        </w:rPr>
        <w:t xml:space="preserve"> known as a hepatic fibrosis marker</w:t>
      </w:r>
      <w:r w:rsidR="00043D37" w:rsidRPr="009C729A">
        <w:rPr>
          <w:lang w:val="en-GB"/>
        </w:rPr>
        <w:t>)</w:t>
      </w:r>
      <w:r w:rsidR="00B77FBC" w:rsidRPr="009C729A">
        <w:rPr>
          <w:lang w:val="en-GB"/>
        </w:rPr>
        <w:t xml:space="preserve">, </w:t>
      </w:r>
      <w:r w:rsidR="00BD3A8E" w:rsidRPr="009C729A">
        <w:rPr>
          <w:lang w:val="en-GB"/>
        </w:rPr>
        <w:t xml:space="preserve">which was associated </w:t>
      </w:r>
      <w:r w:rsidR="00680CF3" w:rsidRPr="009C729A">
        <w:rPr>
          <w:lang w:val="en-GB"/>
        </w:rPr>
        <w:t xml:space="preserve">with </w:t>
      </w:r>
      <w:r w:rsidR="00743FD5" w:rsidRPr="009C729A">
        <w:rPr>
          <w:lang w:val="en-GB"/>
        </w:rPr>
        <w:t xml:space="preserve">increased </w:t>
      </w:r>
      <w:r w:rsidR="00A70B35" w:rsidRPr="009C729A">
        <w:rPr>
          <w:i/>
          <w:lang w:val="en-GB"/>
        </w:rPr>
        <w:t>PDGFA</w:t>
      </w:r>
      <w:r w:rsidR="00A70B35" w:rsidRPr="009C729A">
        <w:rPr>
          <w:lang w:val="en-GB"/>
        </w:rPr>
        <w:t xml:space="preserve"> </w:t>
      </w:r>
      <w:r w:rsidR="000B1160" w:rsidRPr="009C729A">
        <w:rPr>
          <w:lang w:val="en-GB"/>
        </w:rPr>
        <w:t>expression</w:t>
      </w:r>
      <w:r w:rsidR="00A759CD" w:rsidRPr="009C729A">
        <w:rPr>
          <w:lang w:val="en-GB"/>
        </w:rPr>
        <w:t>,</w:t>
      </w:r>
      <w:r w:rsidR="00A55479" w:rsidRPr="009C729A">
        <w:rPr>
          <w:lang w:val="en-GB"/>
        </w:rPr>
        <w:t xml:space="preserve"> </w:t>
      </w:r>
      <w:r w:rsidR="00CD647F" w:rsidRPr="009C729A">
        <w:rPr>
          <w:lang w:val="en-GB"/>
        </w:rPr>
        <w:t xml:space="preserve">systemic </w:t>
      </w:r>
      <w:r w:rsidR="00A55479" w:rsidRPr="009C729A">
        <w:rPr>
          <w:lang w:val="en-GB"/>
        </w:rPr>
        <w:t>insulin resistance</w:t>
      </w:r>
      <w:r w:rsidR="002E44F2" w:rsidRPr="009C729A">
        <w:rPr>
          <w:lang w:val="en-GB"/>
        </w:rPr>
        <w:t xml:space="preserve"> and steatohepatitis</w:t>
      </w:r>
      <w:r w:rsidR="00CA30D6" w:rsidRPr="009C729A">
        <w:rPr>
          <w:lang w:val="en-GB"/>
        </w:rPr>
        <w:t xml:space="preserve">. </w:t>
      </w:r>
      <w:r w:rsidR="00B77FBC" w:rsidRPr="009C729A">
        <w:rPr>
          <w:lang w:val="en-GB"/>
        </w:rPr>
        <w:t>Both</w:t>
      </w:r>
      <w:r w:rsidR="00743FD5" w:rsidRPr="009C729A">
        <w:rPr>
          <w:lang w:val="en-GB"/>
        </w:rPr>
        <w:t xml:space="preserve"> genetic risk score </w:t>
      </w:r>
      <w:r w:rsidR="00A70B35" w:rsidRPr="009C729A">
        <w:rPr>
          <w:lang w:val="en-GB"/>
        </w:rPr>
        <w:t xml:space="preserve">(GRS) </w:t>
      </w:r>
      <w:r w:rsidR="004B54D5" w:rsidRPr="009C729A">
        <w:rPr>
          <w:lang w:val="en-GB"/>
        </w:rPr>
        <w:t xml:space="preserve">analysis </w:t>
      </w:r>
      <w:r w:rsidR="00FC277C" w:rsidRPr="009C729A">
        <w:rPr>
          <w:lang w:val="en-GB"/>
        </w:rPr>
        <w:t xml:space="preserve">and cell modeling using </w:t>
      </w:r>
      <w:r w:rsidR="00FC277C" w:rsidRPr="009C729A">
        <w:rPr>
          <w:bCs/>
          <w:lang w:val="en-GB"/>
        </w:rPr>
        <w:t xml:space="preserve">immortalized human hepatocytes </w:t>
      </w:r>
      <w:r w:rsidR="00CE1A35" w:rsidRPr="009C729A">
        <w:rPr>
          <w:lang w:val="en-GB"/>
        </w:rPr>
        <w:t xml:space="preserve">pointed to </w:t>
      </w:r>
      <w:r w:rsidR="00CA30D6" w:rsidRPr="009C729A">
        <w:rPr>
          <w:lang w:val="en-GB"/>
        </w:rPr>
        <w:t xml:space="preserve">a </w:t>
      </w:r>
      <w:r w:rsidR="00A55479" w:rsidRPr="009C729A">
        <w:rPr>
          <w:lang w:val="en-GB"/>
        </w:rPr>
        <w:t xml:space="preserve">causative </w:t>
      </w:r>
      <w:r w:rsidR="00453EE4" w:rsidRPr="009C729A">
        <w:rPr>
          <w:lang w:val="en-GB"/>
        </w:rPr>
        <w:t xml:space="preserve">impact </w:t>
      </w:r>
      <w:r w:rsidR="00CA30D6" w:rsidRPr="009C729A">
        <w:rPr>
          <w:lang w:val="en-GB"/>
        </w:rPr>
        <w:t xml:space="preserve">of </w:t>
      </w:r>
      <w:r w:rsidR="00A55479" w:rsidRPr="009C729A">
        <w:rPr>
          <w:lang w:val="en-GB"/>
        </w:rPr>
        <w:t xml:space="preserve">high </w:t>
      </w:r>
      <w:r w:rsidR="00CA30D6" w:rsidRPr="009C729A">
        <w:rPr>
          <w:lang w:val="en-GB"/>
        </w:rPr>
        <w:t xml:space="preserve">insulin </w:t>
      </w:r>
      <w:r w:rsidR="004B54D5" w:rsidRPr="009C729A">
        <w:rPr>
          <w:lang w:val="en-GB"/>
        </w:rPr>
        <w:t xml:space="preserve">levels </w:t>
      </w:r>
      <w:r w:rsidR="00CA30D6" w:rsidRPr="009C729A">
        <w:rPr>
          <w:lang w:val="en-GB"/>
        </w:rPr>
        <w:t xml:space="preserve">on </w:t>
      </w:r>
      <w:r w:rsidR="00A70B35" w:rsidRPr="009C729A">
        <w:rPr>
          <w:i/>
          <w:lang w:val="en-GB"/>
        </w:rPr>
        <w:t>PDGFA</w:t>
      </w:r>
      <w:r w:rsidR="00A70B35" w:rsidRPr="009C729A">
        <w:rPr>
          <w:lang w:val="en-GB"/>
        </w:rPr>
        <w:t xml:space="preserve"> </w:t>
      </w:r>
      <w:r w:rsidR="00CA30D6" w:rsidRPr="009C729A">
        <w:rPr>
          <w:lang w:val="en-GB"/>
        </w:rPr>
        <w:t>hypomethylation</w:t>
      </w:r>
      <w:r w:rsidR="00B77FBC" w:rsidRPr="009C729A">
        <w:rPr>
          <w:lang w:val="en-GB"/>
        </w:rPr>
        <w:t xml:space="preserve"> and</w:t>
      </w:r>
      <w:r w:rsidR="00854C61" w:rsidRPr="009C729A">
        <w:rPr>
          <w:lang w:val="en-GB"/>
        </w:rPr>
        <w:t xml:space="preserve"> </w:t>
      </w:r>
      <w:r w:rsidR="00B77FBC" w:rsidRPr="009C729A">
        <w:rPr>
          <w:lang w:val="en-GB"/>
        </w:rPr>
        <w:t>over</w:t>
      </w:r>
      <w:r w:rsidR="00FC277C" w:rsidRPr="009C729A">
        <w:rPr>
          <w:lang w:val="en-GB"/>
        </w:rPr>
        <w:t>expression</w:t>
      </w:r>
      <w:r w:rsidR="00B77FBC" w:rsidRPr="009C729A">
        <w:rPr>
          <w:lang w:val="en-GB"/>
        </w:rPr>
        <w:t>,</w:t>
      </w:r>
      <w:r w:rsidR="00854C61" w:rsidRPr="009C729A">
        <w:rPr>
          <w:lang w:val="en-GB"/>
        </w:rPr>
        <w:t xml:space="preserve"> and</w:t>
      </w:r>
      <w:r w:rsidR="00B77FBC" w:rsidRPr="009C729A">
        <w:rPr>
          <w:lang w:val="en-GB"/>
        </w:rPr>
        <w:t xml:space="preserve"> on</w:t>
      </w:r>
      <w:r w:rsidR="00854C61" w:rsidRPr="009C729A">
        <w:rPr>
          <w:lang w:val="en-GB"/>
        </w:rPr>
        <w:t xml:space="preserve"> PDGF-AA </w:t>
      </w:r>
      <w:r w:rsidR="00B77FBC" w:rsidRPr="009C729A">
        <w:rPr>
          <w:lang w:val="en-GB"/>
        </w:rPr>
        <w:t xml:space="preserve">increased </w:t>
      </w:r>
      <w:r w:rsidR="00453EE4" w:rsidRPr="009C729A">
        <w:rPr>
          <w:lang w:val="en-GB"/>
        </w:rPr>
        <w:t xml:space="preserve">liver </w:t>
      </w:r>
      <w:r w:rsidR="00854C61" w:rsidRPr="009C729A">
        <w:rPr>
          <w:lang w:val="en-GB"/>
        </w:rPr>
        <w:t>secretion</w:t>
      </w:r>
      <w:r w:rsidR="007D3A1A" w:rsidRPr="009C729A">
        <w:rPr>
          <w:lang w:val="en-GB"/>
        </w:rPr>
        <w:t xml:space="preserve">. </w:t>
      </w:r>
      <w:r w:rsidR="00D53EFE" w:rsidRPr="009C729A">
        <w:rPr>
          <w:lang w:val="en-GB"/>
        </w:rPr>
        <w:t>We found that i</w:t>
      </w:r>
      <w:r w:rsidR="00B77FBC" w:rsidRPr="009C729A">
        <w:rPr>
          <w:lang w:val="en-GB"/>
        </w:rPr>
        <w:t>nsulin induced</w:t>
      </w:r>
      <w:r w:rsidR="00B77FBC" w:rsidRPr="009C729A">
        <w:rPr>
          <w:i/>
          <w:lang w:val="en-GB"/>
        </w:rPr>
        <w:t xml:space="preserve"> </w:t>
      </w:r>
      <w:r w:rsidR="00B77FBC" w:rsidRPr="009C729A">
        <w:rPr>
          <w:lang w:val="en-GB"/>
        </w:rPr>
        <w:t>PDGF-AA</w:t>
      </w:r>
      <w:r w:rsidR="00357B2A" w:rsidRPr="009C729A">
        <w:rPr>
          <w:lang w:val="en-GB"/>
        </w:rPr>
        <w:t xml:space="preserve"> </w:t>
      </w:r>
      <w:r w:rsidR="00B77FBC" w:rsidRPr="009C729A">
        <w:rPr>
          <w:lang w:val="en-GB"/>
        </w:rPr>
        <w:t>contributes</w:t>
      </w:r>
      <w:r w:rsidR="00B477DF" w:rsidRPr="009C729A">
        <w:rPr>
          <w:lang w:val="en-GB"/>
        </w:rPr>
        <w:t xml:space="preserve"> to insulin resistance </w:t>
      </w:r>
      <w:r w:rsidR="00B77FBC" w:rsidRPr="009C729A">
        <w:rPr>
          <w:lang w:val="en-GB"/>
        </w:rPr>
        <w:t>through</w:t>
      </w:r>
      <w:r w:rsidR="00BD3A8E" w:rsidRPr="009C729A">
        <w:rPr>
          <w:lang w:val="en-GB"/>
        </w:rPr>
        <w:t xml:space="preserve"> the reduction of IRS1 content and</w:t>
      </w:r>
      <w:r w:rsidR="00B477DF" w:rsidRPr="009C729A">
        <w:rPr>
          <w:lang w:val="en-GB"/>
        </w:rPr>
        <w:t xml:space="preserve"> PKC</w:t>
      </w:r>
      <w:r w:rsidR="00B477DF" w:rsidRPr="009C729A">
        <w:rPr>
          <w:rFonts w:ascii="Cambria" w:hAnsi="Cambria" w:cs="Cambria"/>
          <w:lang w:val="en-GB"/>
        </w:rPr>
        <w:t>Ɵ</w:t>
      </w:r>
      <w:r w:rsidR="00B477DF" w:rsidRPr="009C729A">
        <w:rPr>
          <w:lang w:val="en-GB"/>
        </w:rPr>
        <w:t xml:space="preserve"> and PKC</w:t>
      </w:r>
      <w:r w:rsidR="00B477DF" w:rsidRPr="009C729A">
        <w:rPr>
          <w:lang w:val="en-GB"/>
        </w:rPr>
        <w:sym w:font="Symbol" w:char="F065"/>
      </w:r>
      <w:r w:rsidR="00B477DF" w:rsidRPr="009C729A">
        <w:rPr>
          <w:lang w:val="en-GB"/>
        </w:rPr>
        <w:t xml:space="preserve"> activation</w:t>
      </w:r>
      <w:r w:rsidR="008D18C0" w:rsidRPr="009C729A">
        <w:rPr>
          <w:lang w:val="en-GB"/>
        </w:rPr>
        <w:t xml:space="preserve">. </w:t>
      </w:r>
      <w:r w:rsidR="00D53EFE" w:rsidRPr="009C729A">
        <w:rPr>
          <w:lang w:val="en-GB"/>
        </w:rPr>
        <w:t>Furthermore, h</w:t>
      </w:r>
      <w:r w:rsidR="008D18C0" w:rsidRPr="009C729A">
        <w:rPr>
          <w:lang w:val="en-GB"/>
        </w:rPr>
        <w:t xml:space="preserve">epatocyte insulin </w:t>
      </w:r>
      <w:r w:rsidR="00CD2F4C" w:rsidRPr="009C729A">
        <w:rPr>
          <w:lang w:val="en-GB"/>
        </w:rPr>
        <w:t>sensitivity</w:t>
      </w:r>
      <w:r w:rsidR="008D18C0" w:rsidRPr="009C729A">
        <w:rPr>
          <w:lang w:val="en-GB"/>
        </w:rPr>
        <w:t xml:space="preserve"> </w:t>
      </w:r>
      <w:r w:rsidR="00D53EFE" w:rsidRPr="009C729A">
        <w:rPr>
          <w:lang w:val="en-GB"/>
        </w:rPr>
        <w:t xml:space="preserve">was </w:t>
      </w:r>
      <w:r w:rsidR="00CD2F4C" w:rsidRPr="009C729A">
        <w:rPr>
          <w:lang w:val="en-GB"/>
        </w:rPr>
        <w:t>restored</w:t>
      </w:r>
      <w:r w:rsidR="00A406E9" w:rsidRPr="009C729A">
        <w:rPr>
          <w:lang w:val="en-GB"/>
        </w:rPr>
        <w:t xml:space="preserve"> by PDGF-AA blocking antibodies, </w:t>
      </w:r>
      <w:r w:rsidR="00BC60EE" w:rsidRPr="009C729A">
        <w:rPr>
          <w:lang w:val="en-GB"/>
        </w:rPr>
        <w:t>PDGF receptors</w:t>
      </w:r>
      <w:r w:rsidR="00B477DF" w:rsidRPr="009C729A">
        <w:rPr>
          <w:lang w:val="en-GB"/>
        </w:rPr>
        <w:t xml:space="preserve"> inhibitors or metformin</w:t>
      </w:r>
      <w:r w:rsidR="00A70B35" w:rsidRPr="009C729A">
        <w:rPr>
          <w:lang w:val="en-GB"/>
        </w:rPr>
        <w:t xml:space="preserve">. </w:t>
      </w:r>
      <w:r w:rsidR="008D18C0" w:rsidRPr="009C729A">
        <w:rPr>
          <w:lang w:val="en-GB"/>
        </w:rPr>
        <w:t xml:space="preserve">Therefore, in T2D, the increased </w:t>
      </w:r>
      <w:r w:rsidR="00C172EC" w:rsidRPr="009C729A">
        <w:rPr>
          <w:lang w:val="en-GB"/>
        </w:rPr>
        <w:t xml:space="preserve">hepatic </w:t>
      </w:r>
      <w:r w:rsidR="008D18C0" w:rsidRPr="009C729A">
        <w:rPr>
          <w:lang w:val="en-GB"/>
        </w:rPr>
        <w:t>PDGF-AA signaling caused by hyperinsulinemia aggravates hepatocyte insulin resistance</w:t>
      </w:r>
      <w:r w:rsidR="00CD2F4C" w:rsidRPr="009C729A">
        <w:rPr>
          <w:lang w:val="en-GB"/>
        </w:rPr>
        <w:t xml:space="preserve">, </w:t>
      </w:r>
      <w:r w:rsidR="008D18C0" w:rsidRPr="009C729A">
        <w:rPr>
          <w:lang w:val="en-GB"/>
        </w:rPr>
        <w:t>opening new therapeutic avenues</w:t>
      </w:r>
      <w:r w:rsidR="00CD2F4C" w:rsidRPr="009C729A">
        <w:rPr>
          <w:lang w:val="en-GB"/>
        </w:rPr>
        <w:t xml:space="preserve"> against</w:t>
      </w:r>
      <w:r w:rsidR="00C17E6D" w:rsidRPr="009C729A">
        <w:rPr>
          <w:lang w:val="en-GB"/>
        </w:rPr>
        <w:t xml:space="preserve"> T2D and</w:t>
      </w:r>
      <w:r w:rsidR="00CD2F4C" w:rsidRPr="009C729A">
        <w:rPr>
          <w:lang w:val="en-GB"/>
        </w:rPr>
        <w:t xml:space="preserve"> NAFLD</w:t>
      </w:r>
      <w:r w:rsidR="00BB33FF" w:rsidRPr="009C729A">
        <w:rPr>
          <w:lang w:val="en-GB"/>
        </w:rPr>
        <w:t>.</w:t>
      </w:r>
    </w:p>
    <w:p w14:paraId="2A5C0432" w14:textId="50666E19" w:rsidR="00807D2F" w:rsidRPr="009C729A" w:rsidRDefault="00C06D11" w:rsidP="002C4A27">
      <w:pPr>
        <w:rPr>
          <w:lang w:val="en-GB"/>
        </w:rPr>
      </w:pPr>
      <w:r w:rsidRPr="009C729A">
        <w:rPr>
          <w:b/>
          <w:lang w:val="en-GB"/>
        </w:rPr>
        <w:t>KEY WORDS</w:t>
      </w:r>
      <w:r w:rsidRPr="009C729A">
        <w:rPr>
          <w:lang w:val="en-GB"/>
        </w:rPr>
        <w:t xml:space="preserve">: Type 2 diabetes, Obesity, Liver, DNA methylation, Cell models, </w:t>
      </w:r>
      <w:r w:rsidR="000841D8" w:rsidRPr="009C729A">
        <w:rPr>
          <w:lang w:val="en-GB"/>
        </w:rPr>
        <w:t xml:space="preserve">Mouse models, </w:t>
      </w:r>
      <w:r w:rsidRPr="009C729A">
        <w:rPr>
          <w:lang w:val="en-GB"/>
        </w:rPr>
        <w:t>Insulin resistance, Epigenetics</w:t>
      </w:r>
    </w:p>
    <w:p w14:paraId="69941B01" w14:textId="77777777" w:rsidR="002C59C0" w:rsidRPr="009C729A" w:rsidRDefault="002C59C0" w:rsidP="002C4A27">
      <w:pPr>
        <w:rPr>
          <w:rFonts w:cs="Times New Roman"/>
          <w:b/>
          <w:sz w:val="24"/>
          <w:szCs w:val="24"/>
          <w:lang w:val="en-GB"/>
        </w:rPr>
      </w:pPr>
      <w:r w:rsidRPr="009C729A">
        <w:rPr>
          <w:rFonts w:cs="Times New Roman"/>
          <w:b/>
          <w:sz w:val="24"/>
          <w:szCs w:val="24"/>
          <w:lang w:val="en-GB"/>
        </w:rPr>
        <w:br w:type="page"/>
      </w:r>
    </w:p>
    <w:p w14:paraId="192F056D" w14:textId="25A943A0" w:rsidR="009B65B0" w:rsidRPr="009C729A" w:rsidRDefault="009B65B0" w:rsidP="001D4080">
      <w:pPr>
        <w:pStyle w:val="Titre1"/>
        <w:rPr>
          <w:lang w:val="en-GB"/>
        </w:rPr>
      </w:pPr>
      <w:r w:rsidRPr="009C729A">
        <w:rPr>
          <w:lang w:val="en-GB"/>
        </w:rPr>
        <w:lastRenderedPageBreak/>
        <w:t>Introduction</w:t>
      </w:r>
    </w:p>
    <w:p w14:paraId="5B4F99F0" w14:textId="37EE158A" w:rsidR="00D74EE4" w:rsidRPr="009C729A" w:rsidRDefault="008F7FD4" w:rsidP="001D4080">
      <w:pPr>
        <w:rPr>
          <w:lang w:val="en-GB"/>
        </w:rPr>
      </w:pPr>
      <w:r w:rsidRPr="009C729A">
        <w:rPr>
          <w:lang w:val="en-GB"/>
        </w:rPr>
        <w:t>Genome</w:t>
      </w:r>
      <w:r w:rsidR="00AE5F86" w:rsidRPr="009C729A">
        <w:rPr>
          <w:lang w:val="en-GB"/>
        </w:rPr>
        <w:t>-</w:t>
      </w:r>
      <w:r w:rsidRPr="009C729A">
        <w:rPr>
          <w:lang w:val="en-GB"/>
        </w:rPr>
        <w:t>wide association studies</w:t>
      </w:r>
      <w:r w:rsidR="00515D76" w:rsidRPr="009C729A">
        <w:rPr>
          <w:lang w:val="en-GB"/>
        </w:rPr>
        <w:t xml:space="preserve"> (GWAS)</w:t>
      </w:r>
      <w:r w:rsidRPr="009C729A">
        <w:rPr>
          <w:lang w:val="en-GB"/>
        </w:rPr>
        <w:t xml:space="preserve"> </w:t>
      </w:r>
      <w:r w:rsidR="00616E21" w:rsidRPr="009C729A">
        <w:rPr>
          <w:lang w:val="en-GB"/>
        </w:rPr>
        <w:t>for type 2 diabetes (T2D) and related metabolic traits</w:t>
      </w:r>
      <w:r w:rsidRPr="009C729A">
        <w:rPr>
          <w:lang w:val="en-GB"/>
        </w:rPr>
        <w:t xml:space="preserve"> have </w:t>
      </w:r>
      <w:r w:rsidR="00D90D00" w:rsidRPr="009C729A">
        <w:rPr>
          <w:lang w:val="en-GB"/>
        </w:rPr>
        <w:t xml:space="preserve">identified many loci associated with the risk of </w:t>
      </w:r>
      <w:r w:rsidRPr="009C729A">
        <w:rPr>
          <w:lang w:val="en-GB"/>
        </w:rPr>
        <w:t>T2D</w:t>
      </w:r>
      <w:r w:rsidR="00FF50CA" w:rsidRPr="009C729A">
        <w:rPr>
          <w:lang w:val="en-GB"/>
        </w:rPr>
        <w:t xml:space="preserve"> </w:t>
      </w:r>
      <w:r w:rsidR="00320994" w:rsidRPr="009C729A">
        <w:rPr>
          <w:lang w:val="en-GB"/>
        </w:rPr>
        <w:fldChar w:fldCharType="begin"/>
      </w:r>
      <w:r w:rsidR="005279CF" w:rsidRPr="009C729A">
        <w:rPr>
          <w:lang w:val="en-GB"/>
        </w:rPr>
        <w:instrText xml:space="preserve"> ADDIN ZOTERO_ITEM CSL_CITATION {"citationID":"QBUERcWU","properties":{"formattedCitation":"{\\rtf \\super 1\\nosupersub{}}","plainCitation":"1"},"citationItems":[{"id":13969,"uris":["http://zotero.org/users/2290582/items/DIH3ATNU"],"uri":["http://zotero.org/users/2290582/items/DIH3ATNU"],"itemData":{"id":13969,"type":"article-journal","title":"Rare and common genetic events in type 2 diabetes: what should biologists know?","container-title":"Cell Metabolism","page":"357-368","volume":"21","issue":"3","source":"PubMed","abstract":"Type 2 diabetes (T2D) had long been referred to as the \"geneticist's nightmare.\" Genome-wide association studies have fully confirmed the polygenic nature of T2D, demonstrating the role of many genes in T2D risk. The increasingly busier picture of T2D genetics is quite difficult to understand for the diabetes research community, which can create misunderstandings with geneticists, and can eventually limit both basic research and translational outcomes of these genetic discoveries. The present review wishes to lift the fog around genetics of T2D with the hope that it will foster integrated diabetes modeling approaches from genetic defects to personalized medicine.","DOI":"10.1016/j.cmet.2014.12.020","ISSN":"1932-7420","note":"PMID: 25640731","shortTitle":"Rare and common genetic events in type 2 diabetes","journalAbbreviation":"Cell Metab.","language":"eng","author":[{"family":"Bonnefond","given":"Amélie"},{"family":"Froguel","given":"Philippe"}],"issued":{"date-parts":[["2015",3,3]]}}}],"schema":"https://github.com/citation-style-language/schema/raw/master/csl-citation.json"} </w:instrText>
      </w:r>
      <w:r w:rsidR="00320994" w:rsidRPr="009C729A">
        <w:rPr>
          <w:lang w:val="en-GB"/>
        </w:rPr>
        <w:fldChar w:fldCharType="separate"/>
      </w:r>
      <w:r w:rsidR="005279CF" w:rsidRPr="009C729A">
        <w:rPr>
          <w:vertAlign w:val="superscript"/>
          <w:lang w:val="en-GB"/>
        </w:rPr>
        <w:t>1</w:t>
      </w:r>
      <w:r w:rsidR="00320994" w:rsidRPr="009C729A">
        <w:rPr>
          <w:lang w:val="en-GB"/>
        </w:rPr>
        <w:fldChar w:fldCharType="end"/>
      </w:r>
      <w:r w:rsidRPr="009C729A">
        <w:rPr>
          <w:lang w:val="en-GB"/>
        </w:rPr>
        <w:t xml:space="preserve">. However, </w:t>
      </w:r>
      <w:r w:rsidR="009D4898" w:rsidRPr="009C729A">
        <w:rPr>
          <w:lang w:val="en-GB"/>
        </w:rPr>
        <w:t xml:space="preserve">these loci only </w:t>
      </w:r>
      <w:r w:rsidR="00905D0D" w:rsidRPr="009C729A">
        <w:rPr>
          <w:lang w:val="en-GB"/>
        </w:rPr>
        <w:t>explain 15% of T2D inheritance</w:t>
      </w:r>
      <w:r w:rsidR="00D90D00" w:rsidRPr="009C729A">
        <w:rPr>
          <w:lang w:val="en-GB"/>
        </w:rPr>
        <w:t>,</w:t>
      </w:r>
      <w:r w:rsidR="00905D0D" w:rsidRPr="009C729A">
        <w:rPr>
          <w:lang w:val="en-GB"/>
        </w:rPr>
        <w:t xml:space="preserve"> and </w:t>
      </w:r>
      <w:r w:rsidR="00D90D00" w:rsidRPr="009C729A">
        <w:rPr>
          <w:lang w:val="en-GB"/>
        </w:rPr>
        <w:t xml:space="preserve">they have hardly opened new insights into </w:t>
      </w:r>
      <w:r w:rsidR="00905D0D" w:rsidRPr="009C729A">
        <w:rPr>
          <w:lang w:val="en-GB"/>
        </w:rPr>
        <w:t xml:space="preserve">the pathophysiology of T2D </w:t>
      </w:r>
      <w:r w:rsidR="00D90D00" w:rsidRPr="009C729A">
        <w:rPr>
          <w:lang w:val="en-GB"/>
        </w:rPr>
        <w:t xml:space="preserve">and its related </w:t>
      </w:r>
      <w:r w:rsidRPr="009C729A">
        <w:rPr>
          <w:lang w:val="en-GB"/>
        </w:rPr>
        <w:t>complications</w:t>
      </w:r>
      <w:r w:rsidR="00616E21" w:rsidRPr="009C729A">
        <w:rPr>
          <w:lang w:val="en-GB"/>
        </w:rPr>
        <w:t xml:space="preserve">, </w:t>
      </w:r>
      <w:r w:rsidR="009D4898" w:rsidRPr="009C729A">
        <w:rPr>
          <w:lang w:val="en-GB"/>
        </w:rPr>
        <w:t xml:space="preserve">e.g. </w:t>
      </w:r>
      <w:r w:rsidR="00616E21" w:rsidRPr="009C729A">
        <w:rPr>
          <w:lang w:val="en-GB"/>
        </w:rPr>
        <w:t>non-alcoholic fatty liver disease (NAFLD)</w:t>
      </w:r>
      <w:r w:rsidR="00FF50CA" w:rsidRPr="009C729A">
        <w:rPr>
          <w:lang w:val="en-GB"/>
        </w:rPr>
        <w:t xml:space="preserve"> that hits &gt;70% of diabetic patients </w:t>
      </w:r>
      <w:r w:rsidR="006C4AC2" w:rsidRPr="009C729A">
        <w:rPr>
          <w:lang w:val="en-GB"/>
        </w:rPr>
        <w:fldChar w:fldCharType="begin"/>
      </w:r>
      <w:r w:rsidR="006C4AC2" w:rsidRPr="009C729A">
        <w:rPr>
          <w:lang w:val="en-GB"/>
        </w:rPr>
        <w:instrText xml:space="preserve"> ADDIN ZOTERO_ITEM CSL_CITATION {"citationID":"k6c0U99x","properties":{"formattedCitation":"{\\rtf \\super 2\\nosupersub{}}","plainCitation":"2"},"citationItems":[{"id":14383,"uris":["http://zotero.org/users/2290582/items/WD4R6638"],"uri":["http://zotero.org/users/2290582/items/WD4R6638"],"itemData":{"id":14383,"type":"article-journal","title":"The Metabolically Benign and Malignant Fatty Liver","container-title":"Diabetes","page":"2011-2017","volume":"60","issue":"8","source":"diabetes.diabetesjournals.org.gate2.inist.fr","abstract":"The epidemics of the major metabolic diseases type 2 diabetes and cardiovascular disease are increasing worldwide and much effort is being undertaken to understand the pathogenesis of these conditions. Both type 2 diabetes and cardiovascular disease share insulin resistance as a common and important risk factor in their natural history. It is now widely accepted that organ cross talk harbors many critical clues that help to better understand the pathogenesis of insulin resistance. In this respect, several studies recently showed that not the increase in body fat mass per se, but the accumulation of fat in the visceral cavity and particularly in the liver, which are conditions commonly accompanied by inflammatory processes, are responsible for the genesis of insulin resistance (1–4).\n\n### Prevalence, pathogenesis, and progression.\n\nThe prevalence of nonalcoholic fatty liver disease (NAFLD) has increased worldwide, affecting more than 25% of adults. In obese people and in patients with type 2 diabetes, the prevalence has increased to more than 70%. In obese children, NAFLD is found in 23–53% (5).\n\nSeveral mechanisms lead to fatty liver. First, expansion and inflammation of adipose tissue results in adipose insulin resistance and increased lipolysis and thereby in an elevated flux of free fatty acids into the liver. Second, an impaired hepatic fatty acid oxidation and a decrease in proteins inducing lipid oxidation, e.g., adiponectin, results in further accumulation of fat within the liver. Third, increased hepatic de novo lipogenesis driven by hyperinsulinemia and increased carbohydrate intake elevate the hepatic fat content. Fourth, impaired VLDL secretion exacerbates this process. This stage is often referred to as benign steatosis. The overwhelming of lipid oxidation capacity eventually occurs resulting in the generation of reactive oxidative species (ROS), gut-derived signals (e.g., bacterial endotoxins, short-chain fatty acids), inflammatory cytokines, and an imbalanced release of adipokines that then may result …","DOI":"10.2337/db11-0231","ISSN":"0012-1797, 1939-327X","note":"PMID: 21788578","language":"en","author":[{"family":"Stefan","given":"Norbert"},{"family":"Häring","given":"Hans-Ulrich"}],"issued":{"date-parts":[["2011",8,1]]}}}],"schema":"https://github.com/citation-style-language/schema/raw/master/csl-citation.json"} </w:instrText>
      </w:r>
      <w:r w:rsidR="006C4AC2" w:rsidRPr="009C729A">
        <w:rPr>
          <w:lang w:val="en-GB"/>
        </w:rPr>
        <w:fldChar w:fldCharType="separate"/>
      </w:r>
      <w:r w:rsidR="006C4AC2" w:rsidRPr="009C729A">
        <w:rPr>
          <w:vertAlign w:val="superscript"/>
          <w:lang w:val="en-GB"/>
        </w:rPr>
        <w:t>2</w:t>
      </w:r>
      <w:r w:rsidR="006C4AC2" w:rsidRPr="009C729A">
        <w:rPr>
          <w:lang w:val="en-GB"/>
        </w:rPr>
        <w:fldChar w:fldCharType="end"/>
      </w:r>
      <w:r w:rsidR="00A5252E" w:rsidRPr="009C729A">
        <w:rPr>
          <w:lang w:val="en-GB"/>
        </w:rPr>
        <w:t>.</w:t>
      </w:r>
      <w:r w:rsidR="00A5252E" w:rsidRPr="009C729A">
        <w:rPr>
          <w:color w:val="FF0000"/>
          <w:lang w:val="en-GB"/>
        </w:rPr>
        <w:t xml:space="preserve"> </w:t>
      </w:r>
      <w:r w:rsidR="009D4898" w:rsidRPr="009C729A">
        <w:rPr>
          <w:lang w:val="en-GB"/>
        </w:rPr>
        <w:t>E</w:t>
      </w:r>
      <w:r w:rsidR="00A661C0" w:rsidRPr="009C729A">
        <w:rPr>
          <w:lang w:val="en-GB"/>
        </w:rPr>
        <w:t>pigenetic alteration</w:t>
      </w:r>
      <w:r w:rsidR="00A44674" w:rsidRPr="009C729A">
        <w:rPr>
          <w:lang w:val="en-GB"/>
        </w:rPr>
        <w:t xml:space="preserve"> </w:t>
      </w:r>
      <w:r w:rsidR="009D4898" w:rsidRPr="009C729A">
        <w:rPr>
          <w:lang w:val="en-GB"/>
        </w:rPr>
        <w:t>of</w:t>
      </w:r>
      <w:r w:rsidR="00A44674" w:rsidRPr="009C729A">
        <w:rPr>
          <w:lang w:val="en-GB"/>
        </w:rPr>
        <w:t xml:space="preserve"> DNA methylation </w:t>
      </w:r>
      <w:r w:rsidR="009D4898" w:rsidRPr="009C729A">
        <w:rPr>
          <w:lang w:val="en-GB"/>
        </w:rPr>
        <w:t xml:space="preserve">in key </w:t>
      </w:r>
      <w:r w:rsidR="00905D0D" w:rsidRPr="009C729A">
        <w:rPr>
          <w:lang w:val="en-GB"/>
        </w:rPr>
        <w:t xml:space="preserve">metabolic tissues </w:t>
      </w:r>
      <w:r w:rsidR="009D4898" w:rsidRPr="009C729A">
        <w:rPr>
          <w:lang w:val="en-GB"/>
        </w:rPr>
        <w:t xml:space="preserve">such as </w:t>
      </w:r>
      <w:r w:rsidR="00905D0D" w:rsidRPr="009C729A">
        <w:rPr>
          <w:lang w:val="en-GB"/>
        </w:rPr>
        <w:t xml:space="preserve">the </w:t>
      </w:r>
      <w:r w:rsidR="00A661C0" w:rsidRPr="009C729A">
        <w:rPr>
          <w:lang w:val="en-GB"/>
        </w:rPr>
        <w:t xml:space="preserve">liver </w:t>
      </w:r>
      <w:r w:rsidR="009C0504" w:rsidRPr="009C729A">
        <w:rPr>
          <w:lang w:val="en-GB"/>
        </w:rPr>
        <w:t xml:space="preserve">may </w:t>
      </w:r>
      <w:r w:rsidR="009D4898" w:rsidRPr="009C729A">
        <w:rPr>
          <w:lang w:val="en-GB"/>
        </w:rPr>
        <w:t>contribute to</w:t>
      </w:r>
      <w:r w:rsidR="00D90D00" w:rsidRPr="009C729A">
        <w:rPr>
          <w:lang w:val="en-GB"/>
        </w:rPr>
        <w:t xml:space="preserve"> T2D inheritance</w:t>
      </w:r>
      <w:r w:rsidR="006C7A3B" w:rsidRPr="009C729A">
        <w:rPr>
          <w:lang w:val="en-GB"/>
        </w:rPr>
        <w:t>,</w:t>
      </w:r>
      <w:r w:rsidR="00D90D00" w:rsidRPr="009C729A">
        <w:rPr>
          <w:lang w:val="en-GB"/>
        </w:rPr>
        <w:t xml:space="preserve"> </w:t>
      </w:r>
      <w:r w:rsidR="006C7A3B" w:rsidRPr="009C729A">
        <w:rPr>
          <w:lang w:val="en-GB"/>
        </w:rPr>
        <w:t xml:space="preserve">providing novel </w:t>
      </w:r>
      <w:r w:rsidR="00BF3476" w:rsidRPr="009C729A">
        <w:rPr>
          <w:lang w:val="en-GB"/>
        </w:rPr>
        <w:t>mechanism</w:t>
      </w:r>
      <w:r w:rsidR="009D4898" w:rsidRPr="009C729A">
        <w:rPr>
          <w:lang w:val="en-GB"/>
        </w:rPr>
        <w:t>s</w:t>
      </w:r>
      <w:r w:rsidR="00BF3476" w:rsidRPr="009C729A">
        <w:rPr>
          <w:lang w:val="en-GB"/>
        </w:rPr>
        <w:t xml:space="preserve"> </w:t>
      </w:r>
      <w:r w:rsidR="009C0504" w:rsidRPr="009C729A">
        <w:rPr>
          <w:lang w:val="en-GB"/>
        </w:rPr>
        <w:t>link</w:t>
      </w:r>
      <w:r w:rsidR="00BF3476" w:rsidRPr="009C729A">
        <w:rPr>
          <w:lang w:val="en-GB"/>
        </w:rPr>
        <w:t xml:space="preserve">ing </w:t>
      </w:r>
      <w:r w:rsidR="000804B7" w:rsidRPr="009C729A">
        <w:rPr>
          <w:lang w:val="en-GB"/>
        </w:rPr>
        <w:t xml:space="preserve">the </w:t>
      </w:r>
      <w:r w:rsidR="00BF3476" w:rsidRPr="009C729A">
        <w:rPr>
          <w:lang w:val="en-GB"/>
        </w:rPr>
        <w:t xml:space="preserve">pathogenic environment </w:t>
      </w:r>
      <w:r w:rsidR="00D90D00" w:rsidRPr="009C729A">
        <w:rPr>
          <w:lang w:val="en-GB"/>
        </w:rPr>
        <w:t>with T2D and complications</w:t>
      </w:r>
      <w:r w:rsidR="00883C1A" w:rsidRPr="009C729A">
        <w:rPr>
          <w:lang w:val="en-GB"/>
        </w:rPr>
        <w:t xml:space="preserve"> </w:t>
      </w:r>
      <w:r w:rsidR="00883C1A" w:rsidRPr="009C729A">
        <w:rPr>
          <w:lang w:val="en-GB"/>
        </w:rPr>
        <w:fldChar w:fldCharType="begin"/>
      </w:r>
      <w:r w:rsidR="006C4AC2" w:rsidRPr="009C729A">
        <w:rPr>
          <w:lang w:val="en-GB"/>
        </w:rPr>
        <w:instrText xml:space="preserve"> ADDIN ZOTERO_ITEM CSL_CITATION {"citationID":"x89SnbjL","properties":{"formattedCitation":"{\\rtf \\super 3\\nosupersub{}}","plainCitation":"3"},"citationItems":[{"id":14049,"uris":["http://zotero.org/users/2290582/items/98CEQNRT"],"uri":["http://zotero.org/users/2290582/items/98CEQNRT"],"itemData":{"id":14049,"type":"article-journal","title":"Epigenetics: A Molecular Link Between Environmental Factors and Type 2 Diabetes","container-title":"Diabetes","page":"2718-2725","volume":"58","issue":"12","source":"PubMed Central","DOI":"10.2337/db09-1003","ISSN":"0012-1797","note":"PMID: 19940235\nPMCID: PMC2780862","shortTitle":"Epigenetics","journalAbbreviation":"Diabetes","author":[{"family":"Ling","given":"Charlotte"},{"family":"Groop","given":"Leif"}],"issued":{"date-parts":[["2009",12]]}}}],"schema":"https://github.com/citation-style-language/schema/raw/master/csl-citation.json"} </w:instrText>
      </w:r>
      <w:r w:rsidR="00883C1A" w:rsidRPr="009C729A">
        <w:rPr>
          <w:lang w:val="en-GB"/>
        </w:rPr>
        <w:fldChar w:fldCharType="separate"/>
      </w:r>
      <w:r w:rsidR="006C4AC2" w:rsidRPr="009C729A">
        <w:rPr>
          <w:vertAlign w:val="superscript"/>
          <w:lang w:val="en-GB"/>
        </w:rPr>
        <w:t>3</w:t>
      </w:r>
      <w:r w:rsidR="00883C1A" w:rsidRPr="009C729A">
        <w:rPr>
          <w:lang w:val="en-GB"/>
        </w:rPr>
        <w:fldChar w:fldCharType="end"/>
      </w:r>
      <w:r w:rsidR="002B7F8E" w:rsidRPr="009C729A">
        <w:rPr>
          <w:lang w:val="en-GB"/>
        </w:rPr>
        <w:t xml:space="preserve">. </w:t>
      </w:r>
      <w:r w:rsidR="009B5477" w:rsidRPr="009C729A">
        <w:rPr>
          <w:lang w:val="en-GB"/>
        </w:rPr>
        <w:t>R</w:t>
      </w:r>
      <w:r w:rsidR="002B7F8E" w:rsidRPr="009C729A">
        <w:rPr>
          <w:lang w:val="en-GB"/>
        </w:rPr>
        <w:t>ecent</w:t>
      </w:r>
      <w:r w:rsidR="005A4A0E" w:rsidRPr="009C729A">
        <w:rPr>
          <w:lang w:val="en-GB"/>
        </w:rPr>
        <w:t xml:space="preserve"> DNA methylation </w:t>
      </w:r>
      <w:r w:rsidR="00DA0856" w:rsidRPr="009C729A">
        <w:rPr>
          <w:lang w:val="en-GB"/>
        </w:rPr>
        <w:t>studies in</w:t>
      </w:r>
      <w:r w:rsidR="00644C7E" w:rsidRPr="009C729A">
        <w:rPr>
          <w:lang w:val="en-GB"/>
        </w:rPr>
        <w:t xml:space="preserve"> adipose tissue, muscle</w:t>
      </w:r>
      <w:r w:rsidR="00DA0856" w:rsidRPr="009C729A">
        <w:rPr>
          <w:lang w:val="en-GB"/>
        </w:rPr>
        <w:t>, pancreatic islets</w:t>
      </w:r>
      <w:r w:rsidR="00644C7E" w:rsidRPr="009C729A">
        <w:rPr>
          <w:lang w:val="en-GB"/>
        </w:rPr>
        <w:t xml:space="preserve"> and liver </w:t>
      </w:r>
      <w:r w:rsidR="005A4A0E" w:rsidRPr="009C729A">
        <w:rPr>
          <w:lang w:val="en-GB"/>
        </w:rPr>
        <w:t xml:space="preserve">from </w:t>
      </w:r>
      <w:r w:rsidR="003B420B" w:rsidRPr="009C729A">
        <w:rPr>
          <w:lang w:val="en-GB"/>
        </w:rPr>
        <w:t xml:space="preserve">small size cohorts of </w:t>
      </w:r>
      <w:r w:rsidR="001108DB" w:rsidRPr="009C729A">
        <w:rPr>
          <w:lang w:val="en-GB"/>
        </w:rPr>
        <w:t>subjects</w:t>
      </w:r>
      <w:r w:rsidR="00D50A8B" w:rsidRPr="009C729A">
        <w:rPr>
          <w:lang w:val="en-GB"/>
        </w:rPr>
        <w:t xml:space="preserve"> </w:t>
      </w:r>
      <w:r w:rsidR="00966CE1" w:rsidRPr="009C729A">
        <w:rPr>
          <w:lang w:val="en-GB"/>
        </w:rPr>
        <w:t xml:space="preserve">have </w:t>
      </w:r>
      <w:r w:rsidR="009B5477" w:rsidRPr="009C729A">
        <w:rPr>
          <w:lang w:val="en-GB"/>
        </w:rPr>
        <w:t>reported</w:t>
      </w:r>
      <w:r w:rsidR="00690F29" w:rsidRPr="009C729A">
        <w:rPr>
          <w:lang w:val="en-GB"/>
        </w:rPr>
        <w:t xml:space="preserve"> </w:t>
      </w:r>
      <w:r w:rsidR="00966CE1" w:rsidRPr="009C729A">
        <w:rPr>
          <w:lang w:val="en-GB"/>
        </w:rPr>
        <w:t>different</w:t>
      </w:r>
      <w:r w:rsidR="001E0E1C" w:rsidRPr="009C729A">
        <w:rPr>
          <w:lang w:val="en-GB"/>
        </w:rPr>
        <w:t>ial</w:t>
      </w:r>
      <w:r w:rsidR="00966CE1" w:rsidRPr="009C729A">
        <w:rPr>
          <w:lang w:val="en-GB"/>
        </w:rPr>
        <w:t>ly methylated genomic sites</w:t>
      </w:r>
      <w:r w:rsidR="00E57E34" w:rsidRPr="009C729A">
        <w:rPr>
          <w:lang w:val="en-GB"/>
        </w:rPr>
        <w:t xml:space="preserve"> associated with T2D and/or obesity</w:t>
      </w:r>
      <w:r w:rsidR="00AF7FDF" w:rsidRPr="009C729A">
        <w:rPr>
          <w:lang w:val="en-GB"/>
        </w:rPr>
        <w:t xml:space="preserve"> </w:t>
      </w:r>
      <w:r w:rsidR="00AF7FDF" w:rsidRPr="009C729A">
        <w:rPr>
          <w:lang w:val="en-GB"/>
        </w:rPr>
        <w:fldChar w:fldCharType="begin"/>
      </w:r>
      <w:r w:rsidR="006C4AC2" w:rsidRPr="009C729A">
        <w:rPr>
          <w:lang w:val="en-GB"/>
        </w:rPr>
        <w:instrText xml:space="preserve"> ADDIN ZOTERO_ITEM CSL_CITATION {"citationID":"ijaPDSio","properties":{"formattedCitation":"{\\rtf \\super 4\\uc0\\u8211{}6\\nosupersub{}}","plainCitation":"4–6"},"citationItems":[{"id":14010,"uris":["http://zotero.org/users/2290582/items/7BUPR87K"],"uri":["http://zotero.org/users/2290582/items/7BUPR87K"],"itemData":{"id":14010,"type":"article-journal","title":"Altered DNA methylation of glycolytic and lipogenic genes in liver from obese and type 2 diabetic patients","container-title":"Molecular Metabolism","page":"171-183","volume":"5","issue":"3","source":"PubMed","abstract":"OBJECTIVE: Epigenetic modifications contribute to the etiology of type 2 diabetes.\nMETHOD: We performed genome-wide methylome and transcriptome analysis in liver from severely obese men with or without type 2 diabetes and non-obese men to discover aberrant pathways underlying the development of insulin resistance. Results were validated by pyrosequencing.\nRESULT: We identified hypomethylation of genes involved in hepatic glycolysis and insulin resistance, concomitant with increased mRNA expression and protein levels. Pyrosequencing revealed the CpG-site within ATF-motifs was hypomethylated in four of these genes in liver of severely obese non-diabetic and type 2 diabetic patients, suggesting epigenetic regulation of transcription by altered ATF-DNA binding.\nCONCLUSION: Severely obese non-diabetic and type 2 diabetic patients have distinct alterations in the hepatic methylome and transcriptome, with hypomethylation of several genes controlling glucose metabolism within the ATF-motif regulatory site. Obesity appears to shift the epigenetic program of the liver towards increased glycolysis and lipogenesis, which may exacerbate the development of insulin resistance.","DOI":"10.1016/j.molmet.2015.12.004","ISSN":"2212-8778","note":"PMID: 26977391\nPMCID: PMC4770265","journalAbbreviation":"Mol Metab","language":"eng","author":[{"family":"Kirchner","given":"Henriette"},{"family":"Sinha","given":"Indranil"},{"family":"Gao","given":"Hui"},{"family":"Ruby","given":"Maxwell A."},{"family":"Schönke","given":"Milena"},{"family":"Lindvall","given":"Jessica M."},{"family":"Barrès","given":"Romain"},{"family":"Krook","given":"Anna"},{"family":"Näslund","given":"Erik"},{"family":"Dahlman-Wright","given":"Karin"},{"family":"Zierath","given":"Juleen R."}],"issued":{"date-parts":[["2016",3]]}},"label":"page"},{"id":14012,"uris":["http://zotero.org/users/2290582/items/7GJ6VNZ6"],"uri":["http://zotero.org/users/2290582/items/7GJ6VNZ6"],"itemData":{"id":14012,"type":"article-journal","title":"The role of global and regional DNA methylation and histone modifications in glycemic traits and type 2 diabetes: A systematic review","container-title":"Nutrition, metabolism, and cardiovascular diseases: NMCD","source":"PubMed","abstract":"BACKGROUND: New evidence suggests the potential involvement of epigenetic mechanisms in type 2 diabetes (T2D) as a crucial interface between the effects of genetic predisposition and environmental influences.\nAIM: To systematically review studies investigating the association between epigenetic marks (DNA methylation and histone modifications) with T2D and glycemic traits (glucose and insulin levels, insulin resistance measured by HOMA-IR).\nMETHOD AND RESULTS: Six bibliographic databases (Embase.com, Medline (Ovid), Web-of-Science, PubMed, Cochrane Central and Google Scholar) were screened until 28th August 2015. We included randomized controlled trials, cohort, case-control and cross-sectional studies in humans that examined the association between epigenetic marks (global, candidate or genome-wide methylation of DNA and histone modifications) with T2D, glucose and insulin levels and insulin metabolism. Of the initially identified 3879 references, 53 articles, based on 47 unique studies met our inclusion criteria. Overall, data were available on 10,823 participants, with a total of 3358 T2D cases. There was no consistent evidence for an association between global DNA-methylation with T2D, glucose, insulin and insulin resistance. The studies reported epigenetic regulation of several candidate genes for diabetes susceptibility in blood cells, muscle, adipose tissue and placenta to be related with T2D without any general overlap between them. Histone modifications in relation to T2D were reported only in 3 observational studies.\nCONCLUSIONS AND RELEVANCE: Current evidence supports an association between epigenetic marks and T2D. However, overall evidence is limited, highlighting the need for further larger-scale and prospective investigations to establish whether epigenetic marks may influence the risk of developing T2D.","DOI":"10.1016/j.numecd.2016.04.002","ISSN":"1590-3729","note":"PMID: 27146363","shortTitle":"The role of global and regional DNA methylation and histone modifications in glycemic traits and type 2 diabetes","journalAbbreviation":"Nutr Metab Cardiovasc Dis","language":"ENG","author":[{"family":"Muka","given":"T."},{"family":"Nano","given":"J."},{"family":"Voortman","given":"T."},{"family":"Braun","given":"K. V. E."},{"family":"Ligthart","given":"S."},{"family":"Stranges","given":"S."},{"family":"Bramer","given":"W. M."},{"family":"Troup","given":"J."},{"family":"Chowdhury","given":"R."},{"family":"Dehghan","given":"A."},{"family":"Franco","given":"O. H."}],"issued":{"date-parts":[["2016",4,14]]}},"label":"page"},{"id":14006,"uris":["http://zotero.org/users/2290582/items/TI6DUZ5S"],"uri":["http://zotero.org/users/2290582/items/TI6DUZ5S"],"itemData":{"id":14006,"type":"article-journal","title":"Altered DNA Methylation and Differential Expression of Genes Influencing Metabolism and Inflammation in Adipose Tissue From Subjects With Type 2 Diabetes","container-title":"Diabetes","page":"2962-2976","volume":"63","issue":"9","source":"diabetes.diabetesjournals.org.gate2.inist.fr","abstract":"Genetics, epigenetics, and environment may together affect the susceptibility for type 2 diabetes (T2D). Our aim was to dissect molecular mechanisms underlying T2D using genome-wide expression and DNA methylation data in adipose tissue from monozygotic twin pairs discordant for T2D and independent case-control cohorts. In adipose tissue from diabetic twins, we found decreased expression of genes involved in oxidative phosphorylation; carbohydrate, amino acid, and lipid metabolism; and increased expression of genes involved in inflammation and glycan degradation. The most differentially expressed genes included ELOVL6, GYS2, FADS1, SPP1 (OPN), CCL18, and IL1RN. We replicated these results in adipose tissue from an independent case-control cohort. Several candidate genes for obesity and T2D (e.g., IRS1 and VEGFA) were differentially expressed in discordant twins. We found a heritable contribution to the genome-wide DNA methylation variability in twins. Differences in methylation between monozygotic twin pairs discordant for T2D were subsequently modest. However, 15,627 sites, representing 7,046 genes including PPARG, KCNQ1, TCF7L2, and IRS1, showed differential DNA methylation in adipose tissue from unrelated subjects with T2D compared with control subjects. A total of 1,410 of these sites also showed differential DNA methylation in the twins discordant for T2D. For the differentially methylated sites, the heritability estimate was 0.28. We also identified copy number variants (CNVs) in monozygotic twin pairs discordant for T2D. Taken together, subjects with T2D exhibit multiple transcriptional and epigenetic changes in adipose tissue relevant to the development of the disease.","DOI":"10.2337/db13-1459","ISSN":"0012-1797, 1939-327X","note":"PMID: 24812430","language":"en","author":[{"family":"Nilsson","given":"Emma"},{"family":"Jansson","given":"Per Anders"},{"family":"Perfilyev","given":"Alexander"},{"family":"Volkov","given":"Petr"},{"family":"Pedersen","given":"Maria"},{"family":"Svensson","given":"Maria K."},{"family":"Poulsen","given":"Pernille"},{"family":"Ribel-Madsen","given":"Rasmus"},{"family":"Pedersen","given":"Nancy L."},{"family":"Almgren","given":"Peter"},{"family":"Fadista","given":"João"},{"family":"Rönn","given":"Tina"},{"family":"Pedersen","given":"Bente Klarlund"},{"family":"Scheele","given":"Camilla"},{"family":"Vaag","given":"Allan"},{"family":"Ling","given":"Charlotte"}],"issued":{"date-parts":[["2014",9,1]]}},"label":"page"}],"schema":"https://github.com/citation-style-language/schema/raw/master/csl-citation.json"} </w:instrText>
      </w:r>
      <w:r w:rsidR="00AF7FDF" w:rsidRPr="009C729A">
        <w:rPr>
          <w:lang w:val="en-GB"/>
        </w:rPr>
        <w:fldChar w:fldCharType="separate"/>
      </w:r>
      <w:r w:rsidR="006C4AC2" w:rsidRPr="009C729A">
        <w:rPr>
          <w:vertAlign w:val="superscript"/>
          <w:lang w:val="en-GB"/>
        </w:rPr>
        <w:t>4–6</w:t>
      </w:r>
      <w:r w:rsidR="00AF7FDF" w:rsidRPr="009C729A">
        <w:rPr>
          <w:lang w:val="en-GB"/>
        </w:rPr>
        <w:fldChar w:fldCharType="end"/>
      </w:r>
      <w:r w:rsidR="00B0361B" w:rsidRPr="009C729A">
        <w:rPr>
          <w:lang w:val="en-GB"/>
        </w:rPr>
        <w:t xml:space="preserve">. </w:t>
      </w:r>
      <w:r w:rsidR="00F26EEE" w:rsidRPr="009C729A">
        <w:rPr>
          <w:lang w:val="en-GB"/>
        </w:rPr>
        <w:t>A</w:t>
      </w:r>
      <w:r w:rsidR="00E57E34" w:rsidRPr="009C729A">
        <w:rPr>
          <w:lang w:val="en-GB"/>
        </w:rPr>
        <w:t xml:space="preserve"> recent large-scale epigenome-wide association study performed in blood DNA has </w:t>
      </w:r>
      <w:r w:rsidR="00F26EEE" w:rsidRPr="009C729A">
        <w:rPr>
          <w:lang w:val="en-GB"/>
        </w:rPr>
        <w:t>identified</w:t>
      </w:r>
      <w:r w:rsidR="00E57E34" w:rsidRPr="009C729A">
        <w:rPr>
          <w:lang w:val="en-GB"/>
        </w:rPr>
        <w:t xml:space="preserve"> </w:t>
      </w:r>
      <w:r w:rsidR="00F26EEE" w:rsidRPr="009C729A">
        <w:rPr>
          <w:lang w:val="en-GB"/>
        </w:rPr>
        <w:t xml:space="preserve">many genomic sites differentially methylated according to the </w:t>
      </w:r>
      <w:r w:rsidR="002C59C0" w:rsidRPr="009C729A">
        <w:rPr>
          <w:lang w:val="en-GB"/>
        </w:rPr>
        <w:t xml:space="preserve">distribution of </w:t>
      </w:r>
      <w:r w:rsidR="00E57E34" w:rsidRPr="009C729A">
        <w:rPr>
          <w:lang w:val="en-GB"/>
        </w:rPr>
        <w:t xml:space="preserve">body mass index (BMI) </w:t>
      </w:r>
      <w:r w:rsidR="002C59C0" w:rsidRPr="009C729A">
        <w:rPr>
          <w:lang w:val="en-GB"/>
        </w:rPr>
        <w:t>which</w:t>
      </w:r>
      <w:r w:rsidR="00F26EEE" w:rsidRPr="009C729A">
        <w:rPr>
          <w:lang w:val="en-GB"/>
        </w:rPr>
        <w:t xml:space="preserve"> </w:t>
      </w:r>
      <w:r w:rsidR="00E57E34" w:rsidRPr="009C729A">
        <w:rPr>
          <w:lang w:val="en-GB"/>
        </w:rPr>
        <w:t xml:space="preserve">predicted future development of T2D </w:t>
      </w:r>
      <w:r w:rsidR="00280851" w:rsidRPr="009C729A">
        <w:rPr>
          <w:lang w:val="en-GB"/>
        </w:rPr>
        <w:fldChar w:fldCharType="begin"/>
      </w:r>
      <w:r w:rsidR="006C4AC2" w:rsidRPr="009C729A">
        <w:rPr>
          <w:lang w:val="en-GB"/>
        </w:rPr>
        <w:instrText xml:space="preserve"> ADDIN ZOTERO_ITEM CSL_CITATION {"citationID":"C2hAO8cF","properties":{"formattedCitation":"{\\rtf \\super 7\\nosupersub{}}","plainCitation":"7"},"citationItems":[{"id":14268,"uris":["http://zotero.org/users/2290582/items/WQCMRSC5"],"uri":["http://zotero.org/users/2290582/items/WQCMRSC5"],"itemData":{"id":14268,"type":"article-journal","title":"Epigenome-wide association study of body mass index, and the adverse outcomes of adiposity","container-title":"Nature","page":"81-86","volume":"541","issue":"7635","source":"www.nature.com.gate2.inist.fr","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DOI":"10.1038/nature20784","ISSN":"0028-0836","journalAbbreviation":"Nature","language":"en","author":[{"family":"Wahl","given":"Simone"},{"family":"Drong","given":"Alexander"},{"family":"Lehne","given":"Benjamin"},{"family":"Loh","given":"Marie"},{"family":"Scott","given":"William R."},{"family":"Kunze","given":"Sonja"},{"family":"Tsai","given":"Pei-Chien"},{"family":"Ried","given":"Janina S."},{"family":"Zhang","given":"Weihua"},{"family":"Yang","given":"Youwen"},{"family":"Tan","given":"Sili"},{"family":"Fiorito","given":"Giovanni"},{"family":"Franke","given":"Lude"},{"family":"Guarrera","given":"Simonetta"},{"family":"Kasela","given":"Silva"},{"family":"Kriebel","given":"Jennifer"},{"family":"Richmond","given":"Rebecca C."},{"family":"Adamo","given":"Marco"},{"family":"Afzal","given":"Uzma"},{"family":"Ala-Korpela","given":"Mika"},{"family":"Albetti","given":"Benedetta"},{"family":"Ammerpohl","given":"Ole"},{"family":"Apperley","given":"Jane F."},{"family":"Beekman","given":"Marian"},{"family":"Bertazzi","given":"Pier Alberto"},{"family":"Black","given":"S. Lucas"},{"family":"Blancher","given":"Christine"},{"family":"Bonder","given":"Marc-Jan"},{"family":"Brosch","given":"Mario"},{"family":"Carstensen-Kirberg","given":"Maren"},{"family":"Craen","given":"Anton J. M.","non-dropping-particle":"de"},{"family":"Lusignan","given":"Simon","non-dropping-particle":"de"},{"family":"Dehghan","given":"Abbas"},{"family":"Elkalaawy","given":"Mohamed"},{"family":"Fischer","given":"Krista"},{"family":"Franco","given":"Oscar H."},{"family":"Gaunt","given":"Tom R."},{"family":"Hampe","given":"Jochen"},{"family":"Hashemi","given":"Majid"},{"family":"Isaacs","given":"Aaron"},{"family":"Jenkinson","given":"Andrew"},{"family":"Jha","given":"Sujeet"},{"family":"Kato","given":"Norihiro"},{"family":"Krogh","given":"Vittorio"},{"family":"Laffan","given":"Michael"},{"family":"Meisinger","given":"Christa"},{"family":"Meitinger","given":"Thomas"},{"family":"Mok","given":"Zuan Yu"},{"family":"Motta","given":"Valeria"},{"family":"Ng","given":"Hong Kiat"},{"family":"Nikolakopoulou","given":"Zacharoula"},{"family":"Nteliopoulos","given":"Georgios"},{"family":"Panico","given":"Salvatore"},{"family":"Pervjakova","given":"Natalia"},{"family":"Prokisch","given":"Holger"},{"family":"Rathmann","given":"Wolfgang"},{"family":"Roden","given":"Michael"},{"family":"Rota","given":"Federica"},{"family":"Rozario","given":"Michelle Ann"},{"family":"Sandling","given":"Johanna K."},{"family":"Schafmayer","given":"Clemens"},{"family":"Schramm","given":"Katharina"},{"family":"Siebert","given":"Reiner"},{"family":"Slagboom","given":"P. Eline"},{"family":"Soininen","given":"Pasi"},{"family":"Stolk","given":"Lisette"},{"family":"Strauch","given":"Konstantin"},{"family":"Tai","given":"E.-Shyong"},{"family":"Tarantini","given":"Letizia"},{"family":"Thorand","given":"Barbara"},{"family":"Tigchelaar","given":"Ettje F."},{"family":"Tumino","given":"Rosario"},{"family":"Uitterlinden","given":"Andre G."},{"family":"Duijn","given":"Cornelia","non-dropping-particle":"van"},{"family":"Meurs","given":"Joyce B. J.","non-dropping-particle":"van"},{"family":"Vineis","given":"Paolo"},{"family":"Wickremasinghe","given":"Ananda Rajitha"},{"family":"Wijmenga","given":"Cisca"},{"family":"Yang","given":"Tsun-Po"},{"family":"Yuan","given":"Wei"},{"family":"Zhernakova","given":"Alexandra"},{"family":"Batterham","given":"Rachel L."},{"family":"Smith","given":"George Davey"},{"family":"Deloukas","given":"Panos"},{"family":"Heijmans","given":"Bastiaan T."},{"family":"Herder","given":"Christian"},{"family":"Hofman","given":"Albert"},{"family":"Lindgren","given":"Cecilia M."},{"family":"Milani","given":"Lili"},{"family":"Harst","given":"Pim","non-dropping-particle":"van der"},{"family":"Peters","given":"Annette"},{"family":"Illig","given":"Thomas"},{"family":"Relton","given":"Caroline L."},{"family":"Waldenberger","given":"Melanie"},{"family":"Järvelin","given":"Marjo-Riitta"},{"family":"Bollati","given":"Valentina"},{"family":"Soong","given":"Richie"},{"family":"Spector","given":"Tim D."},{"family":"Scott","given":"James"},{"family":"McCarthy","given":"Mark I."},{"family":"Elliott","given":"Paul"},{"family":"Bell","given":"Jordana T."},{"family":"Matullo","given":"Giuseppe"},{"family":"Gieger","given":"Christian"},{"family":"Kooner","given":"Jaspal S."},{"family":"Grallert","given":"Harald"},{"family":"Chambers","given":"John C."}],"issued":{"date-parts":[["2017",1,5]]}}}],"schema":"https://github.com/citation-style-language/schema/raw/master/csl-citation.json"} </w:instrText>
      </w:r>
      <w:r w:rsidR="00280851" w:rsidRPr="009C729A">
        <w:rPr>
          <w:lang w:val="en-GB"/>
        </w:rPr>
        <w:fldChar w:fldCharType="separate"/>
      </w:r>
      <w:r w:rsidR="006C4AC2" w:rsidRPr="009C729A">
        <w:rPr>
          <w:vertAlign w:val="superscript"/>
          <w:lang w:val="en-GB"/>
        </w:rPr>
        <w:t>7</w:t>
      </w:r>
      <w:r w:rsidR="00280851" w:rsidRPr="009C729A">
        <w:rPr>
          <w:lang w:val="en-GB"/>
        </w:rPr>
        <w:fldChar w:fldCharType="end"/>
      </w:r>
      <w:r w:rsidR="00BB33FF" w:rsidRPr="009C729A">
        <w:rPr>
          <w:lang w:val="en-GB"/>
        </w:rPr>
        <w:t>.</w:t>
      </w:r>
    </w:p>
    <w:p w14:paraId="5D5DFB6C" w14:textId="4998444D" w:rsidR="003B0FFC" w:rsidRPr="009C729A" w:rsidRDefault="00AB0FB5" w:rsidP="001D4080">
      <w:pPr>
        <w:rPr>
          <w:lang w:val="en-GB"/>
        </w:rPr>
      </w:pPr>
      <w:r w:rsidRPr="009C729A">
        <w:rPr>
          <w:lang w:val="en-GB"/>
        </w:rPr>
        <w:t>We investigated</w:t>
      </w:r>
      <w:r w:rsidR="007C4274" w:rsidRPr="009C729A">
        <w:rPr>
          <w:lang w:val="en-GB"/>
        </w:rPr>
        <w:t xml:space="preserve"> </w:t>
      </w:r>
      <w:r w:rsidR="00441B91" w:rsidRPr="009C729A">
        <w:rPr>
          <w:lang w:val="en-GB"/>
        </w:rPr>
        <w:t>both</w:t>
      </w:r>
      <w:r w:rsidR="007C4274" w:rsidRPr="009C729A">
        <w:rPr>
          <w:lang w:val="en-GB"/>
        </w:rPr>
        <w:t xml:space="preserve"> </w:t>
      </w:r>
      <w:r w:rsidR="00EB4C81" w:rsidRPr="009C729A">
        <w:rPr>
          <w:lang w:val="en-GB"/>
        </w:rPr>
        <w:t>methylome and transcriptome</w:t>
      </w:r>
      <w:r w:rsidR="00441B91" w:rsidRPr="009C729A">
        <w:rPr>
          <w:lang w:val="en-GB"/>
        </w:rPr>
        <w:t xml:space="preserve"> in liver</w:t>
      </w:r>
      <w:r w:rsidR="00593EDA" w:rsidRPr="009C729A">
        <w:rPr>
          <w:lang w:val="en-GB"/>
        </w:rPr>
        <w:t>s</w:t>
      </w:r>
      <w:r w:rsidR="00EB4C81" w:rsidRPr="009C729A">
        <w:rPr>
          <w:lang w:val="en-GB"/>
        </w:rPr>
        <w:t xml:space="preserve"> </w:t>
      </w:r>
      <w:r w:rsidR="00441B91" w:rsidRPr="009C729A">
        <w:rPr>
          <w:lang w:val="en-GB"/>
        </w:rPr>
        <w:t xml:space="preserve">from </w:t>
      </w:r>
      <w:r w:rsidR="00EB4C81" w:rsidRPr="009C729A">
        <w:rPr>
          <w:lang w:val="en-GB"/>
        </w:rPr>
        <w:t xml:space="preserve">obese </w:t>
      </w:r>
      <w:r w:rsidR="00D50A8B" w:rsidRPr="009C729A">
        <w:rPr>
          <w:lang w:val="en-GB"/>
        </w:rPr>
        <w:t>subjects presenting with</w:t>
      </w:r>
      <w:r w:rsidR="00EB4C81" w:rsidRPr="009C729A">
        <w:rPr>
          <w:lang w:val="en-GB"/>
        </w:rPr>
        <w:t xml:space="preserve"> </w:t>
      </w:r>
      <w:r w:rsidR="002B21E2" w:rsidRPr="009C729A">
        <w:rPr>
          <w:lang w:val="en-GB"/>
        </w:rPr>
        <w:t>T2D</w:t>
      </w:r>
      <w:r w:rsidR="00D50A8B" w:rsidRPr="009C729A">
        <w:rPr>
          <w:lang w:val="en-GB"/>
        </w:rPr>
        <w:t xml:space="preserve"> or </w:t>
      </w:r>
      <w:r w:rsidR="008B1EEC" w:rsidRPr="009C729A">
        <w:rPr>
          <w:lang w:val="en-GB"/>
        </w:rPr>
        <w:t xml:space="preserve">with </w:t>
      </w:r>
      <w:r w:rsidR="00D50A8B" w:rsidRPr="009C729A">
        <w:rPr>
          <w:lang w:val="en-GB"/>
        </w:rPr>
        <w:t>normal glucose levels</w:t>
      </w:r>
      <w:r w:rsidR="00E12180" w:rsidRPr="009C729A">
        <w:rPr>
          <w:lang w:val="en-GB"/>
        </w:rPr>
        <w:t xml:space="preserve">. </w:t>
      </w:r>
      <w:r w:rsidR="004E3CDC" w:rsidRPr="009C729A">
        <w:rPr>
          <w:lang w:val="en-GB"/>
        </w:rPr>
        <w:t xml:space="preserve">We found that a CpG site in </w:t>
      </w:r>
      <w:r w:rsidR="004E3CDC" w:rsidRPr="009C729A">
        <w:rPr>
          <w:i/>
          <w:lang w:val="en-GB"/>
        </w:rPr>
        <w:t>PDGFA</w:t>
      </w:r>
      <w:r w:rsidR="00835DE0" w:rsidRPr="009C729A">
        <w:rPr>
          <w:lang w:val="en-GB"/>
        </w:rPr>
        <w:t xml:space="preserve">, known as a fibrosis and cancer factor, </w:t>
      </w:r>
      <w:r w:rsidR="004E3CDC" w:rsidRPr="009C729A">
        <w:rPr>
          <w:lang w:val="en-GB"/>
        </w:rPr>
        <w:t xml:space="preserve">was associated with </w:t>
      </w:r>
      <w:r w:rsidR="00792EC1" w:rsidRPr="009C729A">
        <w:rPr>
          <w:lang w:val="en-GB"/>
        </w:rPr>
        <w:t xml:space="preserve">T2D risk, </w:t>
      </w:r>
      <w:r w:rsidR="00E05387" w:rsidRPr="009C729A">
        <w:rPr>
          <w:i/>
          <w:lang w:val="en-GB"/>
        </w:rPr>
        <w:t>PDGFA</w:t>
      </w:r>
      <w:r w:rsidR="00E05387" w:rsidRPr="009C729A">
        <w:rPr>
          <w:lang w:val="en-GB"/>
        </w:rPr>
        <w:t xml:space="preserve"> expression, </w:t>
      </w:r>
      <w:r w:rsidR="00792EC1" w:rsidRPr="009C729A">
        <w:rPr>
          <w:lang w:val="en-GB"/>
        </w:rPr>
        <w:t xml:space="preserve">insulin resistance and </w:t>
      </w:r>
      <w:r w:rsidR="004E3CDC" w:rsidRPr="009C729A">
        <w:rPr>
          <w:lang w:val="en-GB"/>
        </w:rPr>
        <w:t xml:space="preserve">steatohepatitis (NASH). </w:t>
      </w:r>
      <w:r w:rsidR="007C4274" w:rsidRPr="009C729A">
        <w:rPr>
          <w:lang w:val="en-GB"/>
        </w:rPr>
        <w:t>We</w:t>
      </w:r>
      <w:r w:rsidR="00F26EEE" w:rsidRPr="009C729A">
        <w:rPr>
          <w:lang w:val="en-GB"/>
        </w:rPr>
        <w:t xml:space="preserve"> </w:t>
      </w:r>
      <w:r w:rsidR="00E05387" w:rsidRPr="009C729A">
        <w:rPr>
          <w:lang w:val="en-GB"/>
        </w:rPr>
        <w:t>demonstrated</w:t>
      </w:r>
      <w:r w:rsidR="007C4274" w:rsidRPr="009C729A">
        <w:rPr>
          <w:lang w:val="en-GB"/>
        </w:rPr>
        <w:t xml:space="preserve"> a causative </w:t>
      </w:r>
      <w:r w:rsidR="00043D37" w:rsidRPr="009C729A">
        <w:rPr>
          <w:lang w:val="en-GB"/>
        </w:rPr>
        <w:t xml:space="preserve">effect </w:t>
      </w:r>
      <w:r w:rsidR="007C4274" w:rsidRPr="009C729A">
        <w:rPr>
          <w:lang w:val="en-GB"/>
        </w:rPr>
        <w:t xml:space="preserve">of high insulin </w:t>
      </w:r>
      <w:r w:rsidR="00914AF5" w:rsidRPr="009C729A">
        <w:rPr>
          <w:lang w:val="en-GB"/>
        </w:rPr>
        <w:t xml:space="preserve">serum </w:t>
      </w:r>
      <w:r w:rsidR="007C4274" w:rsidRPr="009C729A">
        <w:rPr>
          <w:lang w:val="en-GB"/>
        </w:rPr>
        <w:t xml:space="preserve">concentrations </w:t>
      </w:r>
      <w:r w:rsidR="00043D37" w:rsidRPr="009C729A">
        <w:rPr>
          <w:lang w:val="en-GB"/>
        </w:rPr>
        <w:t>on</w:t>
      </w:r>
      <w:r w:rsidR="004F2970" w:rsidRPr="009C729A">
        <w:rPr>
          <w:lang w:val="en-GB"/>
        </w:rPr>
        <w:t xml:space="preserve"> the</w:t>
      </w:r>
      <w:r w:rsidR="00E12180" w:rsidRPr="009C729A">
        <w:rPr>
          <w:lang w:val="en-GB"/>
        </w:rPr>
        <w:t xml:space="preserve"> </w:t>
      </w:r>
      <w:r w:rsidR="007C4274" w:rsidRPr="009C729A">
        <w:rPr>
          <w:lang w:val="en-GB"/>
        </w:rPr>
        <w:t>methylation</w:t>
      </w:r>
      <w:r w:rsidR="004F2970" w:rsidRPr="009C729A">
        <w:rPr>
          <w:lang w:val="en-GB"/>
        </w:rPr>
        <w:t xml:space="preserve"> </w:t>
      </w:r>
      <w:r w:rsidR="00043D37" w:rsidRPr="009C729A">
        <w:rPr>
          <w:lang w:val="en-GB"/>
        </w:rPr>
        <w:t>of</w:t>
      </w:r>
      <w:r w:rsidR="004F2970" w:rsidRPr="009C729A">
        <w:rPr>
          <w:lang w:val="en-GB"/>
        </w:rPr>
        <w:t xml:space="preserve"> </w:t>
      </w:r>
      <w:r w:rsidR="00914AF5" w:rsidRPr="009C729A">
        <w:rPr>
          <w:lang w:val="en-GB"/>
        </w:rPr>
        <w:t xml:space="preserve">this </w:t>
      </w:r>
      <w:r w:rsidR="004F2970" w:rsidRPr="009C729A">
        <w:rPr>
          <w:lang w:val="en-GB"/>
        </w:rPr>
        <w:t xml:space="preserve">CpG </w:t>
      </w:r>
      <w:r w:rsidR="00E12180" w:rsidRPr="009C729A">
        <w:rPr>
          <w:lang w:val="en-GB"/>
        </w:rPr>
        <w:t>site</w:t>
      </w:r>
      <w:r w:rsidR="00914AF5" w:rsidRPr="009C729A">
        <w:rPr>
          <w:lang w:val="en-GB"/>
        </w:rPr>
        <w:t xml:space="preserve">. </w:t>
      </w:r>
      <w:r w:rsidR="00DE0994" w:rsidRPr="009C729A">
        <w:rPr>
          <w:lang w:val="en-GB"/>
        </w:rPr>
        <w:t>Our h</w:t>
      </w:r>
      <w:r w:rsidR="00265C1C" w:rsidRPr="009C729A">
        <w:rPr>
          <w:lang w:val="en-GB"/>
        </w:rPr>
        <w:t xml:space="preserve">uman </w:t>
      </w:r>
      <w:r w:rsidR="007C4274" w:rsidRPr="009C729A">
        <w:rPr>
          <w:lang w:val="en-GB"/>
        </w:rPr>
        <w:t xml:space="preserve">cell </w:t>
      </w:r>
      <w:r w:rsidR="009B5477" w:rsidRPr="009C729A">
        <w:rPr>
          <w:lang w:val="en-GB"/>
        </w:rPr>
        <w:t xml:space="preserve">and animal </w:t>
      </w:r>
      <w:r w:rsidR="007C4274" w:rsidRPr="009C729A">
        <w:rPr>
          <w:lang w:val="en-GB"/>
        </w:rPr>
        <w:t xml:space="preserve">modeling </w:t>
      </w:r>
      <w:r w:rsidR="000509ED" w:rsidRPr="009C729A">
        <w:rPr>
          <w:lang w:val="en-GB"/>
        </w:rPr>
        <w:t xml:space="preserve">data </w:t>
      </w:r>
      <w:r w:rsidR="008B1EEC" w:rsidRPr="009C729A">
        <w:rPr>
          <w:lang w:val="en-GB"/>
        </w:rPr>
        <w:t>suggest</w:t>
      </w:r>
      <w:r w:rsidR="00DE0994" w:rsidRPr="009C729A">
        <w:rPr>
          <w:lang w:val="en-GB"/>
        </w:rPr>
        <w:t>ed</w:t>
      </w:r>
      <w:r w:rsidR="008B1EEC" w:rsidRPr="009C729A">
        <w:rPr>
          <w:lang w:val="en-GB"/>
        </w:rPr>
        <w:t xml:space="preserve"> </w:t>
      </w:r>
      <w:r w:rsidR="00190021" w:rsidRPr="009C729A">
        <w:rPr>
          <w:lang w:val="en-GB"/>
        </w:rPr>
        <w:t xml:space="preserve">that epigenetic changes and the </w:t>
      </w:r>
      <w:r w:rsidR="00C94578" w:rsidRPr="009C729A">
        <w:rPr>
          <w:lang w:val="en-GB"/>
        </w:rPr>
        <w:t xml:space="preserve">subsequent </w:t>
      </w:r>
      <w:r w:rsidR="00023EA0" w:rsidRPr="009C729A">
        <w:rPr>
          <w:lang w:val="en-GB"/>
        </w:rPr>
        <w:t xml:space="preserve">dramatic </w:t>
      </w:r>
      <w:r w:rsidR="00190021" w:rsidRPr="009C729A">
        <w:rPr>
          <w:lang w:val="en-GB"/>
        </w:rPr>
        <w:t xml:space="preserve">increase </w:t>
      </w:r>
      <w:r w:rsidR="000509ED" w:rsidRPr="009C729A">
        <w:rPr>
          <w:lang w:val="en-GB"/>
        </w:rPr>
        <w:t xml:space="preserve">in </w:t>
      </w:r>
      <w:r w:rsidR="00023EA0" w:rsidRPr="009C729A">
        <w:rPr>
          <w:lang w:val="en-GB"/>
        </w:rPr>
        <w:t xml:space="preserve">hepatic </w:t>
      </w:r>
      <w:r w:rsidR="007C4274" w:rsidRPr="009C729A">
        <w:rPr>
          <w:lang w:val="en-GB"/>
        </w:rPr>
        <w:t>PDGF</w:t>
      </w:r>
      <w:r w:rsidR="00BE6F4D" w:rsidRPr="009C729A">
        <w:rPr>
          <w:lang w:val="en-GB"/>
        </w:rPr>
        <w:t>-</w:t>
      </w:r>
      <w:r w:rsidR="007C4274" w:rsidRPr="009C729A">
        <w:rPr>
          <w:lang w:val="en-GB"/>
        </w:rPr>
        <w:t>A</w:t>
      </w:r>
      <w:r w:rsidR="008B1EEC" w:rsidRPr="009C729A">
        <w:rPr>
          <w:lang w:val="en-GB"/>
        </w:rPr>
        <w:t>A</w:t>
      </w:r>
      <w:r w:rsidR="007C4274" w:rsidRPr="009C729A">
        <w:rPr>
          <w:lang w:val="en-GB"/>
        </w:rPr>
        <w:t xml:space="preserve"> </w:t>
      </w:r>
      <w:r w:rsidR="008B1EEC" w:rsidRPr="009C729A">
        <w:rPr>
          <w:lang w:val="en-GB"/>
        </w:rPr>
        <w:t xml:space="preserve">secretion </w:t>
      </w:r>
      <w:r w:rsidR="00190021" w:rsidRPr="009C729A">
        <w:rPr>
          <w:lang w:val="en-GB"/>
        </w:rPr>
        <w:t>links chronic hyperinsulinemia to</w:t>
      </w:r>
      <w:r w:rsidR="00023EA0" w:rsidRPr="009C729A">
        <w:rPr>
          <w:lang w:val="en-GB"/>
        </w:rPr>
        <w:t xml:space="preserve"> </w:t>
      </w:r>
      <w:r w:rsidR="00C91C8C" w:rsidRPr="009C729A">
        <w:rPr>
          <w:lang w:val="en-GB"/>
        </w:rPr>
        <w:t>hepat</w:t>
      </w:r>
      <w:r w:rsidR="008B1EEC" w:rsidRPr="009C729A">
        <w:rPr>
          <w:lang w:val="en-GB"/>
        </w:rPr>
        <w:t>ocyte</w:t>
      </w:r>
      <w:r w:rsidR="00C91C8C" w:rsidRPr="009C729A">
        <w:rPr>
          <w:lang w:val="en-GB"/>
        </w:rPr>
        <w:t xml:space="preserve"> insulin resistance</w:t>
      </w:r>
      <w:r w:rsidR="00190021" w:rsidRPr="009C729A">
        <w:rPr>
          <w:lang w:val="en-GB"/>
        </w:rPr>
        <w:t xml:space="preserve"> </w:t>
      </w:r>
      <w:r w:rsidR="00C91C8C" w:rsidRPr="009C729A">
        <w:rPr>
          <w:lang w:val="en-GB"/>
        </w:rPr>
        <w:t xml:space="preserve">via a vicious </w:t>
      </w:r>
      <w:r w:rsidR="008B1EEC" w:rsidRPr="009C729A">
        <w:rPr>
          <w:lang w:val="en-GB"/>
        </w:rPr>
        <w:t xml:space="preserve">autocrine </w:t>
      </w:r>
      <w:r w:rsidR="00C91C8C" w:rsidRPr="009C729A">
        <w:rPr>
          <w:lang w:val="en-GB"/>
        </w:rPr>
        <w:t>negative feedback loop.</w:t>
      </w:r>
    </w:p>
    <w:p w14:paraId="3C5E07CE" w14:textId="3E624C97" w:rsidR="00890B1F" w:rsidRPr="009C729A" w:rsidRDefault="00E65EB5" w:rsidP="001D4080">
      <w:pPr>
        <w:pStyle w:val="Titre1"/>
        <w:rPr>
          <w:lang w:val="en-GB"/>
        </w:rPr>
      </w:pPr>
      <w:r w:rsidRPr="009C729A">
        <w:rPr>
          <w:lang w:val="en-GB"/>
        </w:rPr>
        <w:t xml:space="preserve">Liver epigenetic modification in </w:t>
      </w:r>
      <w:r w:rsidR="00DE0994" w:rsidRPr="009C729A">
        <w:rPr>
          <w:lang w:val="en-GB"/>
        </w:rPr>
        <w:t>T2D</w:t>
      </w:r>
      <w:r w:rsidRPr="009C729A">
        <w:rPr>
          <w:lang w:val="en-GB"/>
        </w:rPr>
        <w:t xml:space="preserve"> </w:t>
      </w:r>
    </w:p>
    <w:p w14:paraId="03A0CD63" w14:textId="7BE918DE" w:rsidR="000B7820" w:rsidRPr="009C729A" w:rsidRDefault="004F3E5F" w:rsidP="001D4080">
      <w:pPr>
        <w:rPr>
          <w:lang w:val="en-GB"/>
        </w:rPr>
      </w:pPr>
      <w:r w:rsidRPr="009C729A">
        <w:rPr>
          <w:lang w:val="en-GB"/>
        </w:rPr>
        <w:t xml:space="preserve">The </w:t>
      </w:r>
      <w:r w:rsidR="005E4E53" w:rsidRPr="009C729A">
        <w:rPr>
          <w:lang w:val="en-GB"/>
        </w:rPr>
        <w:t xml:space="preserve">liver </w:t>
      </w:r>
      <w:r w:rsidRPr="009C729A">
        <w:rPr>
          <w:lang w:val="en-GB"/>
        </w:rPr>
        <w:t xml:space="preserve">genome-wide methylome was </w:t>
      </w:r>
      <w:r w:rsidR="00CB17BE" w:rsidRPr="009C729A">
        <w:rPr>
          <w:lang w:val="en-GB"/>
        </w:rPr>
        <w:t xml:space="preserve">assessed </w:t>
      </w:r>
      <w:r w:rsidR="007F30D1" w:rsidRPr="009C729A">
        <w:rPr>
          <w:lang w:val="en-GB"/>
        </w:rPr>
        <w:t xml:space="preserve">in </w:t>
      </w:r>
      <w:r w:rsidR="004A6190" w:rsidRPr="009C729A">
        <w:rPr>
          <w:lang w:val="en-GB"/>
        </w:rPr>
        <w:t xml:space="preserve">96 </w:t>
      </w:r>
      <w:r w:rsidR="00D50D46" w:rsidRPr="009C729A">
        <w:rPr>
          <w:lang w:val="en-GB"/>
        </w:rPr>
        <w:t xml:space="preserve">age- and </w:t>
      </w:r>
      <w:r w:rsidR="00C154C4" w:rsidRPr="009C729A">
        <w:rPr>
          <w:lang w:val="en-GB"/>
        </w:rPr>
        <w:t>BMI</w:t>
      </w:r>
      <w:r w:rsidR="00D50D46" w:rsidRPr="009C729A">
        <w:rPr>
          <w:lang w:val="en-GB"/>
        </w:rPr>
        <w:t>-matched</w:t>
      </w:r>
      <w:r w:rsidR="00743FD5" w:rsidRPr="009C729A">
        <w:rPr>
          <w:lang w:val="en-GB"/>
        </w:rPr>
        <w:t xml:space="preserve"> obese women with T2D and </w:t>
      </w:r>
      <w:r w:rsidR="00D50D46" w:rsidRPr="009C729A">
        <w:rPr>
          <w:lang w:val="en-GB"/>
        </w:rPr>
        <w:t xml:space="preserve">96 </w:t>
      </w:r>
      <w:r w:rsidR="00B33393" w:rsidRPr="009C729A">
        <w:rPr>
          <w:lang w:val="en-GB"/>
        </w:rPr>
        <w:t>obese women with normal glucose levels</w:t>
      </w:r>
      <w:r w:rsidR="00C74E17" w:rsidRPr="009C729A">
        <w:rPr>
          <w:lang w:val="en-GB"/>
        </w:rPr>
        <w:t xml:space="preserve"> </w:t>
      </w:r>
      <w:r w:rsidR="00561BA9" w:rsidRPr="009C729A">
        <w:rPr>
          <w:lang w:val="en-GB"/>
        </w:rPr>
        <w:t>(</w:t>
      </w:r>
      <w:r w:rsidR="005856C0" w:rsidRPr="009C729A">
        <w:rPr>
          <w:b/>
          <w:lang w:val="en-GB"/>
        </w:rPr>
        <w:t xml:space="preserve">Extended </w:t>
      </w:r>
      <w:r w:rsidR="0029591E" w:rsidRPr="009C729A">
        <w:rPr>
          <w:b/>
          <w:lang w:val="en-GB"/>
        </w:rPr>
        <w:t>D</w:t>
      </w:r>
      <w:r w:rsidR="005856C0" w:rsidRPr="009C729A">
        <w:rPr>
          <w:b/>
          <w:lang w:val="en-GB"/>
        </w:rPr>
        <w:t>ata</w:t>
      </w:r>
      <w:r w:rsidR="005856C0" w:rsidRPr="009C729A">
        <w:rPr>
          <w:lang w:val="en-GB"/>
        </w:rPr>
        <w:t xml:space="preserve"> </w:t>
      </w:r>
      <w:r w:rsidR="00AE5F86" w:rsidRPr="009C729A">
        <w:rPr>
          <w:b/>
          <w:lang w:val="en-GB"/>
        </w:rPr>
        <w:t xml:space="preserve">Table </w:t>
      </w:r>
      <w:r w:rsidR="00561BA9" w:rsidRPr="009C729A">
        <w:rPr>
          <w:b/>
          <w:lang w:val="en-GB"/>
        </w:rPr>
        <w:t>1</w:t>
      </w:r>
      <w:r w:rsidR="00561BA9" w:rsidRPr="009C729A">
        <w:rPr>
          <w:lang w:val="en-GB"/>
        </w:rPr>
        <w:t>)</w:t>
      </w:r>
      <w:r w:rsidR="00C74E17" w:rsidRPr="009C729A">
        <w:rPr>
          <w:lang w:val="en-GB"/>
        </w:rPr>
        <w:t xml:space="preserve">. </w:t>
      </w:r>
      <w:r w:rsidR="000B7820" w:rsidRPr="009C729A">
        <w:rPr>
          <w:lang w:val="en-GB"/>
        </w:rPr>
        <w:t xml:space="preserve">After adjustment for </w:t>
      </w:r>
      <w:r w:rsidR="00595850" w:rsidRPr="009C729A">
        <w:rPr>
          <w:lang w:val="en-GB"/>
        </w:rPr>
        <w:t>steatosis,</w:t>
      </w:r>
      <w:r w:rsidR="000B7820" w:rsidRPr="009C729A">
        <w:rPr>
          <w:lang w:val="en-GB"/>
        </w:rPr>
        <w:t xml:space="preserve"> </w:t>
      </w:r>
      <w:r w:rsidR="00EE66BC" w:rsidRPr="009C729A">
        <w:rPr>
          <w:lang w:val="en-GB"/>
        </w:rPr>
        <w:t xml:space="preserve">we </w:t>
      </w:r>
      <w:r w:rsidR="00E96227" w:rsidRPr="009C729A">
        <w:rPr>
          <w:lang w:val="en-GB"/>
        </w:rPr>
        <w:t>found that methylation at only</w:t>
      </w:r>
      <w:r w:rsidR="00EE66BC" w:rsidRPr="009C729A">
        <w:rPr>
          <w:lang w:val="en-GB"/>
        </w:rPr>
        <w:t xml:space="preserve"> one </w:t>
      </w:r>
      <w:r w:rsidR="00F37ECC" w:rsidRPr="009C729A">
        <w:rPr>
          <w:lang w:val="en-GB"/>
        </w:rPr>
        <w:t xml:space="preserve">CpG site (cg14496282) </w:t>
      </w:r>
      <w:r w:rsidR="00B12566" w:rsidRPr="009C729A">
        <w:rPr>
          <w:lang w:val="en-GB"/>
        </w:rPr>
        <w:t>within</w:t>
      </w:r>
      <w:r w:rsidR="00B33393" w:rsidRPr="009C729A">
        <w:rPr>
          <w:lang w:val="en-GB"/>
        </w:rPr>
        <w:t xml:space="preserve"> </w:t>
      </w:r>
      <w:r w:rsidR="00B33393" w:rsidRPr="009C729A">
        <w:rPr>
          <w:i/>
          <w:lang w:val="en-GB"/>
        </w:rPr>
        <w:t>PDGFA</w:t>
      </w:r>
      <w:r w:rsidR="00B33393" w:rsidRPr="009C729A">
        <w:rPr>
          <w:lang w:val="en-GB"/>
        </w:rPr>
        <w:t xml:space="preserve"> (encoding</w:t>
      </w:r>
      <w:r w:rsidR="00B12566" w:rsidRPr="009C729A">
        <w:rPr>
          <w:lang w:val="en-GB"/>
        </w:rPr>
        <w:t xml:space="preserve"> </w:t>
      </w:r>
      <w:r w:rsidR="009747AB" w:rsidRPr="009C729A">
        <w:rPr>
          <w:lang w:val="en-GB"/>
        </w:rPr>
        <w:t xml:space="preserve">platelet derived growth factor </w:t>
      </w:r>
      <w:r w:rsidR="00B12566" w:rsidRPr="009C729A">
        <w:rPr>
          <w:lang w:val="en-GB"/>
        </w:rPr>
        <w:t>alpha</w:t>
      </w:r>
      <w:r w:rsidR="00B33393" w:rsidRPr="009C729A">
        <w:rPr>
          <w:lang w:val="en-GB"/>
        </w:rPr>
        <w:t>)</w:t>
      </w:r>
      <w:r w:rsidR="00E96227" w:rsidRPr="009C729A">
        <w:rPr>
          <w:lang w:val="en-GB"/>
        </w:rPr>
        <w:t xml:space="preserve"> is </w:t>
      </w:r>
      <w:r w:rsidR="00792EC1" w:rsidRPr="009C729A">
        <w:rPr>
          <w:lang w:val="en-GB"/>
        </w:rPr>
        <w:t>genome-</w:t>
      </w:r>
      <w:r w:rsidR="008B1EEC" w:rsidRPr="009C729A">
        <w:rPr>
          <w:lang w:val="en-GB"/>
        </w:rPr>
        <w:t xml:space="preserve">wide significantly </w:t>
      </w:r>
      <w:r w:rsidR="00E96227" w:rsidRPr="009C729A">
        <w:rPr>
          <w:lang w:val="en-GB"/>
        </w:rPr>
        <w:t>associated with decreased T2D risk</w:t>
      </w:r>
      <w:r w:rsidR="00EE66BC" w:rsidRPr="009C729A">
        <w:rPr>
          <w:lang w:val="en-GB"/>
        </w:rPr>
        <w:t xml:space="preserve"> </w:t>
      </w:r>
      <w:r w:rsidR="00B61B5A" w:rsidRPr="009C729A">
        <w:rPr>
          <w:lang w:val="en-GB"/>
        </w:rPr>
        <w:t>(</w:t>
      </w:r>
      <w:r w:rsidR="00B61B5A" w:rsidRPr="009C729A">
        <w:rPr>
          <w:rFonts w:ascii="Cambria" w:hAnsi="Cambria" w:cs="Cambria"/>
          <w:lang w:val="en-GB"/>
        </w:rPr>
        <w:t>β</w:t>
      </w:r>
      <w:r w:rsidR="00B61B5A" w:rsidRPr="009C729A">
        <w:rPr>
          <w:lang w:val="en-GB"/>
        </w:rPr>
        <w:t xml:space="preserve"> = -15.6</w:t>
      </w:r>
      <w:r w:rsidR="00F77027" w:rsidRPr="009C729A">
        <w:rPr>
          <w:lang w:val="en-GB"/>
        </w:rPr>
        <w:t xml:space="preserve"> </w:t>
      </w:r>
      <w:r w:rsidR="00B61B5A" w:rsidRPr="009C729A">
        <w:rPr>
          <w:lang w:val="en-GB"/>
        </w:rPr>
        <w:t xml:space="preserve">%; </w:t>
      </w:r>
      <w:r w:rsidR="00B61B5A" w:rsidRPr="009C729A">
        <w:rPr>
          <w:i/>
          <w:lang w:val="en-GB"/>
        </w:rPr>
        <w:t>p</w:t>
      </w:r>
      <w:r w:rsidR="00B61B5A" w:rsidRPr="009C729A">
        <w:rPr>
          <w:lang w:val="en-GB"/>
        </w:rPr>
        <w:t xml:space="preserve"> = 2.5×10</w:t>
      </w:r>
      <w:r w:rsidR="00B61B5A" w:rsidRPr="009C729A">
        <w:rPr>
          <w:vertAlign w:val="superscript"/>
          <w:lang w:val="en-GB"/>
        </w:rPr>
        <w:t>-8</w:t>
      </w:r>
      <w:r w:rsidR="00B61B5A" w:rsidRPr="009C729A">
        <w:rPr>
          <w:lang w:val="en-GB"/>
        </w:rPr>
        <w:t xml:space="preserve">; </w:t>
      </w:r>
      <w:r w:rsidR="004203EB" w:rsidRPr="009C729A">
        <w:rPr>
          <w:b/>
          <w:lang w:val="en-GB"/>
        </w:rPr>
        <w:t>Fig.</w:t>
      </w:r>
      <w:r w:rsidR="00B61B5A" w:rsidRPr="009C729A">
        <w:rPr>
          <w:b/>
          <w:lang w:val="en-GB"/>
        </w:rPr>
        <w:t xml:space="preserve"> 1</w:t>
      </w:r>
      <w:r w:rsidR="00FE510E" w:rsidRPr="009C729A">
        <w:rPr>
          <w:b/>
          <w:lang w:val="en-GB"/>
        </w:rPr>
        <w:t>a and 1b</w:t>
      </w:r>
      <w:r w:rsidR="00B61B5A" w:rsidRPr="009C729A">
        <w:rPr>
          <w:lang w:val="en-GB"/>
        </w:rPr>
        <w:t>). We checked the methylation, at this CpG site, for possible confounding effect</w:t>
      </w:r>
      <w:r w:rsidR="004A6190" w:rsidRPr="009C729A">
        <w:rPr>
          <w:lang w:val="en-GB"/>
        </w:rPr>
        <w:t>s</w:t>
      </w:r>
      <w:r w:rsidR="00B61B5A" w:rsidRPr="009C729A">
        <w:rPr>
          <w:lang w:val="en-GB"/>
        </w:rPr>
        <w:t xml:space="preserve"> due to differences in cell composition </w:t>
      </w:r>
      <w:r w:rsidR="00B61B5A" w:rsidRPr="009C729A">
        <w:rPr>
          <w:lang w:val="en-GB"/>
        </w:rPr>
        <w:fldChar w:fldCharType="begin"/>
      </w:r>
      <w:r w:rsidR="006C4AC2" w:rsidRPr="009C729A">
        <w:rPr>
          <w:lang w:val="en-GB"/>
        </w:rPr>
        <w:instrText xml:space="preserve"> ADDIN ZOTERO_ITEM CSL_CITATION {"citationID":"KPaHAJuN","properties":{"formattedCitation":"{\\rtf \\super 8\\nosupersub{}}","plainCitation":"8"},"citationItems":[{"id":24502,"uris":["http://zotero.org/groups/308109/items/AUJ99AR5"],"uri":["http://zotero.org/groups/308109/items/AUJ99AR5"],"itemData":{"id":24502,"type":"article-journal","title":"Reference-free deconvolution of DNA methylation data and mediation by cell composition effects","container-title":"BMC Bioinformatics","page":"259","volume":"17","source":"BioMed Central","abstract":"Recent interest in reference-free deconvolution of DNA methylation data has led to several supervised methods, but these methods do not easily permit the interpretation of underlying cell types.","DOI":"10.1186/s12859-016-1140-4","ISSN":"1471-2105","journalAbbreviation":"BMC Bioinformatics","author":[{"family":"Houseman","given":"E. Andres"},{"family":"Kile","given":"Molly L."},{"family":"Christiani","given":"David C."},{"family":"Ince","given":"Tan A."},{"family":"Kelsey","given":"Karl T."},{"family":"Marsit","given":"Carmen J."}],"issued":{"date-parts":[["2016"]]}}}],"schema":"https://github.com/citation-style-language/schema/raw/master/csl-citation.json"} </w:instrText>
      </w:r>
      <w:r w:rsidR="00B61B5A" w:rsidRPr="009C729A">
        <w:rPr>
          <w:lang w:val="en-GB"/>
        </w:rPr>
        <w:fldChar w:fldCharType="separate"/>
      </w:r>
      <w:r w:rsidR="006C4AC2" w:rsidRPr="009C729A">
        <w:rPr>
          <w:vertAlign w:val="superscript"/>
          <w:lang w:val="en-GB"/>
        </w:rPr>
        <w:t>8</w:t>
      </w:r>
      <w:r w:rsidR="00B61B5A" w:rsidRPr="009C729A">
        <w:rPr>
          <w:lang w:val="en-GB"/>
        </w:rPr>
        <w:fldChar w:fldCharType="end"/>
      </w:r>
      <w:r w:rsidR="00B61B5A" w:rsidRPr="009C729A">
        <w:rPr>
          <w:lang w:val="en-GB"/>
        </w:rPr>
        <w:t xml:space="preserve"> and observed consistent effects for T2D risk (</w:t>
      </w:r>
      <w:r w:rsidR="00B61B5A" w:rsidRPr="009C729A">
        <w:rPr>
          <w:rFonts w:ascii="Cambria" w:hAnsi="Cambria" w:cs="Cambria"/>
          <w:lang w:val="en-GB"/>
        </w:rPr>
        <w:t>β</w:t>
      </w:r>
      <w:r w:rsidR="00B61B5A" w:rsidRPr="009C729A">
        <w:rPr>
          <w:lang w:val="en-GB"/>
        </w:rPr>
        <w:t xml:space="preserve"> = -14.9</w:t>
      </w:r>
      <w:r w:rsidR="00F77027" w:rsidRPr="009C729A">
        <w:rPr>
          <w:lang w:val="en-GB"/>
        </w:rPr>
        <w:t xml:space="preserve"> </w:t>
      </w:r>
      <w:r w:rsidR="00B61B5A" w:rsidRPr="009C729A">
        <w:rPr>
          <w:lang w:val="en-GB"/>
        </w:rPr>
        <w:t xml:space="preserve">%; </w:t>
      </w:r>
      <w:r w:rsidR="00B61B5A" w:rsidRPr="009C729A">
        <w:rPr>
          <w:i/>
          <w:lang w:val="en-GB"/>
        </w:rPr>
        <w:t>p</w:t>
      </w:r>
      <w:r w:rsidR="00B61B5A" w:rsidRPr="009C729A">
        <w:rPr>
          <w:lang w:val="en-GB"/>
        </w:rPr>
        <w:t xml:space="preserve"> = 6.9×10</w:t>
      </w:r>
      <w:r w:rsidR="00B61B5A" w:rsidRPr="009C729A">
        <w:rPr>
          <w:vertAlign w:val="superscript"/>
          <w:lang w:val="en-GB"/>
        </w:rPr>
        <w:t>-7</w:t>
      </w:r>
      <w:r w:rsidR="00B61B5A" w:rsidRPr="009C729A">
        <w:rPr>
          <w:lang w:val="en-GB"/>
        </w:rPr>
        <w:t>).</w:t>
      </w:r>
      <w:r w:rsidR="00E223B7" w:rsidRPr="009C729A">
        <w:rPr>
          <w:lang w:val="en-GB"/>
        </w:rPr>
        <w:t xml:space="preserve"> </w:t>
      </w:r>
      <w:r w:rsidR="001A06E2" w:rsidRPr="009C729A">
        <w:rPr>
          <w:lang w:val="en-GB"/>
        </w:rPr>
        <w:t xml:space="preserve">The average DNA methylation at </w:t>
      </w:r>
      <w:r w:rsidR="00001234" w:rsidRPr="009C729A">
        <w:rPr>
          <w:lang w:val="en-GB"/>
        </w:rPr>
        <w:t xml:space="preserve">the </w:t>
      </w:r>
      <w:r w:rsidR="001A06E2" w:rsidRPr="009C729A">
        <w:rPr>
          <w:lang w:val="en-GB"/>
        </w:rPr>
        <w:t xml:space="preserve">cg14496282 was </w:t>
      </w:r>
      <w:r w:rsidR="000E0711" w:rsidRPr="009C729A">
        <w:rPr>
          <w:lang w:val="en-GB"/>
        </w:rPr>
        <w:t>41.3</w:t>
      </w:r>
      <w:r w:rsidR="00F77027" w:rsidRPr="009C729A">
        <w:rPr>
          <w:lang w:val="en-GB"/>
        </w:rPr>
        <w:t xml:space="preserve"> </w:t>
      </w:r>
      <w:r w:rsidR="000E0711" w:rsidRPr="009C729A">
        <w:rPr>
          <w:lang w:val="en-GB"/>
        </w:rPr>
        <w:t xml:space="preserve">% in </w:t>
      </w:r>
      <w:r w:rsidR="000B7820" w:rsidRPr="009C729A">
        <w:rPr>
          <w:lang w:val="en-GB"/>
        </w:rPr>
        <w:t xml:space="preserve">women with T2D </w:t>
      </w:r>
      <w:r w:rsidR="000E0711" w:rsidRPr="009C729A">
        <w:rPr>
          <w:lang w:val="en-GB"/>
        </w:rPr>
        <w:t xml:space="preserve">and </w:t>
      </w:r>
      <w:r w:rsidR="001A06E2" w:rsidRPr="009C729A">
        <w:rPr>
          <w:lang w:val="en-GB"/>
        </w:rPr>
        <w:t>60.3</w:t>
      </w:r>
      <w:r w:rsidR="00F77027" w:rsidRPr="009C729A">
        <w:rPr>
          <w:lang w:val="en-GB"/>
        </w:rPr>
        <w:t xml:space="preserve"> </w:t>
      </w:r>
      <w:r w:rsidR="001A06E2" w:rsidRPr="009C729A">
        <w:rPr>
          <w:lang w:val="en-GB"/>
        </w:rPr>
        <w:t>% in controls</w:t>
      </w:r>
      <w:r w:rsidR="00085F2F" w:rsidRPr="009C729A">
        <w:rPr>
          <w:lang w:val="en-GB"/>
        </w:rPr>
        <w:t>,</w:t>
      </w:r>
      <w:r w:rsidR="001A06E2" w:rsidRPr="009C729A">
        <w:rPr>
          <w:lang w:val="en-GB"/>
        </w:rPr>
        <w:t xml:space="preserve"> which corresponds to </w:t>
      </w:r>
      <w:r w:rsidR="000E7A66" w:rsidRPr="009C729A">
        <w:rPr>
          <w:lang w:val="en-GB"/>
        </w:rPr>
        <w:t xml:space="preserve">a 1.46-fold </w:t>
      </w:r>
      <w:r w:rsidR="00F10AD0" w:rsidRPr="009C729A">
        <w:rPr>
          <w:lang w:val="en-GB"/>
        </w:rPr>
        <w:t>decrease in the methylation level</w:t>
      </w:r>
      <w:r w:rsidR="009747AB" w:rsidRPr="009C729A">
        <w:rPr>
          <w:lang w:val="en-GB"/>
        </w:rPr>
        <w:t xml:space="preserve"> of the CpG site</w:t>
      </w:r>
      <w:r w:rsidR="00E107C8" w:rsidRPr="009C729A">
        <w:rPr>
          <w:lang w:val="en-GB"/>
        </w:rPr>
        <w:t xml:space="preserve">. </w:t>
      </w:r>
      <w:r w:rsidR="002F356F" w:rsidRPr="009C729A">
        <w:rPr>
          <w:lang w:val="en-GB"/>
        </w:rPr>
        <w:t>We replicated this association in</w:t>
      </w:r>
      <w:r w:rsidR="00F10AD0" w:rsidRPr="009C729A">
        <w:rPr>
          <w:lang w:val="en-GB"/>
        </w:rPr>
        <w:t xml:space="preserve"> livers from </w:t>
      </w:r>
      <w:r w:rsidR="002F356F" w:rsidRPr="009C729A">
        <w:rPr>
          <w:lang w:val="en-GB"/>
        </w:rPr>
        <w:t xml:space="preserve">12 </w:t>
      </w:r>
      <w:r w:rsidR="00B32ABE" w:rsidRPr="009C729A">
        <w:rPr>
          <w:lang w:val="en-GB"/>
        </w:rPr>
        <w:t xml:space="preserve">German </w:t>
      </w:r>
      <w:r w:rsidR="002F356F" w:rsidRPr="009C729A">
        <w:rPr>
          <w:lang w:val="en-GB"/>
        </w:rPr>
        <w:t>cases</w:t>
      </w:r>
      <w:r w:rsidR="00B33393" w:rsidRPr="009C729A">
        <w:rPr>
          <w:lang w:val="en-GB"/>
        </w:rPr>
        <w:t xml:space="preserve"> with T2D</w:t>
      </w:r>
      <w:r w:rsidR="002F356F" w:rsidRPr="009C729A">
        <w:rPr>
          <w:lang w:val="en-GB"/>
        </w:rPr>
        <w:t xml:space="preserve"> and 53 </w:t>
      </w:r>
      <w:r w:rsidR="0011254E" w:rsidRPr="009C729A">
        <w:rPr>
          <w:lang w:val="en-GB"/>
        </w:rPr>
        <w:t xml:space="preserve">German </w:t>
      </w:r>
      <w:r w:rsidR="002F356F" w:rsidRPr="009C729A">
        <w:rPr>
          <w:lang w:val="en-GB"/>
        </w:rPr>
        <w:t>control</w:t>
      </w:r>
      <w:r w:rsidR="004C47BE" w:rsidRPr="009C729A">
        <w:rPr>
          <w:lang w:val="en-GB"/>
        </w:rPr>
        <w:t xml:space="preserve"> </w:t>
      </w:r>
      <w:r w:rsidR="001108DB" w:rsidRPr="009C729A">
        <w:rPr>
          <w:lang w:val="en-GB"/>
        </w:rPr>
        <w:t>subjects</w:t>
      </w:r>
      <w:r w:rsidR="0011254E" w:rsidRPr="009C729A">
        <w:rPr>
          <w:lang w:val="en-GB"/>
        </w:rPr>
        <w:t xml:space="preserve"> </w:t>
      </w:r>
      <w:r w:rsidR="00B32ABE" w:rsidRPr="009C729A">
        <w:rPr>
          <w:lang w:val="en-GB"/>
        </w:rPr>
        <w:fldChar w:fldCharType="begin"/>
      </w:r>
      <w:r w:rsidR="006C4AC2" w:rsidRPr="009C729A">
        <w:rPr>
          <w:lang w:val="en-GB"/>
        </w:rPr>
        <w:instrText xml:space="preserve"> ADDIN ZOTERO_ITEM CSL_CITATION {"citationID":"YMMxoGLt","properties":{"formattedCitation":"{\\rtf \\super 9\\nosupersub{}}","plainCitation":"9"},"citationItems":[{"id":9547,"uris":["http://zotero.org/groups/308109/items/IAXBN5QM"],"uri":["http://zotero.org/groups/308109/items/IAXBN5QM"],"itemData":{"id":9547,"type":"article-journal","title":"DNA methylation analysis in nonalcoholic fatty liver disease suggests distinct disease-specific and remodeling signatures after bariatric surgery","container-title":"Cell Metabolism","page":"296-302","volume":"18","issue":"2","source":"PubMed","abstract":"Nonalcoholic fatty liver disease (NAFLD) is the most common chronic liver disorder in industrialized countries. Liver samples from morbidly obese patients (n = 45) with all stages of NAFLD and controls (n = 18) were analyzed by array-based DNA methylation and mRNA expression profiling. NAFLD-specific expression and methylation differences were seen for nine genes coding for key enzymes in intermediate metabolism (including PC, ACLY, and PLCG1) and insulin/insulin-like signaling (including IGF1, IGFBP2, and PRKCE) and replicated by bisulfite pyrosequening (independent n = 39). Transcription factor binding sites at NAFLD-specific CpG sites were &gt;1,000-fold enriched for ZNF274, PGC1A, and SREBP2. Intraindividual comparison of liver biopsies before and after bariatric surgery showed NAFLD-associated methylation changes to be partially reversible. Postbariatric and NAFLD-specific methylation signatures were clearly distinct both in gene ontology and transcription factor binding site analyses, with &gt;400-fold enrichment of NRF1, HSF1, and ESRRA sites. Our findings provide an example of treatment-induced epigenetic organ remodeling in humans.","DOI":"10.1016/j.cmet.2013.07.004","ISSN":"1932-7420","note":"PMID: 23931760","journalAbbreviation":"Cell Metab.","language":"eng","author":[{"family":"Ahrens","given":"Markus"},{"family":"Ammerpohl","given":"Ole"},{"family":"Schönfels","given":"Witigo","non-dropping-particle":"von"},{"family":"Kolarova","given":"Julia"},{"family":"Bens","given":"Susanne"},{"family":"Itzel","given":"Timo"},{"family":"Teufel","given":"Andreas"},{"family":"Herrmann","given":"Alexander"},{"family":"Brosch","given":"Mario"},{"family":"Hinrichsen","given":"Holger"},{"family":"Erhart","given":"Wiebke"},{"family":"Egberts","given":"Jan"},{"family":"Sipos","given":"Bence"},{"family":"Schreiber","given":"Stefan"},{"family":"Häsler","given":"Robert"},{"family":"Stickel","given":"Felix"},{"family":"Becker","given":"Thomas"},{"family":"Krawczak","given":"Michael"},{"family":"Röcken","given":"Christoph"},{"family":"Siebert","given":"Reiner"},{"family":"Schafmayer","given":"Clemens"},{"family":"Hampe","given":"Jochen"}],"issued":{"date-parts":[["2013",8,6]]},"PMID":"23931760"}}],"schema":"https://github.com/citation-style-language/schema/raw/master/csl-citation.json"} </w:instrText>
      </w:r>
      <w:r w:rsidR="00B32ABE" w:rsidRPr="009C729A">
        <w:rPr>
          <w:lang w:val="en-GB"/>
        </w:rPr>
        <w:fldChar w:fldCharType="separate"/>
      </w:r>
      <w:r w:rsidR="006C4AC2" w:rsidRPr="009C729A">
        <w:rPr>
          <w:vertAlign w:val="superscript"/>
          <w:lang w:val="en-GB"/>
        </w:rPr>
        <w:t>9</w:t>
      </w:r>
      <w:r w:rsidR="00B32ABE" w:rsidRPr="009C729A">
        <w:rPr>
          <w:lang w:val="en-GB"/>
        </w:rPr>
        <w:fldChar w:fldCharType="end"/>
      </w:r>
      <w:r w:rsidR="00743FD5" w:rsidRPr="009C729A">
        <w:rPr>
          <w:lang w:val="en-GB"/>
        </w:rPr>
        <w:t>,</w:t>
      </w:r>
      <w:r w:rsidR="009467FA" w:rsidRPr="009C729A">
        <w:rPr>
          <w:lang w:val="en-GB"/>
        </w:rPr>
        <w:t xml:space="preserve"> where </w:t>
      </w:r>
      <w:r w:rsidR="00B32ABE" w:rsidRPr="009C729A">
        <w:rPr>
          <w:lang w:val="en-GB"/>
        </w:rPr>
        <w:t>T2D risk was associated with decreased</w:t>
      </w:r>
      <w:r w:rsidR="00780CC4" w:rsidRPr="009C729A">
        <w:rPr>
          <w:lang w:val="en-GB"/>
        </w:rPr>
        <w:t xml:space="preserve"> methylation level </w:t>
      </w:r>
      <w:r w:rsidR="00792EC1" w:rsidRPr="009C729A">
        <w:rPr>
          <w:lang w:val="en-GB"/>
        </w:rPr>
        <w:t xml:space="preserve">at </w:t>
      </w:r>
      <w:r w:rsidR="00780CC4" w:rsidRPr="009C729A">
        <w:rPr>
          <w:lang w:val="en-GB"/>
        </w:rPr>
        <w:t>cg14496282</w:t>
      </w:r>
      <w:r w:rsidR="00792EC1" w:rsidRPr="009C729A">
        <w:rPr>
          <w:lang w:val="en-GB"/>
        </w:rPr>
        <w:t xml:space="preserve"> site</w:t>
      </w:r>
      <w:r w:rsidR="00780CC4" w:rsidRPr="009C729A">
        <w:rPr>
          <w:lang w:val="en-GB"/>
        </w:rPr>
        <w:t xml:space="preserve"> </w:t>
      </w:r>
      <w:r w:rsidR="002F356F" w:rsidRPr="009C729A">
        <w:rPr>
          <w:lang w:val="en-GB"/>
        </w:rPr>
        <w:t>(</w:t>
      </w:r>
      <w:r w:rsidR="002F356F" w:rsidRPr="009C729A">
        <w:rPr>
          <w:rFonts w:ascii="Cambria" w:hAnsi="Cambria" w:cs="Cambria"/>
          <w:lang w:val="en-GB"/>
        </w:rPr>
        <w:t>β</w:t>
      </w:r>
      <w:r w:rsidR="002F356F" w:rsidRPr="009C729A">
        <w:rPr>
          <w:lang w:val="en-GB"/>
        </w:rPr>
        <w:t xml:space="preserve"> = -14</w:t>
      </w:r>
      <w:r w:rsidR="00743FD5" w:rsidRPr="009C729A">
        <w:rPr>
          <w:lang w:val="en-GB"/>
        </w:rPr>
        <w:t>.0</w:t>
      </w:r>
      <w:r w:rsidR="00F77027" w:rsidRPr="009C729A">
        <w:rPr>
          <w:lang w:val="en-GB"/>
        </w:rPr>
        <w:t xml:space="preserve"> </w:t>
      </w:r>
      <w:r w:rsidR="002F356F" w:rsidRPr="009C729A">
        <w:rPr>
          <w:lang w:val="en-GB"/>
        </w:rPr>
        <w:t xml:space="preserve">%; </w:t>
      </w:r>
      <w:r w:rsidR="002F356F" w:rsidRPr="009C729A">
        <w:rPr>
          <w:i/>
          <w:lang w:val="en-GB"/>
        </w:rPr>
        <w:t>p</w:t>
      </w:r>
      <w:r w:rsidR="00B32ABE" w:rsidRPr="009C729A">
        <w:rPr>
          <w:i/>
          <w:lang w:val="en-GB"/>
        </w:rPr>
        <w:t xml:space="preserve"> </w:t>
      </w:r>
      <w:r w:rsidR="002F356F" w:rsidRPr="009C729A">
        <w:rPr>
          <w:lang w:val="en-GB"/>
        </w:rPr>
        <w:t>=</w:t>
      </w:r>
      <w:r w:rsidR="00B32ABE" w:rsidRPr="009C729A">
        <w:rPr>
          <w:lang w:val="en-GB"/>
        </w:rPr>
        <w:t xml:space="preserve"> </w:t>
      </w:r>
      <w:r w:rsidR="002F356F" w:rsidRPr="009C729A">
        <w:rPr>
          <w:lang w:val="en-GB"/>
        </w:rPr>
        <w:t>0.01</w:t>
      </w:r>
      <w:r w:rsidR="00B21442" w:rsidRPr="009C729A">
        <w:rPr>
          <w:lang w:val="en-GB"/>
        </w:rPr>
        <w:t>)</w:t>
      </w:r>
      <w:r w:rsidR="00613AFE" w:rsidRPr="009C729A">
        <w:rPr>
          <w:lang w:val="en-GB"/>
        </w:rPr>
        <w:t xml:space="preserve"> (</w:t>
      </w:r>
      <w:r w:rsidR="00613AFE" w:rsidRPr="009C729A">
        <w:rPr>
          <w:b/>
          <w:lang w:val="en-GB"/>
        </w:rPr>
        <w:t xml:space="preserve">Extended </w:t>
      </w:r>
      <w:r w:rsidR="0029591E" w:rsidRPr="009C729A">
        <w:rPr>
          <w:b/>
          <w:lang w:val="en-GB"/>
        </w:rPr>
        <w:t>D</w:t>
      </w:r>
      <w:r w:rsidR="00613AFE" w:rsidRPr="009C729A">
        <w:rPr>
          <w:b/>
          <w:lang w:val="en-GB"/>
        </w:rPr>
        <w:t>ata</w:t>
      </w:r>
      <w:r w:rsidR="00613AFE" w:rsidRPr="009C729A">
        <w:rPr>
          <w:lang w:val="en-GB"/>
        </w:rPr>
        <w:t xml:space="preserve"> </w:t>
      </w:r>
      <w:r w:rsidR="00613AFE" w:rsidRPr="009C729A">
        <w:rPr>
          <w:b/>
          <w:lang w:val="en-GB"/>
        </w:rPr>
        <w:t>Table 2</w:t>
      </w:r>
      <w:r w:rsidR="00613AFE" w:rsidRPr="009C729A">
        <w:rPr>
          <w:lang w:val="en-GB"/>
        </w:rPr>
        <w:t>)</w:t>
      </w:r>
      <w:r w:rsidR="001E7EA7" w:rsidRPr="009C729A">
        <w:rPr>
          <w:lang w:val="en-GB"/>
        </w:rPr>
        <w:t xml:space="preserve">. </w:t>
      </w:r>
      <w:r w:rsidR="005E4E53" w:rsidRPr="009C729A">
        <w:rPr>
          <w:lang w:val="en-GB"/>
        </w:rPr>
        <w:t xml:space="preserve">These data </w:t>
      </w:r>
      <w:r w:rsidR="00E67BED" w:rsidRPr="009C729A">
        <w:rPr>
          <w:lang w:val="en-GB"/>
        </w:rPr>
        <w:t xml:space="preserve">were </w:t>
      </w:r>
      <w:r w:rsidR="005E4E53" w:rsidRPr="009C729A">
        <w:rPr>
          <w:lang w:val="en-GB"/>
        </w:rPr>
        <w:t>also supported by a recent study showing</w:t>
      </w:r>
      <w:r w:rsidR="001E7EA7" w:rsidRPr="009C729A">
        <w:rPr>
          <w:lang w:val="en-GB"/>
        </w:rPr>
        <w:t xml:space="preserve"> </w:t>
      </w:r>
      <w:r w:rsidR="00705BE2" w:rsidRPr="009C729A">
        <w:rPr>
          <w:lang w:val="en-GB"/>
        </w:rPr>
        <w:t xml:space="preserve">a </w:t>
      </w:r>
      <w:r w:rsidR="00E67BED" w:rsidRPr="009C729A">
        <w:rPr>
          <w:lang w:val="en-GB"/>
        </w:rPr>
        <w:t xml:space="preserve">decrease in </w:t>
      </w:r>
      <w:r w:rsidR="00E0441B" w:rsidRPr="009C729A">
        <w:rPr>
          <w:i/>
          <w:lang w:val="en-GB"/>
        </w:rPr>
        <w:t>PDGFA</w:t>
      </w:r>
      <w:r w:rsidR="00E0441B" w:rsidRPr="009C729A">
        <w:rPr>
          <w:lang w:val="en-GB"/>
        </w:rPr>
        <w:t xml:space="preserve"> </w:t>
      </w:r>
      <w:r w:rsidR="005E4E53" w:rsidRPr="009C729A">
        <w:rPr>
          <w:lang w:val="en-GB"/>
        </w:rPr>
        <w:t xml:space="preserve">methylation in </w:t>
      </w:r>
      <w:r w:rsidR="00705BE2" w:rsidRPr="009C729A">
        <w:rPr>
          <w:lang w:val="en-GB"/>
        </w:rPr>
        <w:t xml:space="preserve">livers </w:t>
      </w:r>
      <w:r w:rsidR="00B33393" w:rsidRPr="009C729A">
        <w:rPr>
          <w:lang w:val="en-GB"/>
        </w:rPr>
        <w:t xml:space="preserve">from </w:t>
      </w:r>
      <w:r w:rsidR="00705BE2" w:rsidRPr="009C729A">
        <w:rPr>
          <w:lang w:val="en-GB"/>
        </w:rPr>
        <w:t xml:space="preserve">obese </w:t>
      </w:r>
      <w:r w:rsidR="000B7820" w:rsidRPr="009C729A">
        <w:rPr>
          <w:lang w:val="en-GB"/>
        </w:rPr>
        <w:t xml:space="preserve">men </w:t>
      </w:r>
      <w:r w:rsidR="00B33393" w:rsidRPr="009C729A">
        <w:rPr>
          <w:lang w:val="en-GB"/>
        </w:rPr>
        <w:t>with T2D</w:t>
      </w:r>
      <w:r w:rsidR="00705BE2" w:rsidRPr="009C729A">
        <w:rPr>
          <w:lang w:val="en-GB"/>
        </w:rPr>
        <w:t xml:space="preserve"> compared </w:t>
      </w:r>
      <w:r w:rsidR="00140A94" w:rsidRPr="009C729A">
        <w:rPr>
          <w:lang w:val="en-GB"/>
        </w:rPr>
        <w:t xml:space="preserve">to </w:t>
      </w:r>
      <w:r w:rsidR="00705BE2" w:rsidRPr="009C729A">
        <w:rPr>
          <w:lang w:val="en-GB"/>
        </w:rPr>
        <w:t>non-obese controls</w:t>
      </w:r>
      <w:r w:rsidR="003B7901" w:rsidRPr="009C729A">
        <w:rPr>
          <w:lang w:val="en-GB"/>
        </w:rPr>
        <w:t xml:space="preserve"> </w:t>
      </w:r>
      <w:r w:rsidR="00F97E90" w:rsidRPr="009C729A">
        <w:rPr>
          <w:lang w:val="en-GB"/>
        </w:rPr>
        <w:fldChar w:fldCharType="begin"/>
      </w:r>
      <w:r w:rsidR="006C4AC2" w:rsidRPr="009C729A">
        <w:rPr>
          <w:lang w:val="en-GB"/>
        </w:rPr>
        <w:instrText xml:space="preserve"> ADDIN ZOTERO_ITEM CSL_CITATION {"citationID":"U0zW3TAt","properties":{"formattedCitation":"{\\rtf \\super 10\\nosupersub{}}","plainCitation":"10"},"citationItems":[{"id":11887,"uris":["http://zotero.org/groups/308109/items/DCE6BUT6"],"uri":["http://zotero.org/groups/308109/items/DCE6BUT6"],"itemData":{"id":11887,"type":"article-journal","title":"Altered DNA methylation of glycolytic and lipogenic genes in liver from obese and type 2 diabetic patients","container-title":"Molecular Metabolism","volume":"0","issue":"0","source":"www.molmetab.com","abstract":"Epigenetic modifications contribute to the etiology of type 2 diabetes. We performed genome-wide methylome and transcriptome analysis in liver from severely obese men with or without type 2 diabetes and non-obese men to discover aberrant pathways underlying the development of insulin resistance. We identified hypomethylation of genes involved in hepatic glycolysis and insulin resistance, concomitant with increased mRNA expression and protein levels. Pyrosequencing revealed the CpG-site within ATF-motifs was hypomethylated in four of these genes in liver of severely obese non-diabetic and type 2 diabetic patients, suggesting epigenetic regulation of transcription by altered ATF-DNA binding. In conclusion, severely obese non-diabetic and type 2 diabetic patients have distinct alterations in the hepatic methylome and transcriptome, with hypomethylation of several genes controlling glucose metabolism within the ATF-motif regulatory site. Obesity appears to shift the epigenetic program of the liver towards increased glycolysis and lipogenesis, which may exacerbate the development of insulin resistance.","URL":"http://www.molmetab.com/article/S2212877815002343/abstract","DOI":"10.1016/j.molmet.2015.12.004","ISSN":"2212-8778","language":"English","author":[{"family":"Kirchner","given":"Henriette"},{"family":"Sinha","given":"Indranil"},{"family":"Gao","given":"Hui"},{"family":"Ruby","given":"Maxwell A."},{"family":"Schönke","given":"Milena"},{"family":"Lindvall","given":"Jessica M."},{"family":"Barrès","given":"Romain"},{"family":"Krook","given":"Anna"},{"family":"Näslund","given":"Erik"},{"family":"Dahlman-Wright","given":"Karin"},{"family":"Zierath","given":"Juleen R."}],"accessed":{"date-parts":[["2016",1,4]]}}}],"schema":"https://github.com/citation-style-language/schema/raw/master/csl-citation.json"} </w:instrText>
      </w:r>
      <w:r w:rsidR="00F97E90" w:rsidRPr="009C729A">
        <w:rPr>
          <w:lang w:val="en-GB"/>
        </w:rPr>
        <w:fldChar w:fldCharType="separate"/>
      </w:r>
      <w:r w:rsidR="006C4AC2" w:rsidRPr="009C729A">
        <w:rPr>
          <w:vertAlign w:val="superscript"/>
          <w:lang w:val="en-GB"/>
        </w:rPr>
        <w:t>10</w:t>
      </w:r>
      <w:r w:rsidR="00F97E90" w:rsidRPr="009C729A">
        <w:rPr>
          <w:lang w:val="en-GB"/>
        </w:rPr>
        <w:fldChar w:fldCharType="end"/>
      </w:r>
      <w:r w:rsidR="00BB33FF" w:rsidRPr="009C729A">
        <w:rPr>
          <w:lang w:val="en-GB"/>
        </w:rPr>
        <w:t>.</w:t>
      </w:r>
    </w:p>
    <w:p w14:paraId="07E7F1D8" w14:textId="0486C132" w:rsidR="00F83195" w:rsidRPr="009C729A" w:rsidRDefault="009662AA" w:rsidP="001D4080">
      <w:pPr>
        <w:rPr>
          <w:lang w:val="en-GB"/>
        </w:rPr>
      </w:pPr>
      <w:r w:rsidRPr="009C729A">
        <w:rPr>
          <w:lang w:val="en-GB"/>
        </w:rPr>
        <w:lastRenderedPageBreak/>
        <w:t xml:space="preserve">We next investigated </w:t>
      </w:r>
      <w:r w:rsidR="006E4899" w:rsidRPr="009C729A">
        <w:rPr>
          <w:lang w:val="en-GB"/>
        </w:rPr>
        <w:t>whether the</w:t>
      </w:r>
      <w:r w:rsidR="00D71A13" w:rsidRPr="009C729A">
        <w:rPr>
          <w:lang w:val="en-GB"/>
        </w:rPr>
        <w:t xml:space="preserve"> </w:t>
      </w:r>
      <w:r w:rsidR="00B33393" w:rsidRPr="009C729A">
        <w:rPr>
          <w:lang w:val="en-GB"/>
        </w:rPr>
        <w:t xml:space="preserve">T2D-associated </w:t>
      </w:r>
      <w:r w:rsidR="000B7820" w:rsidRPr="009C729A">
        <w:rPr>
          <w:i/>
          <w:lang w:val="en-GB"/>
        </w:rPr>
        <w:t>PDGFA</w:t>
      </w:r>
      <w:r w:rsidR="000B7820" w:rsidRPr="009C729A">
        <w:rPr>
          <w:lang w:val="en-GB"/>
        </w:rPr>
        <w:t xml:space="preserve"> </w:t>
      </w:r>
      <w:r w:rsidR="00D71A13" w:rsidRPr="009C729A">
        <w:rPr>
          <w:lang w:val="en-GB"/>
        </w:rPr>
        <w:t xml:space="preserve">cg14496282 </w:t>
      </w:r>
      <w:r w:rsidR="001A4510" w:rsidRPr="009C729A">
        <w:rPr>
          <w:lang w:val="en-GB"/>
        </w:rPr>
        <w:t>hypo</w:t>
      </w:r>
      <w:r w:rsidR="00D71A13" w:rsidRPr="009C729A">
        <w:rPr>
          <w:lang w:val="en-GB"/>
        </w:rPr>
        <w:t xml:space="preserve">methylation </w:t>
      </w:r>
      <w:r w:rsidR="006E4899" w:rsidRPr="009C729A">
        <w:rPr>
          <w:lang w:val="en-GB"/>
        </w:rPr>
        <w:t xml:space="preserve">was specific to </w:t>
      </w:r>
      <w:r w:rsidR="00B32ABE" w:rsidRPr="009C729A">
        <w:rPr>
          <w:lang w:val="en-GB"/>
        </w:rPr>
        <w:t xml:space="preserve">the </w:t>
      </w:r>
      <w:r w:rsidR="006E4899" w:rsidRPr="009C729A">
        <w:rPr>
          <w:lang w:val="en-GB"/>
        </w:rPr>
        <w:t>liver</w:t>
      </w:r>
      <w:r w:rsidRPr="009C729A">
        <w:rPr>
          <w:lang w:val="en-GB"/>
        </w:rPr>
        <w:t xml:space="preserve">. To </w:t>
      </w:r>
      <w:r w:rsidR="00E24FDA" w:rsidRPr="009C729A">
        <w:rPr>
          <w:lang w:val="en-GB"/>
        </w:rPr>
        <w:t xml:space="preserve">do </w:t>
      </w:r>
      <w:r w:rsidRPr="009C729A">
        <w:rPr>
          <w:lang w:val="en-GB"/>
        </w:rPr>
        <w:t>so</w:t>
      </w:r>
      <w:r w:rsidR="00D71A13" w:rsidRPr="009C729A">
        <w:rPr>
          <w:lang w:val="en-GB"/>
        </w:rPr>
        <w:t xml:space="preserve">, we </w:t>
      </w:r>
      <w:r w:rsidR="000B7820" w:rsidRPr="009C729A">
        <w:rPr>
          <w:lang w:val="en-GB"/>
        </w:rPr>
        <w:t xml:space="preserve">assessed </w:t>
      </w:r>
      <w:r w:rsidRPr="009C729A">
        <w:rPr>
          <w:lang w:val="en-GB"/>
        </w:rPr>
        <w:t xml:space="preserve">the </w:t>
      </w:r>
      <w:r w:rsidR="00B32ABE" w:rsidRPr="009C729A">
        <w:rPr>
          <w:lang w:val="en-GB"/>
        </w:rPr>
        <w:t>blood DNA methylome</w:t>
      </w:r>
      <w:r w:rsidRPr="009C729A">
        <w:rPr>
          <w:lang w:val="en-GB"/>
        </w:rPr>
        <w:t xml:space="preserve"> from </w:t>
      </w:r>
      <w:r w:rsidR="00130E72" w:rsidRPr="009C729A">
        <w:rPr>
          <w:lang w:val="en-GB"/>
        </w:rPr>
        <w:t xml:space="preserve">12 </w:t>
      </w:r>
      <w:r w:rsidR="000B7820" w:rsidRPr="009C729A">
        <w:rPr>
          <w:lang w:val="en-GB"/>
        </w:rPr>
        <w:t xml:space="preserve">obese </w:t>
      </w:r>
      <w:r w:rsidR="00130E72" w:rsidRPr="009C729A">
        <w:rPr>
          <w:lang w:val="en-GB"/>
        </w:rPr>
        <w:t>cases</w:t>
      </w:r>
      <w:r w:rsidR="00B32ABE" w:rsidRPr="009C729A">
        <w:rPr>
          <w:lang w:val="en-GB"/>
        </w:rPr>
        <w:t xml:space="preserve"> with T2D</w:t>
      </w:r>
      <w:r w:rsidR="00130E72" w:rsidRPr="009C729A">
        <w:rPr>
          <w:lang w:val="en-GB"/>
        </w:rPr>
        <w:t xml:space="preserve"> and 12 </w:t>
      </w:r>
      <w:r w:rsidR="000B7820" w:rsidRPr="009C729A">
        <w:rPr>
          <w:lang w:val="en-GB"/>
        </w:rPr>
        <w:t xml:space="preserve">obese normal glucose </w:t>
      </w:r>
      <w:r w:rsidR="00130E72" w:rsidRPr="009C729A">
        <w:rPr>
          <w:lang w:val="en-GB"/>
        </w:rPr>
        <w:t xml:space="preserve">controls </w:t>
      </w:r>
      <w:r w:rsidR="00B32ABE" w:rsidRPr="009C729A">
        <w:rPr>
          <w:lang w:val="en-GB"/>
        </w:rPr>
        <w:t xml:space="preserve">presenting </w:t>
      </w:r>
      <w:r w:rsidR="00130E72" w:rsidRPr="009C729A">
        <w:rPr>
          <w:lang w:val="en-GB"/>
        </w:rPr>
        <w:t xml:space="preserve">with extreme </w:t>
      </w:r>
      <w:r w:rsidR="00B32ABE" w:rsidRPr="009C729A">
        <w:rPr>
          <w:lang w:val="en-GB"/>
        </w:rPr>
        <w:t xml:space="preserve">liver </w:t>
      </w:r>
      <w:r w:rsidR="00130E72" w:rsidRPr="009C729A">
        <w:rPr>
          <w:lang w:val="en-GB"/>
        </w:rPr>
        <w:t xml:space="preserve">methylation levels at cg14496282. </w:t>
      </w:r>
      <w:r w:rsidR="00D71A13" w:rsidRPr="009C729A">
        <w:rPr>
          <w:lang w:val="en-GB"/>
        </w:rPr>
        <w:t>W</w:t>
      </w:r>
      <w:r w:rsidR="00130E72" w:rsidRPr="009C729A">
        <w:rPr>
          <w:lang w:val="en-GB"/>
        </w:rPr>
        <w:t>e found a significant correlation between methylation levels in blood and liver (r</w:t>
      </w:r>
      <w:r w:rsidR="008875DB" w:rsidRPr="009C729A">
        <w:rPr>
          <w:lang w:val="en-GB"/>
        </w:rPr>
        <w:t xml:space="preserve"> </w:t>
      </w:r>
      <w:r w:rsidR="00130E72" w:rsidRPr="009C729A">
        <w:rPr>
          <w:lang w:val="en-GB"/>
        </w:rPr>
        <w:t>=</w:t>
      </w:r>
      <w:r w:rsidR="008875DB" w:rsidRPr="009C729A">
        <w:rPr>
          <w:lang w:val="en-GB"/>
        </w:rPr>
        <w:t xml:space="preserve"> </w:t>
      </w:r>
      <w:r w:rsidR="00130E72" w:rsidRPr="009C729A">
        <w:rPr>
          <w:lang w:val="en-GB"/>
        </w:rPr>
        <w:t xml:space="preserve">0.66; </w:t>
      </w:r>
      <w:r w:rsidR="00130E72" w:rsidRPr="009C729A">
        <w:rPr>
          <w:i/>
          <w:lang w:val="en-GB"/>
        </w:rPr>
        <w:t>p</w:t>
      </w:r>
      <w:r w:rsidR="008875DB" w:rsidRPr="009C729A">
        <w:rPr>
          <w:i/>
          <w:lang w:val="en-GB"/>
        </w:rPr>
        <w:t xml:space="preserve"> </w:t>
      </w:r>
      <w:r w:rsidR="00B12CA6" w:rsidRPr="009C729A">
        <w:rPr>
          <w:lang w:val="en-GB"/>
        </w:rPr>
        <w:t>=</w:t>
      </w:r>
      <w:r w:rsidR="008875DB" w:rsidRPr="009C729A">
        <w:rPr>
          <w:lang w:val="en-GB"/>
        </w:rPr>
        <w:t xml:space="preserve"> </w:t>
      </w:r>
      <w:r w:rsidR="00B57A79" w:rsidRPr="009C729A">
        <w:rPr>
          <w:lang w:val="en-GB"/>
        </w:rPr>
        <w:t>6.61×10</w:t>
      </w:r>
      <w:r w:rsidR="00B57A79" w:rsidRPr="009C729A">
        <w:rPr>
          <w:vertAlign w:val="superscript"/>
          <w:lang w:val="en-GB"/>
        </w:rPr>
        <w:t>-4</w:t>
      </w:r>
      <w:r w:rsidR="00B12CA6" w:rsidRPr="009C729A">
        <w:rPr>
          <w:lang w:val="en-GB"/>
        </w:rPr>
        <w:t>)</w:t>
      </w:r>
      <w:r w:rsidRPr="009C729A">
        <w:rPr>
          <w:lang w:val="en-GB"/>
        </w:rPr>
        <w:t>,</w:t>
      </w:r>
      <w:r w:rsidR="00B12CA6" w:rsidRPr="009C729A">
        <w:rPr>
          <w:lang w:val="en-GB"/>
        </w:rPr>
        <w:t xml:space="preserve"> </w:t>
      </w:r>
      <w:r w:rsidR="000C3816" w:rsidRPr="009C729A">
        <w:rPr>
          <w:lang w:val="en-GB"/>
        </w:rPr>
        <w:t>and</w:t>
      </w:r>
      <w:r w:rsidRPr="009C729A">
        <w:rPr>
          <w:lang w:val="en-GB"/>
        </w:rPr>
        <w:t xml:space="preserve"> </w:t>
      </w:r>
      <w:r w:rsidR="00B12CA6" w:rsidRPr="009C729A">
        <w:rPr>
          <w:lang w:val="en-GB"/>
        </w:rPr>
        <w:t xml:space="preserve">a </w:t>
      </w:r>
      <w:r w:rsidR="000C3816" w:rsidRPr="009C729A">
        <w:rPr>
          <w:lang w:val="en-GB"/>
        </w:rPr>
        <w:t xml:space="preserve">slightly </w:t>
      </w:r>
      <w:r w:rsidRPr="009C729A">
        <w:rPr>
          <w:lang w:val="en-GB"/>
        </w:rPr>
        <w:t xml:space="preserve">reduced </w:t>
      </w:r>
      <w:r w:rsidR="00B12CA6" w:rsidRPr="009C729A">
        <w:rPr>
          <w:lang w:val="en-GB"/>
        </w:rPr>
        <w:t xml:space="preserve">methylation at </w:t>
      </w:r>
      <w:r w:rsidRPr="009C729A">
        <w:rPr>
          <w:lang w:val="en-GB"/>
        </w:rPr>
        <w:t xml:space="preserve">the cg14496282 </w:t>
      </w:r>
      <w:r w:rsidR="005648DC" w:rsidRPr="009C729A">
        <w:rPr>
          <w:lang w:val="en-GB"/>
        </w:rPr>
        <w:t>site</w:t>
      </w:r>
      <w:r w:rsidR="00B12CA6" w:rsidRPr="009C729A">
        <w:rPr>
          <w:lang w:val="en-GB"/>
        </w:rPr>
        <w:t xml:space="preserve"> </w:t>
      </w:r>
      <w:r w:rsidR="00A57917" w:rsidRPr="009C729A">
        <w:rPr>
          <w:lang w:val="en-GB"/>
        </w:rPr>
        <w:t>(</w:t>
      </w:r>
      <w:r w:rsidR="00A57917" w:rsidRPr="009C729A">
        <w:rPr>
          <w:rFonts w:ascii="Cambria" w:hAnsi="Cambria" w:cs="Cambria"/>
          <w:lang w:val="en-GB"/>
        </w:rPr>
        <w:t>β</w:t>
      </w:r>
      <w:r w:rsidR="00A57917" w:rsidRPr="009C729A">
        <w:rPr>
          <w:lang w:val="en-GB"/>
        </w:rPr>
        <w:t xml:space="preserve"> = -1.4</w:t>
      </w:r>
      <w:r w:rsidR="00F77027" w:rsidRPr="009C729A">
        <w:rPr>
          <w:lang w:val="en-GB"/>
        </w:rPr>
        <w:t xml:space="preserve"> </w:t>
      </w:r>
      <w:r w:rsidR="00A57917" w:rsidRPr="009C729A">
        <w:rPr>
          <w:lang w:val="en-GB"/>
        </w:rPr>
        <w:t xml:space="preserve">%; </w:t>
      </w:r>
      <w:r w:rsidR="00A57917" w:rsidRPr="009C729A">
        <w:rPr>
          <w:i/>
          <w:lang w:val="en-GB"/>
        </w:rPr>
        <w:t>p</w:t>
      </w:r>
      <w:r w:rsidR="008875DB" w:rsidRPr="009C729A">
        <w:rPr>
          <w:i/>
          <w:lang w:val="en-GB"/>
        </w:rPr>
        <w:t xml:space="preserve"> </w:t>
      </w:r>
      <w:r w:rsidR="00A57917" w:rsidRPr="009C729A">
        <w:rPr>
          <w:lang w:val="en-GB"/>
        </w:rPr>
        <w:t>=</w:t>
      </w:r>
      <w:r w:rsidR="008875DB" w:rsidRPr="009C729A">
        <w:rPr>
          <w:lang w:val="en-GB"/>
        </w:rPr>
        <w:t xml:space="preserve"> </w:t>
      </w:r>
      <w:r w:rsidR="00A57917" w:rsidRPr="009C729A">
        <w:rPr>
          <w:lang w:val="en-GB"/>
        </w:rPr>
        <w:t xml:space="preserve">0.01) </w:t>
      </w:r>
      <w:r w:rsidR="00B12CA6" w:rsidRPr="009C729A">
        <w:rPr>
          <w:lang w:val="en-GB"/>
        </w:rPr>
        <w:t xml:space="preserve">in </w:t>
      </w:r>
      <w:r w:rsidR="00061092" w:rsidRPr="009C729A">
        <w:rPr>
          <w:lang w:val="en-GB"/>
        </w:rPr>
        <w:t xml:space="preserve">blood </w:t>
      </w:r>
      <w:r w:rsidRPr="009C729A">
        <w:rPr>
          <w:lang w:val="en-GB"/>
        </w:rPr>
        <w:t xml:space="preserve">of </w:t>
      </w:r>
      <w:r w:rsidR="001108DB" w:rsidRPr="009C729A">
        <w:rPr>
          <w:lang w:val="en-GB"/>
        </w:rPr>
        <w:t>subjects</w:t>
      </w:r>
      <w:r w:rsidR="000B7820" w:rsidRPr="009C729A">
        <w:rPr>
          <w:lang w:val="en-GB"/>
        </w:rPr>
        <w:t xml:space="preserve"> with T2D</w:t>
      </w:r>
      <w:r w:rsidRPr="009C729A">
        <w:rPr>
          <w:lang w:val="en-GB"/>
        </w:rPr>
        <w:t xml:space="preserve"> </w:t>
      </w:r>
      <w:r w:rsidR="009C340D" w:rsidRPr="009C729A">
        <w:rPr>
          <w:lang w:val="en-GB"/>
        </w:rPr>
        <w:t>when</w:t>
      </w:r>
      <w:r w:rsidRPr="009C729A">
        <w:rPr>
          <w:lang w:val="en-GB"/>
        </w:rPr>
        <w:t xml:space="preserve"> </w:t>
      </w:r>
      <w:r w:rsidR="00061092" w:rsidRPr="009C729A">
        <w:rPr>
          <w:lang w:val="en-GB"/>
        </w:rPr>
        <w:t xml:space="preserve">compared to controls. We </w:t>
      </w:r>
      <w:r w:rsidR="000B33C7" w:rsidRPr="009C729A">
        <w:rPr>
          <w:lang w:val="en-GB"/>
        </w:rPr>
        <w:t>also</w:t>
      </w:r>
      <w:r w:rsidR="005648DC" w:rsidRPr="009C729A">
        <w:rPr>
          <w:lang w:val="en-GB"/>
        </w:rPr>
        <w:t xml:space="preserve"> </w:t>
      </w:r>
      <w:r w:rsidR="000B33C7" w:rsidRPr="009C729A">
        <w:rPr>
          <w:lang w:val="en-GB"/>
        </w:rPr>
        <w:t>compare</w:t>
      </w:r>
      <w:r w:rsidR="007C6EE5" w:rsidRPr="009C729A">
        <w:rPr>
          <w:lang w:val="en-GB"/>
        </w:rPr>
        <w:t>d</w:t>
      </w:r>
      <w:r w:rsidR="00061092" w:rsidRPr="009C729A">
        <w:rPr>
          <w:lang w:val="en-GB"/>
        </w:rPr>
        <w:t xml:space="preserve"> DNA methylation</w:t>
      </w:r>
      <w:r w:rsidR="000B33C7" w:rsidRPr="009C729A">
        <w:rPr>
          <w:lang w:val="en-GB"/>
        </w:rPr>
        <w:t xml:space="preserve"> at cg14496282</w:t>
      </w:r>
      <w:r w:rsidR="00061092" w:rsidRPr="009C729A">
        <w:rPr>
          <w:lang w:val="en-GB"/>
        </w:rPr>
        <w:t xml:space="preserve"> </w:t>
      </w:r>
      <w:r w:rsidR="007C6EE5" w:rsidRPr="009C729A">
        <w:rPr>
          <w:lang w:val="en-GB"/>
        </w:rPr>
        <w:t xml:space="preserve">in </w:t>
      </w:r>
      <w:r w:rsidR="003A37F4" w:rsidRPr="009C729A">
        <w:rPr>
          <w:lang w:val="en-GB"/>
        </w:rPr>
        <w:t xml:space="preserve">43 </w:t>
      </w:r>
      <w:r w:rsidR="007C6EE5" w:rsidRPr="009C729A">
        <w:rPr>
          <w:lang w:val="en-GB"/>
        </w:rPr>
        <w:t xml:space="preserve">liver and skeletal muscle samples from </w:t>
      </w:r>
      <w:r w:rsidR="003A37F4" w:rsidRPr="009C729A">
        <w:rPr>
          <w:lang w:val="en-GB"/>
        </w:rPr>
        <w:t xml:space="preserve">randomly selected </w:t>
      </w:r>
      <w:r w:rsidR="001E2F97" w:rsidRPr="009C729A">
        <w:rPr>
          <w:lang w:val="en-GB"/>
        </w:rPr>
        <w:t xml:space="preserve">of </w:t>
      </w:r>
      <w:r w:rsidR="00F27EBE" w:rsidRPr="009C729A">
        <w:rPr>
          <w:lang w:val="en-GB"/>
        </w:rPr>
        <w:t xml:space="preserve">192 </w:t>
      </w:r>
      <w:r w:rsidR="003A37F4" w:rsidRPr="009C729A">
        <w:rPr>
          <w:lang w:val="en-GB"/>
        </w:rPr>
        <w:t>participants</w:t>
      </w:r>
      <w:r w:rsidR="001F1D47" w:rsidRPr="009C729A">
        <w:rPr>
          <w:lang w:val="en-GB"/>
        </w:rPr>
        <w:t xml:space="preserve">, but </w:t>
      </w:r>
      <w:r w:rsidR="007C6EE5" w:rsidRPr="009C729A">
        <w:rPr>
          <w:lang w:val="en-GB"/>
        </w:rPr>
        <w:t xml:space="preserve">we </w:t>
      </w:r>
      <w:r w:rsidR="00061092" w:rsidRPr="009C729A">
        <w:rPr>
          <w:lang w:val="en-GB"/>
        </w:rPr>
        <w:t>did not find any significant correlation</w:t>
      </w:r>
      <w:r w:rsidR="001F1D47" w:rsidRPr="009C729A">
        <w:rPr>
          <w:lang w:val="en-GB"/>
        </w:rPr>
        <w:t xml:space="preserve"> </w:t>
      </w:r>
      <w:r w:rsidR="000B33C7" w:rsidRPr="009C729A">
        <w:rPr>
          <w:lang w:val="en-GB"/>
        </w:rPr>
        <w:t>(</w:t>
      </w:r>
      <w:r w:rsidR="000B33C7" w:rsidRPr="009C729A">
        <w:rPr>
          <w:i/>
          <w:lang w:val="en-GB"/>
        </w:rPr>
        <w:t>p</w:t>
      </w:r>
      <w:r w:rsidR="008875DB" w:rsidRPr="009C729A">
        <w:rPr>
          <w:i/>
          <w:lang w:val="en-GB"/>
        </w:rPr>
        <w:t xml:space="preserve"> </w:t>
      </w:r>
      <w:r w:rsidR="000B33C7" w:rsidRPr="009C729A">
        <w:rPr>
          <w:lang w:val="en-GB"/>
        </w:rPr>
        <w:t>&gt;</w:t>
      </w:r>
      <w:r w:rsidR="008875DB" w:rsidRPr="009C729A">
        <w:rPr>
          <w:lang w:val="en-GB"/>
        </w:rPr>
        <w:t xml:space="preserve"> </w:t>
      </w:r>
      <w:r w:rsidR="000B33C7" w:rsidRPr="009C729A">
        <w:rPr>
          <w:lang w:val="en-GB"/>
        </w:rPr>
        <w:t>0.05)</w:t>
      </w:r>
      <w:r w:rsidR="009C0DC4" w:rsidRPr="009C729A">
        <w:rPr>
          <w:lang w:val="en-GB"/>
        </w:rPr>
        <w:t>.</w:t>
      </w:r>
    </w:p>
    <w:p w14:paraId="2BC91BC9" w14:textId="17B2CE67" w:rsidR="00E65EB5" w:rsidRPr="009C729A" w:rsidRDefault="00C17AFB" w:rsidP="002C4A27">
      <w:pPr>
        <w:rPr>
          <w:b/>
          <w:color w:val="000000" w:themeColor="text1"/>
          <w:lang w:val="en-GB"/>
        </w:rPr>
      </w:pPr>
      <w:r w:rsidRPr="009C729A">
        <w:rPr>
          <w:lang w:val="en-GB"/>
        </w:rPr>
        <w:t xml:space="preserve">In the 192 obese liver samples, we next investigated </w:t>
      </w:r>
      <w:r w:rsidRPr="009C729A">
        <w:rPr>
          <w:i/>
          <w:lang w:val="en-GB"/>
        </w:rPr>
        <w:t>cis</w:t>
      </w:r>
      <w:r w:rsidRPr="009C729A">
        <w:rPr>
          <w:lang w:val="en-GB"/>
        </w:rPr>
        <w:t>-located genes (within 500 kb around cg14496282) that were differential</w:t>
      </w:r>
      <w:r w:rsidR="00792EC1" w:rsidRPr="009C729A">
        <w:rPr>
          <w:lang w:val="en-GB"/>
        </w:rPr>
        <w:t>ly</w:t>
      </w:r>
      <w:r w:rsidRPr="009C729A">
        <w:rPr>
          <w:lang w:val="en-GB"/>
        </w:rPr>
        <w:t xml:space="preserve"> expressed between T2D cases and controls, and which mRNA expression correlated with DNA methylation at </w:t>
      </w:r>
      <w:r w:rsidRPr="009C729A">
        <w:rPr>
          <w:i/>
          <w:lang w:val="en-GB"/>
        </w:rPr>
        <w:t>PDGFA</w:t>
      </w:r>
      <w:r w:rsidRPr="009C729A">
        <w:rPr>
          <w:lang w:val="en-GB"/>
        </w:rPr>
        <w:t xml:space="preserve"> cg14496282 site. Using a false discovery rate threshold of five percent for differential expression analysis and methylation-expression correlation analysis, we identified that methylation at cg14496282 is negatively associated with the expression of </w:t>
      </w:r>
      <w:r w:rsidRPr="009C729A">
        <w:rPr>
          <w:i/>
          <w:lang w:val="en-GB"/>
        </w:rPr>
        <w:t>PDGFA</w:t>
      </w:r>
      <w:r w:rsidRPr="009C729A">
        <w:rPr>
          <w:lang w:val="en-GB"/>
        </w:rPr>
        <w:t xml:space="preserve"> in T2D cases and normal glucose controls (</w:t>
      </w:r>
      <w:r w:rsidRPr="009C729A">
        <w:rPr>
          <w:i/>
          <w:lang w:val="en-GB"/>
        </w:rPr>
        <w:t xml:space="preserve">p </w:t>
      </w:r>
      <w:r w:rsidRPr="009C729A">
        <w:rPr>
          <w:lang w:val="en-GB"/>
        </w:rPr>
        <w:t xml:space="preserve">&lt; 0.007; </w:t>
      </w:r>
      <w:r w:rsidRPr="009C729A">
        <w:rPr>
          <w:b/>
          <w:lang w:val="en-GB"/>
        </w:rPr>
        <w:t>Table 1</w:t>
      </w:r>
      <w:r w:rsidR="00BB33FF" w:rsidRPr="009C729A">
        <w:rPr>
          <w:lang w:val="en-GB"/>
        </w:rPr>
        <w:t>).</w:t>
      </w:r>
    </w:p>
    <w:p w14:paraId="36EB3C82" w14:textId="0725E392" w:rsidR="0098354E" w:rsidRPr="009C729A" w:rsidRDefault="00BD0A6F" w:rsidP="001D4080">
      <w:pPr>
        <w:pStyle w:val="Titre1"/>
        <w:rPr>
          <w:lang w:val="en-GB"/>
        </w:rPr>
      </w:pPr>
      <w:r w:rsidRPr="009C729A">
        <w:rPr>
          <w:lang w:val="en-GB"/>
        </w:rPr>
        <w:t xml:space="preserve">Decreased NASH and insulin resistance with </w:t>
      </w:r>
      <w:r w:rsidR="004A6190" w:rsidRPr="009C729A">
        <w:rPr>
          <w:lang w:val="en-GB"/>
        </w:rPr>
        <w:t>h</w:t>
      </w:r>
      <w:r w:rsidRPr="009C729A">
        <w:rPr>
          <w:lang w:val="en-GB"/>
        </w:rPr>
        <w:t xml:space="preserve">ypomethylated </w:t>
      </w:r>
      <w:r w:rsidRPr="009C729A">
        <w:rPr>
          <w:i/>
          <w:lang w:val="en-GB"/>
        </w:rPr>
        <w:t>PDGFA</w:t>
      </w:r>
    </w:p>
    <w:p w14:paraId="3E09190A" w14:textId="2B160466" w:rsidR="005E58E7" w:rsidRPr="009C729A" w:rsidRDefault="00811614" w:rsidP="002C4A27">
      <w:pPr>
        <w:rPr>
          <w:lang w:val="en-GB"/>
        </w:rPr>
      </w:pPr>
      <w:r w:rsidRPr="009C729A">
        <w:rPr>
          <w:lang w:val="en-GB"/>
        </w:rPr>
        <w:t>I</w:t>
      </w:r>
      <w:r w:rsidR="00695C28" w:rsidRPr="009C729A">
        <w:rPr>
          <w:lang w:val="en-GB"/>
        </w:rPr>
        <w:t xml:space="preserve">n </w:t>
      </w:r>
      <w:r w:rsidR="00DB71A1" w:rsidRPr="009C729A">
        <w:rPr>
          <w:lang w:val="en-GB"/>
        </w:rPr>
        <w:t xml:space="preserve">normoglycemic </w:t>
      </w:r>
      <w:r w:rsidR="00695C28" w:rsidRPr="009C729A">
        <w:rPr>
          <w:lang w:val="en-GB"/>
        </w:rPr>
        <w:t xml:space="preserve">obese controls, we </w:t>
      </w:r>
      <w:r w:rsidRPr="009C729A">
        <w:rPr>
          <w:lang w:val="en-GB"/>
        </w:rPr>
        <w:t xml:space="preserve">next </w:t>
      </w:r>
      <w:r w:rsidR="000967F7" w:rsidRPr="009C729A">
        <w:rPr>
          <w:lang w:val="en-GB"/>
        </w:rPr>
        <w:t>found</w:t>
      </w:r>
      <w:r w:rsidR="002304B2" w:rsidRPr="009C729A">
        <w:rPr>
          <w:lang w:val="en-GB"/>
        </w:rPr>
        <w:t xml:space="preserve"> </w:t>
      </w:r>
      <w:r w:rsidR="00695C28" w:rsidRPr="009C729A">
        <w:rPr>
          <w:lang w:val="en-GB"/>
        </w:rPr>
        <w:t>that</w:t>
      </w:r>
      <w:r w:rsidR="002304B2" w:rsidRPr="009C729A">
        <w:rPr>
          <w:lang w:val="en-GB"/>
        </w:rPr>
        <w:t xml:space="preserve"> </w:t>
      </w:r>
      <w:r w:rsidR="00325C80" w:rsidRPr="009C729A">
        <w:rPr>
          <w:i/>
          <w:lang w:val="en-GB"/>
        </w:rPr>
        <w:t>PDGFA</w:t>
      </w:r>
      <w:r w:rsidR="00325C80" w:rsidRPr="009C729A">
        <w:rPr>
          <w:lang w:val="en-GB"/>
        </w:rPr>
        <w:t xml:space="preserve"> </w:t>
      </w:r>
      <w:r w:rsidR="008875DB" w:rsidRPr="009C729A">
        <w:rPr>
          <w:lang w:val="en-GB"/>
        </w:rPr>
        <w:t xml:space="preserve">cg14496282 </w:t>
      </w:r>
      <w:r w:rsidR="00325C80" w:rsidRPr="009C729A">
        <w:rPr>
          <w:lang w:val="en-GB"/>
        </w:rPr>
        <w:t xml:space="preserve">methylation </w:t>
      </w:r>
      <w:r w:rsidR="00E96227" w:rsidRPr="009C729A">
        <w:rPr>
          <w:lang w:val="en-GB"/>
        </w:rPr>
        <w:t xml:space="preserve">is </w:t>
      </w:r>
      <w:r w:rsidR="00695C28" w:rsidRPr="009C729A">
        <w:rPr>
          <w:lang w:val="en-GB"/>
        </w:rPr>
        <w:t xml:space="preserve">significantly associated with </w:t>
      </w:r>
      <w:r w:rsidRPr="009C729A">
        <w:rPr>
          <w:lang w:val="en-GB"/>
        </w:rPr>
        <w:t>decreased</w:t>
      </w:r>
      <w:r w:rsidR="00695C28" w:rsidRPr="009C729A">
        <w:rPr>
          <w:lang w:val="en-GB"/>
        </w:rPr>
        <w:t xml:space="preserve"> </w:t>
      </w:r>
      <w:r w:rsidR="002304B2" w:rsidRPr="009C729A">
        <w:rPr>
          <w:lang w:val="en-GB"/>
        </w:rPr>
        <w:t xml:space="preserve">fasting </w:t>
      </w:r>
      <w:r w:rsidR="008875DB" w:rsidRPr="009C729A">
        <w:rPr>
          <w:lang w:val="en-GB"/>
        </w:rPr>
        <w:t xml:space="preserve">serum </w:t>
      </w:r>
      <w:r w:rsidR="002304B2" w:rsidRPr="009C729A">
        <w:rPr>
          <w:lang w:val="en-GB"/>
        </w:rPr>
        <w:t>insulin</w:t>
      </w:r>
      <w:r w:rsidR="00325C80" w:rsidRPr="009C729A">
        <w:rPr>
          <w:lang w:val="en-GB"/>
        </w:rPr>
        <w:t xml:space="preserve"> </w:t>
      </w:r>
      <w:r w:rsidR="008875DB" w:rsidRPr="009C729A">
        <w:rPr>
          <w:lang w:val="en-GB"/>
        </w:rPr>
        <w:t>levels</w:t>
      </w:r>
      <w:r w:rsidRPr="009C729A">
        <w:rPr>
          <w:lang w:val="en-GB"/>
        </w:rPr>
        <w:t xml:space="preserve"> and decreased insulin resistance</w:t>
      </w:r>
      <w:r w:rsidR="008875DB" w:rsidRPr="009C729A">
        <w:rPr>
          <w:lang w:val="en-GB"/>
        </w:rPr>
        <w:t xml:space="preserve"> </w:t>
      </w:r>
      <w:r w:rsidRPr="009C729A">
        <w:rPr>
          <w:lang w:val="en-GB"/>
        </w:rPr>
        <w:t xml:space="preserve">as modeled by the homeostasis model assessment index HOMA2-IR </w:t>
      </w:r>
      <w:r w:rsidR="002304B2" w:rsidRPr="009C729A">
        <w:rPr>
          <w:lang w:val="en-GB"/>
        </w:rPr>
        <w:t>(</w:t>
      </w:r>
      <w:r w:rsidRPr="009C729A">
        <w:rPr>
          <w:rFonts w:ascii="Cambria" w:hAnsi="Cambria" w:cs="Cambria"/>
          <w:lang w:val="en-GB"/>
        </w:rPr>
        <w:t>β</w:t>
      </w:r>
      <w:r w:rsidR="008875DB" w:rsidRPr="009C729A">
        <w:rPr>
          <w:lang w:val="en-GB"/>
        </w:rPr>
        <w:t xml:space="preserve"> </w:t>
      </w:r>
      <w:r w:rsidR="002304B2" w:rsidRPr="009C729A">
        <w:rPr>
          <w:lang w:val="en-GB"/>
        </w:rPr>
        <w:t>=</w:t>
      </w:r>
      <w:r w:rsidR="008875DB" w:rsidRPr="009C729A">
        <w:rPr>
          <w:lang w:val="en-GB"/>
        </w:rPr>
        <w:t xml:space="preserve"> </w:t>
      </w:r>
      <w:r w:rsidR="00366D02" w:rsidRPr="009C729A">
        <w:rPr>
          <w:lang w:val="en-GB"/>
        </w:rPr>
        <w:t>-</w:t>
      </w:r>
      <w:r w:rsidRPr="009C729A">
        <w:rPr>
          <w:lang w:val="en-GB"/>
        </w:rPr>
        <w:t>1.45×10</w:t>
      </w:r>
      <w:r w:rsidRPr="009C729A">
        <w:rPr>
          <w:vertAlign w:val="superscript"/>
          <w:lang w:val="en-GB"/>
        </w:rPr>
        <w:t>-3</w:t>
      </w:r>
      <w:r w:rsidR="00366D02" w:rsidRPr="009C729A">
        <w:rPr>
          <w:lang w:val="en-GB"/>
        </w:rPr>
        <w:t xml:space="preserve">, </w:t>
      </w:r>
      <w:r w:rsidR="00366D02" w:rsidRPr="009C729A">
        <w:rPr>
          <w:i/>
          <w:lang w:val="en-GB"/>
        </w:rPr>
        <w:t>p</w:t>
      </w:r>
      <w:r w:rsidR="008875DB" w:rsidRPr="009C729A">
        <w:rPr>
          <w:i/>
          <w:lang w:val="en-GB"/>
        </w:rPr>
        <w:t xml:space="preserve"> </w:t>
      </w:r>
      <w:r w:rsidR="00366D02" w:rsidRPr="009C729A">
        <w:rPr>
          <w:lang w:val="en-GB"/>
        </w:rPr>
        <w:t>=</w:t>
      </w:r>
      <w:r w:rsidR="008875DB" w:rsidRPr="009C729A">
        <w:rPr>
          <w:lang w:val="en-GB"/>
        </w:rPr>
        <w:t xml:space="preserve"> </w:t>
      </w:r>
      <w:r w:rsidR="006A1264" w:rsidRPr="009C729A">
        <w:rPr>
          <w:lang w:val="en-GB"/>
        </w:rPr>
        <w:t>2.32×10</w:t>
      </w:r>
      <w:r w:rsidR="006A1264" w:rsidRPr="009C729A">
        <w:rPr>
          <w:vertAlign w:val="superscript"/>
          <w:lang w:val="en-GB"/>
        </w:rPr>
        <w:t>-3</w:t>
      </w:r>
      <w:r w:rsidR="002304B2" w:rsidRPr="009C729A">
        <w:rPr>
          <w:lang w:val="en-GB"/>
        </w:rPr>
        <w:t>;</w:t>
      </w:r>
      <w:r w:rsidRPr="009C729A">
        <w:rPr>
          <w:lang w:val="en-GB"/>
        </w:rPr>
        <w:t xml:space="preserve"> and </w:t>
      </w:r>
      <w:r w:rsidRPr="009C729A">
        <w:rPr>
          <w:rFonts w:ascii="Cambria" w:hAnsi="Cambria" w:cs="Cambria"/>
          <w:lang w:val="en-GB"/>
        </w:rPr>
        <w:t>β</w:t>
      </w:r>
      <w:r w:rsidRPr="009C729A">
        <w:rPr>
          <w:lang w:val="en-GB"/>
        </w:rPr>
        <w:t xml:space="preserve"> = -</w:t>
      </w:r>
      <w:r w:rsidR="00A96FF6" w:rsidRPr="009C729A">
        <w:rPr>
          <w:lang w:val="en-GB"/>
        </w:rPr>
        <w:t>0.10</w:t>
      </w:r>
      <w:r w:rsidRPr="009C729A">
        <w:rPr>
          <w:lang w:val="en-GB"/>
        </w:rPr>
        <w:t xml:space="preserve">, </w:t>
      </w:r>
      <w:r w:rsidRPr="009C729A">
        <w:rPr>
          <w:i/>
          <w:lang w:val="en-GB"/>
        </w:rPr>
        <w:t xml:space="preserve">p </w:t>
      </w:r>
      <w:r w:rsidRPr="009C729A">
        <w:rPr>
          <w:lang w:val="en-GB"/>
        </w:rPr>
        <w:t xml:space="preserve">= </w:t>
      </w:r>
      <w:r w:rsidR="00A96FF6" w:rsidRPr="009C729A">
        <w:rPr>
          <w:lang w:val="en-GB"/>
        </w:rPr>
        <w:t>4.93</w:t>
      </w:r>
      <w:r w:rsidRPr="009C729A">
        <w:rPr>
          <w:lang w:val="en-GB"/>
        </w:rPr>
        <w:t>×10</w:t>
      </w:r>
      <w:r w:rsidRPr="009C729A">
        <w:rPr>
          <w:vertAlign w:val="superscript"/>
          <w:lang w:val="en-GB"/>
        </w:rPr>
        <w:t>-3</w:t>
      </w:r>
      <w:r w:rsidRPr="009C729A">
        <w:rPr>
          <w:lang w:val="en-GB"/>
        </w:rPr>
        <w:t>, respectively;</w:t>
      </w:r>
      <w:r w:rsidR="002304B2" w:rsidRPr="009C729A">
        <w:rPr>
          <w:lang w:val="en-GB"/>
        </w:rPr>
        <w:t xml:space="preserve"> </w:t>
      </w:r>
      <w:r w:rsidR="002304B2" w:rsidRPr="009C729A">
        <w:rPr>
          <w:b/>
          <w:lang w:val="en-GB"/>
        </w:rPr>
        <w:t>Table 1</w:t>
      </w:r>
      <w:r w:rsidR="002304B2" w:rsidRPr="009C729A">
        <w:rPr>
          <w:lang w:val="en-GB"/>
        </w:rPr>
        <w:t>)</w:t>
      </w:r>
      <w:r w:rsidRPr="009C729A">
        <w:rPr>
          <w:lang w:val="en-GB"/>
        </w:rPr>
        <w:t>.</w:t>
      </w:r>
      <w:r w:rsidR="000967F7" w:rsidRPr="009C729A">
        <w:rPr>
          <w:lang w:val="en-GB"/>
        </w:rPr>
        <w:t xml:space="preserve"> </w:t>
      </w:r>
      <w:r w:rsidRPr="009C729A">
        <w:rPr>
          <w:lang w:val="en-GB"/>
        </w:rPr>
        <w:t>In contrast,</w:t>
      </w:r>
      <w:r w:rsidR="00325C80" w:rsidRPr="009C729A">
        <w:rPr>
          <w:lang w:val="en-GB"/>
        </w:rPr>
        <w:t xml:space="preserve"> </w:t>
      </w:r>
      <w:r w:rsidR="00325C80" w:rsidRPr="009C729A">
        <w:rPr>
          <w:i/>
          <w:lang w:val="en-GB"/>
        </w:rPr>
        <w:t>PDGFA</w:t>
      </w:r>
      <w:r w:rsidR="00325C80" w:rsidRPr="009C729A">
        <w:rPr>
          <w:lang w:val="en-GB"/>
        </w:rPr>
        <w:t xml:space="preserve"> liver </w:t>
      </w:r>
      <w:r w:rsidR="000967F7" w:rsidRPr="009C729A">
        <w:rPr>
          <w:lang w:val="en-GB"/>
        </w:rPr>
        <w:t>expression</w:t>
      </w:r>
      <w:r w:rsidR="00325C80" w:rsidRPr="009C729A">
        <w:rPr>
          <w:lang w:val="en-GB"/>
        </w:rPr>
        <w:t xml:space="preserve"> </w:t>
      </w:r>
      <w:r w:rsidRPr="009C729A">
        <w:rPr>
          <w:lang w:val="en-GB"/>
        </w:rPr>
        <w:t>was significantly associated with</w:t>
      </w:r>
      <w:r w:rsidR="00325C80" w:rsidRPr="009C729A">
        <w:rPr>
          <w:lang w:val="en-GB"/>
        </w:rPr>
        <w:t xml:space="preserve"> </w:t>
      </w:r>
      <w:r w:rsidRPr="009C729A">
        <w:rPr>
          <w:lang w:val="en-GB"/>
        </w:rPr>
        <w:t xml:space="preserve">increased </w:t>
      </w:r>
      <w:r w:rsidR="008875DB" w:rsidRPr="009C729A">
        <w:rPr>
          <w:lang w:val="en-GB"/>
        </w:rPr>
        <w:t xml:space="preserve">fasting serum </w:t>
      </w:r>
      <w:r w:rsidR="00325C80" w:rsidRPr="009C729A">
        <w:rPr>
          <w:lang w:val="en-GB"/>
        </w:rPr>
        <w:t xml:space="preserve">insulin </w:t>
      </w:r>
      <w:r w:rsidR="005110DE" w:rsidRPr="009C729A">
        <w:rPr>
          <w:lang w:val="en-GB"/>
        </w:rPr>
        <w:t>levels</w:t>
      </w:r>
      <w:r w:rsidR="002304B2" w:rsidRPr="009C729A">
        <w:rPr>
          <w:lang w:val="en-GB"/>
        </w:rPr>
        <w:t xml:space="preserve"> </w:t>
      </w:r>
      <w:r w:rsidRPr="009C729A">
        <w:rPr>
          <w:lang w:val="en-GB"/>
        </w:rPr>
        <w:t xml:space="preserve">and increased insulin resistance </w:t>
      </w:r>
      <w:r w:rsidR="002304B2" w:rsidRPr="009C729A">
        <w:rPr>
          <w:lang w:val="en-GB"/>
        </w:rPr>
        <w:t>(</w:t>
      </w:r>
      <w:r w:rsidRPr="009C729A">
        <w:rPr>
          <w:rFonts w:ascii="Cambria" w:hAnsi="Cambria" w:cs="Cambria"/>
          <w:lang w:val="en-GB"/>
        </w:rPr>
        <w:t>β</w:t>
      </w:r>
      <w:r w:rsidRPr="009C729A">
        <w:rPr>
          <w:lang w:val="en-GB"/>
        </w:rPr>
        <w:t xml:space="preserve"> = </w:t>
      </w:r>
      <w:r w:rsidR="00A96FF6" w:rsidRPr="009C729A">
        <w:rPr>
          <w:lang w:val="en-GB"/>
        </w:rPr>
        <w:t>6.83</w:t>
      </w:r>
      <w:r w:rsidRPr="009C729A">
        <w:rPr>
          <w:lang w:val="en-GB"/>
        </w:rPr>
        <w:t>×10</w:t>
      </w:r>
      <w:r w:rsidRPr="009C729A">
        <w:rPr>
          <w:vertAlign w:val="superscript"/>
          <w:lang w:val="en-GB"/>
        </w:rPr>
        <w:t>-3</w:t>
      </w:r>
      <w:r w:rsidR="00366D02" w:rsidRPr="009C729A">
        <w:rPr>
          <w:lang w:val="en-GB"/>
        </w:rPr>
        <w:t xml:space="preserve">, </w:t>
      </w:r>
      <w:r w:rsidR="00366D02" w:rsidRPr="009C729A">
        <w:rPr>
          <w:i/>
          <w:lang w:val="en-GB"/>
        </w:rPr>
        <w:t>p</w:t>
      </w:r>
      <w:r w:rsidR="008875DB" w:rsidRPr="009C729A">
        <w:rPr>
          <w:i/>
          <w:lang w:val="en-GB"/>
        </w:rPr>
        <w:t xml:space="preserve"> </w:t>
      </w:r>
      <w:r w:rsidR="00366D02" w:rsidRPr="009C729A">
        <w:rPr>
          <w:lang w:val="en-GB"/>
        </w:rPr>
        <w:t>=</w:t>
      </w:r>
      <w:r w:rsidR="008875DB" w:rsidRPr="009C729A">
        <w:rPr>
          <w:lang w:val="en-GB"/>
        </w:rPr>
        <w:t xml:space="preserve"> </w:t>
      </w:r>
      <w:r w:rsidR="006A1264" w:rsidRPr="009C729A">
        <w:rPr>
          <w:lang w:val="en-GB"/>
        </w:rPr>
        <w:t>9.49×10</w:t>
      </w:r>
      <w:r w:rsidR="006A1264" w:rsidRPr="009C729A">
        <w:rPr>
          <w:vertAlign w:val="superscript"/>
          <w:lang w:val="en-GB"/>
        </w:rPr>
        <w:t>-3</w:t>
      </w:r>
      <w:r w:rsidR="002304B2" w:rsidRPr="009C729A">
        <w:rPr>
          <w:lang w:val="en-GB"/>
        </w:rPr>
        <w:t>;</w:t>
      </w:r>
      <w:r w:rsidR="00366D02" w:rsidRPr="009C729A">
        <w:rPr>
          <w:lang w:val="en-GB"/>
        </w:rPr>
        <w:t xml:space="preserve"> </w:t>
      </w:r>
      <w:r w:rsidR="00A96FF6" w:rsidRPr="009C729A">
        <w:rPr>
          <w:lang w:val="en-GB"/>
        </w:rPr>
        <w:t xml:space="preserve">and </w:t>
      </w:r>
      <w:r w:rsidR="00A96FF6" w:rsidRPr="009C729A">
        <w:rPr>
          <w:rFonts w:ascii="Cambria" w:hAnsi="Cambria" w:cs="Cambria"/>
          <w:lang w:val="en-GB"/>
        </w:rPr>
        <w:t>β</w:t>
      </w:r>
      <w:r w:rsidR="00A96FF6" w:rsidRPr="009C729A">
        <w:rPr>
          <w:lang w:val="en-GB"/>
        </w:rPr>
        <w:t xml:space="preserve"> = 0.53, </w:t>
      </w:r>
      <w:r w:rsidR="00A96FF6" w:rsidRPr="009C729A">
        <w:rPr>
          <w:i/>
          <w:lang w:val="en-GB"/>
        </w:rPr>
        <w:t xml:space="preserve">p </w:t>
      </w:r>
      <w:r w:rsidR="00A96FF6" w:rsidRPr="009C729A">
        <w:rPr>
          <w:lang w:val="en-GB"/>
        </w:rPr>
        <w:t>= 7.47×10</w:t>
      </w:r>
      <w:r w:rsidR="00A96FF6" w:rsidRPr="009C729A">
        <w:rPr>
          <w:vertAlign w:val="superscript"/>
          <w:lang w:val="en-GB"/>
        </w:rPr>
        <w:t>-3</w:t>
      </w:r>
      <w:r w:rsidR="00A96FF6" w:rsidRPr="009C729A">
        <w:rPr>
          <w:lang w:val="en-GB"/>
        </w:rPr>
        <w:t xml:space="preserve">, respectively; </w:t>
      </w:r>
      <w:r w:rsidR="00366D02" w:rsidRPr="009C729A">
        <w:rPr>
          <w:b/>
          <w:lang w:val="en-GB"/>
        </w:rPr>
        <w:t>Table 1</w:t>
      </w:r>
      <w:r w:rsidR="002304B2" w:rsidRPr="009C729A">
        <w:rPr>
          <w:lang w:val="en-GB"/>
        </w:rPr>
        <w:t>).</w:t>
      </w:r>
      <w:r w:rsidR="009E0351" w:rsidRPr="009C729A">
        <w:rPr>
          <w:lang w:val="en-GB"/>
        </w:rPr>
        <w:t xml:space="preserve"> </w:t>
      </w:r>
      <w:r w:rsidR="00A96FF6" w:rsidRPr="009C729A">
        <w:rPr>
          <w:lang w:val="en-GB"/>
        </w:rPr>
        <w:t xml:space="preserve">Furthermore, in </w:t>
      </w:r>
      <w:r w:rsidR="004A6190" w:rsidRPr="009C729A">
        <w:rPr>
          <w:lang w:val="en-GB"/>
        </w:rPr>
        <w:t xml:space="preserve">subjects </w:t>
      </w:r>
      <w:r w:rsidR="00A96FF6" w:rsidRPr="009C729A">
        <w:rPr>
          <w:lang w:val="en-GB"/>
        </w:rPr>
        <w:t xml:space="preserve">with T2D and </w:t>
      </w:r>
      <w:r w:rsidR="007E7A9A" w:rsidRPr="009C729A">
        <w:rPr>
          <w:lang w:val="en-GB"/>
        </w:rPr>
        <w:t xml:space="preserve">in </w:t>
      </w:r>
      <w:r w:rsidR="004A6190" w:rsidRPr="009C729A">
        <w:rPr>
          <w:lang w:val="en-GB"/>
        </w:rPr>
        <w:t>normoglycemic</w:t>
      </w:r>
      <w:r w:rsidR="00A96FF6" w:rsidRPr="009C729A">
        <w:rPr>
          <w:lang w:val="en-GB"/>
        </w:rPr>
        <w:t xml:space="preserve"> controls, we found that </w:t>
      </w:r>
      <w:r w:rsidR="00A96FF6" w:rsidRPr="009C729A">
        <w:rPr>
          <w:i/>
          <w:lang w:val="en-GB"/>
        </w:rPr>
        <w:t>PDGFA</w:t>
      </w:r>
      <w:r w:rsidR="00A96FF6" w:rsidRPr="009C729A">
        <w:rPr>
          <w:lang w:val="en-GB"/>
        </w:rPr>
        <w:t xml:space="preserve"> cg14496282 methylation </w:t>
      </w:r>
      <w:r w:rsidR="007E7A9A" w:rsidRPr="009C729A">
        <w:rPr>
          <w:lang w:val="en-GB"/>
        </w:rPr>
        <w:t xml:space="preserve">was </w:t>
      </w:r>
      <w:r w:rsidR="00A96FF6" w:rsidRPr="009C729A">
        <w:rPr>
          <w:lang w:val="en-GB"/>
        </w:rPr>
        <w:t>significantly associated with decreased NASH</w:t>
      </w:r>
      <w:r w:rsidR="007E7A9A" w:rsidRPr="009C729A">
        <w:rPr>
          <w:lang w:val="en-GB"/>
        </w:rPr>
        <w:t xml:space="preserve"> risk</w:t>
      </w:r>
      <w:r w:rsidR="00A96FF6" w:rsidRPr="009C729A">
        <w:rPr>
          <w:lang w:val="en-GB"/>
        </w:rPr>
        <w:t xml:space="preserve"> (</w:t>
      </w:r>
      <w:r w:rsidR="00A96FF6" w:rsidRPr="009C729A">
        <w:rPr>
          <w:i/>
          <w:lang w:val="en-GB"/>
        </w:rPr>
        <w:t>p</w:t>
      </w:r>
      <w:r w:rsidR="00A96FF6" w:rsidRPr="009C729A">
        <w:rPr>
          <w:lang w:val="en-GB"/>
        </w:rPr>
        <w:t xml:space="preserve"> &lt; 0.05; </w:t>
      </w:r>
      <w:r w:rsidR="00A96FF6" w:rsidRPr="009C729A">
        <w:rPr>
          <w:b/>
          <w:lang w:val="en-GB"/>
        </w:rPr>
        <w:t>Table 1</w:t>
      </w:r>
      <w:r w:rsidR="00A96FF6" w:rsidRPr="009C729A">
        <w:rPr>
          <w:lang w:val="en-GB"/>
        </w:rPr>
        <w:t xml:space="preserve">), while </w:t>
      </w:r>
      <w:r w:rsidR="00A96FF6" w:rsidRPr="009C729A">
        <w:rPr>
          <w:i/>
          <w:lang w:val="en-GB"/>
        </w:rPr>
        <w:t>PDGFA</w:t>
      </w:r>
      <w:r w:rsidR="00A96FF6" w:rsidRPr="009C729A">
        <w:rPr>
          <w:lang w:val="en-GB"/>
        </w:rPr>
        <w:t xml:space="preserve"> expression in the liver </w:t>
      </w:r>
      <w:r w:rsidR="00461B90" w:rsidRPr="009C729A">
        <w:rPr>
          <w:lang w:val="en-GB"/>
        </w:rPr>
        <w:t xml:space="preserve">was </w:t>
      </w:r>
      <w:r w:rsidR="00A96FF6" w:rsidRPr="009C729A">
        <w:rPr>
          <w:lang w:val="en-GB"/>
        </w:rPr>
        <w:t>associated with increased NASH</w:t>
      </w:r>
      <w:r w:rsidR="00461B90" w:rsidRPr="009C729A">
        <w:rPr>
          <w:lang w:val="en-GB"/>
        </w:rPr>
        <w:t xml:space="preserve"> risk</w:t>
      </w:r>
      <w:r w:rsidR="00A96FF6" w:rsidRPr="009C729A">
        <w:rPr>
          <w:lang w:val="en-GB"/>
        </w:rPr>
        <w:t xml:space="preserve"> (</w:t>
      </w:r>
      <w:r w:rsidR="00A96FF6" w:rsidRPr="009C729A">
        <w:rPr>
          <w:i/>
          <w:lang w:val="en-GB"/>
        </w:rPr>
        <w:t>p</w:t>
      </w:r>
      <w:r w:rsidR="00A96FF6" w:rsidRPr="009C729A">
        <w:rPr>
          <w:lang w:val="en-GB"/>
        </w:rPr>
        <w:t xml:space="preserve"> &lt; 0.01; </w:t>
      </w:r>
      <w:r w:rsidR="00A96FF6" w:rsidRPr="009C729A">
        <w:rPr>
          <w:b/>
          <w:lang w:val="en-GB"/>
        </w:rPr>
        <w:t>Table 1</w:t>
      </w:r>
      <w:r w:rsidR="00A96FF6" w:rsidRPr="009C729A">
        <w:rPr>
          <w:lang w:val="en-GB"/>
        </w:rPr>
        <w:t>).</w:t>
      </w:r>
      <w:r w:rsidR="00966DDD" w:rsidRPr="009C729A">
        <w:rPr>
          <w:lang w:val="en-GB"/>
        </w:rPr>
        <w:t xml:space="preserve"> Furthermore, in </w:t>
      </w:r>
      <w:r w:rsidR="00B13B85" w:rsidRPr="009C729A">
        <w:rPr>
          <w:lang w:val="en-GB"/>
        </w:rPr>
        <w:t>patients</w:t>
      </w:r>
      <w:r w:rsidR="00DE0994" w:rsidRPr="009C729A">
        <w:rPr>
          <w:lang w:val="en-GB"/>
        </w:rPr>
        <w:t xml:space="preserve"> with T2D</w:t>
      </w:r>
      <w:r w:rsidR="00966DDD" w:rsidRPr="009C729A">
        <w:rPr>
          <w:lang w:val="en-GB"/>
        </w:rPr>
        <w:t xml:space="preserve">, </w:t>
      </w:r>
      <w:r w:rsidR="00966DDD" w:rsidRPr="009C729A">
        <w:rPr>
          <w:i/>
          <w:lang w:val="en-GB"/>
        </w:rPr>
        <w:t>PDGFA</w:t>
      </w:r>
      <w:r w:rsidR="00966DDD" w:rsidRPr="009C729A">
        <w:rPr>
          <w:lang w:val="en-GB"/>
        </w:rPr>
        <w:t xml:space="preserve"> cg14496282 methylation was significantly associated with decreased </w:t>
      </w:r>
      <w:r w:rsidR="004F57FE" w:rsidRPr="009C729A">
        <w:rPr>
          <w:lang w:val="en-GB"/>
        </w:rPr>
        <w:t>hepatic f</w:t>
      </w:r>
      <w:r w:rsidR="00966DDD" w:rsidRPr="009C729A">
        <w:rPr>
          <w:lang w:val="en-GB"/>
        </w:rPr>
        <w:t>ibrosis, decrease</w:t>
      </w:r>
      <w:r w:rsidR="00557F21" w:rsidRPr="009C729A">
        <w:rPr>
          <w:lang w:val="en-GB"/>
        </w:rPr>
        <w:t>d</w:t>
      </w:r>
      <w:r w:rsidR="00966DDD" w:rsidRPr="009C729A">
        <w:rPr>
          <w:lang w:val="en-GB"/>
        </w:rPr>
        <w:t xml:space="preserve"> alanine aminotransferase levels and decreased aspartate aminotransferase levels (</w:t>
      </w:r>
      <w:r w:rsidR="00966DDD" w:rsidRPr="009C729A">
        <w:rPr>
          <w:i/>
          <w:lang w:val="en-GB"/>
        </w:rPr>
        <w:t>p</w:t>
      </w:r>
      <w:r w:rsidR="00966DDD" w:rsidRPr="009C729A">
        <w:rPr>
          <w:lang w:val="en-GB"/>
        </w:rPr>
        <w:t xml:space="preserve"> &lt; 0.05; </w:t>
      </w:r>
      <w:r w:rsidR="00966DDD" w:rsidRPr="009C729A">
        <w:rPr>
          <w:b/>
          <w:lang w:val="en-GB"/>
        </w:rPr>
        <w:t>Table 1</w:t>
      </w:r>
      <w:r w:rsidR="00966DDD" w:rsidRPr="009C729A">
        <w:rPr>
          <w:lang w:val="en-GB"/>
        </w:rPr>
        <w:t xml:space="preserve">), while </w:t>
      </w:r>
      <w:r w:rsidR="00966DDD" w:rsidRPr="009C729A">
        <w:rPr>
          <w:i/>
          <w:lang w:val="en-GB"/>
        </w:rPr>
        <w:t>PDGFA</w:t>
      </w:r>
      <w:r w:rsidR="00966DDD" w:rsidRPr="009C729A">
        <w:rPr>
          <w:lang w:val="en-GB"/>
        </w:rPr>
        <w:t xml:space="preserve"> expression in the liver </w:t>
      </w:r>
      <w:r w:rsidR="00557F21" w:rsidRPr="009C729A">
        <w:rPr>
          <w:lang w:val="en-GB"/>
        </w:rPr>
        <w:t>was</w:t>
      </w:r>
      <w:r w:rsidR="00966DDD" w:rsidRPr="009C729A">
        <w:rPr>
          <w:lang w:val="en-GB"/>
        </w:rPr>
        <w:t xml:space="preserve"> associated </w:t>
      </w:r>
      <w:r w:rsidR="00557F21" w:rsidRPr="009C729A">
        <w:rPr>
          <w:lang w:val="en-GB"/>
        </w:rPr>
        <w:t xml:space="preserve">with increased </w:t>
      </w:r>
      <w:r w:rsidR="004F57FE" w:rsidRPr="009C729A">
        <w:rPr>
          <w:lang w:val="en-GB"/>
        </w:rPr>
        <w:t>hepatic f</w:t>
      </w:r>
      <w:r w:rsidR="00557F21" w:rsidRPr="009C729A">
        <w:rPr>
          <w:lang w:val="en-GB"/>
        </w:rPr>
        <w:t>ibrosis</w:t>
      </w:r>
      <w:r w:rsidR="00DE0994" w:rsidRPr="009C729A">
        <w:rPr>
          <w:lang w:val="en-GB"/>
        </w:rPr>
        <w:t xml:space="preserve"> and </w:t>
      </w:r>
      <w:r w:rsidR="00557F21" w:rsidRPr="009C729A">
        <w:rPr>
          <w:lang w:val="en-GB"/>
        </w:rPr>
        <w:t xml:space="preserve">increased </w:t>
      </w:r>
      <w:r w:rsidR="00B13B85" w:rsidRPr="009C729A">
        <w:rPr>
          <w:lang w:val="en-GB"/>
        </w:rPr>
        <w:t xml:space="preserve">liver enzyme </w:t>
      </w:r>
      <w:r w:rsidR="00557F21" w:rsidRPr="009C729A">
        <w:rPr>
          <w:lang w:val="en-GB"/>
        </w:rPr>
        <w:t xml:space="preserve">levels </w:t>
      </w:r>
      <w:r w:rsidR="00966DDD" w:rsidRPr="009C729A">
        <w:rPr>
          <w:lang w:val="en-GB"/>
        </w:rPr>
        <w:t>(</w:t>
      </w:r>
      <w:r w:rsidR="00966DDD" w:rsidRPr="009C729A">
        <w:rPr>
          <w:i/>
          <w:lang w:val="en-GB"/>
        </w:rPr>
        <w:t>p</w:t>
      </w:r>
      <w:r w:rsidR="00966DDD" w:rsidRPr="009C729A">
        <w:rPr>
          <w:lang w:val="en-GB"/>
        </w:rPr>
        <w:t xml:space="preserve"> &lt; 0.01; </w:t>
      </w:r>
      <w:r w:rsidR="00966DDD" w:rsidRPr="009C729A">
        <w:rPr>
          <w:b/>
          <w:lang w:val="en-GB"/>
        </w:rPr>
        <w:t>Table 1</w:t>
      </w:r>
      <w:r w:rsidR="00966DDD" w:rsidRPr="009C729A">
        <w:rPr>
          <w:lang w:val="en-GB"/>
        </w:rPr>
        <w:t>)</w:t>
      </w:r>
      <w:r w:rsidR="00557F21" w:rsidRPr="009C729A">
        <w:rPr>
          <w:lang w:val="en-GB"/>
        </w:rPr>
        <w:t>. These results were in line with previous studies which show</w:t>
      </w:r>
      <w:r w:rsidR="00E36B41" w:rsidRPr="009C729A">
        <w:rPr>
          <w:lang w:val="en-GB"/>
        </w:rPr>
        <w:t>ed</w:t>
      </w:r>
      <w:r w:rsidR="00557F21" w:rsidRPr="009C729A">
        <w:rPr>
          <w:lang w:val="en-GB"/>
        </w:rPr>
        <w:t xml:space="preserve"> that</w:t>
      </w:r>
      <w:r w:rsidR="00EE3FEC" w:rsidRPr="009C729A">
        <w:rPr>
          <w:lang w:val="en-GB"/>
        </w:rPr>
        <w:t xml:space="preserve"> </w:t>
      </w:r>
      <w:r w:rsidR="00EE3FEC" w:rsidRPr="009C729A">
        <w:rPr>
          <w:i/>
          <w:lang w:val="en-GB"/>
        </w:rPr>
        <w:t>PDGFA</w:t>
      </w:r>
      <w:r w:rsidR="00EE3FEC" w:rsidRPr="009C729A">
        <w:rPr>
          <w:lang w:val="en-GB"/>
        </w:rPr>
        <w:t xml:space="preserve"> cg14496282 hypomethylation is associated with increased </w:t>
      </w:r>
      <w:r w:rsidR="00EE3FEC" w:rsidRPr="009C729A">
        <w:rPr>
          <w:i/>
          <w:lang w:val="en-GB"/>
        </w:rPr>
        <w:t>PDGFA</w:t>
      </w:r>
      <w:r w:rsidR="00EE3FEC" w:rsidRPr="009C729A">
        <w:rPr>
          <w:lang w:val="en-GB"/>
        </w:rPr>
        <w:t xml:space="preserve"> </w:t>
      </w:r>
      <w:r w:rsidR="00E96227" w:rsidRPr="009C729A">
        <w:rPr>
          <w:lang w:val="en-GB"/>
        </w:rPr>
        <w:t xml:space="preserve">liver </w:t>
      </w:r>
      <w:r w:rsidR="00EE3FEC" w:rsidRPr="009C729A">
        <w:rPr>
          <w:lang w:val="en-GB"/>
        </w:rPr>
        <w:t xml:space="preserve">expression in advanced </w:t>
      </w:r>
      <w:r w:rsidR="00EE3FEC" w:rsidRPr="009C729A">
        <w:rPr>
          <w:i/>
          <w:lang w:val="en-GB"/>
        </w:rPr>
        <w:t>versus</w:t>
      </w:r>
      <w:r w:rsidR="00EE3FEC" w:rsidRPr="009C729A">
        <w:rPr>
          <w:lang w:val="en-GB"/>
        </w:rPr>
        <w:t xml:space="preserve"> mild human NAFLD </w:t>
      </w:r>
      <w:r w:rsidR="00EE3FEC" w:rsidRPr="009C729A">
        <w:rPr>
          <w:lang w:val="en-GB"/>
        </w:rPr>
        <w:fldChar w:fldCharType="begin"/>
      </w:r>
      <w:r w:rsidR="006C4AC2" w:rsidRPr="009C729A">
        <w:rPr>
          <w:lang w:val="en-GB"/>
        </w:rPr>
        <w:instrText xml:space="preserve"> ADDIN ZOTERO_ITEM CSL_CITATION {"citationID":"Qjd6eP43","properties":{"formattedCitation":"{\\rtf \\super 11,12\\nosupersub{}}","plainCitation":"11,12"},"citationItems":[{"id":14095,"uris":["http://zotero.org/users/2290582/items/CAMXEQCA"],"uri":["http://zotero.org/users/2290582/items/CAMXEQCA"],"itemData":{"id":14095,"type":"article-journal","title":"Relationship between methylome and transcriptome in patients with nonalcoholic fatty liver disease","container-title":"Gastroenterology","page":"1076-1087","volume":"145","issue":"5","source":"PubMed","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n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n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nCONCLUSIONS: Functionally relevant differences in methylation can distinguish patients with advanced vs mild NAFLD. Altered methylation of genes that regulate processes such as steatohepatitis, fibrosis, and carcinogenesis indicate the role of DNA methylation in progression of NAFLD.","DOI":"10.1053/j.gastro.2013.07.047","ISSN":"1528-0012","note":"PMID: 23916847\nPMCID: PMC3805742","journalAbbreviation":"Gastroenterology","language":"eng","author":[{"family":"Murphy","given":"Susan K."},{"family":"Yang","given":"Hyuna"},{"family":"Moylan","given":"Cynthia A."},{"family":"Pang","given":"Herbert"},{"family":"Dellinger","given":"Andrew"},{"family":"Abdelmalek","given":"Manal F."},{"family":"Garrett","given":"Melanie E."},{"family":"Ashley-Koch","given":"Allison"},{"family":"Suzuki","given":"Ayako"},{"family":"Tillmann","given":"Hans L."},{"family":"Hauser","given":"Michael A."},{"family":"Diehl","given":"Anna Mae"}],"issued":{"date-parts":[["2013",11]]}},"label":"page"},{"id":14093,"uris":["http://zotero.org/users/2290582/items/UZXTQWX9"],"uri":["http://zotero.org/users/2290582/items/UZXTQWX9"],"itemData":{"id":14093,"type":"article-journal","title":"Differential DNA methylation of genes involved in fibrosis progression in non-alcoholic fatty liver disease and alcoholic liver disease","container-title":"Clinical Epigenetics","page":"25","volume":"7","source":"PubMed","abstract":"BACKGROUND: Chronic liver injury can lead to the development of liver fibrosis and cirrhosis but only in a minority of patients. Currently, it is not clear which factors determine progression to fibrosis. We investigated whether DNA\\methylation profile as determined by pyrosequencing can distinguish patients with mild from those with advanced/severe fibrosis in non-alcoholic liver disease (NAFLD) and alcoholic liver disease (ALD). To this end, paraffin-embedded liver biopsies were collected from patients with biopsy-proven NAFLD or ALD, as well as paraffin-embedded normal liver resections, genomic DNA isolated, bisulfite converted and pyrosequencing assays used to quantify DNA methylation at specific CpGs within PPAR</w:instrText>
      </w:r>
      <w:r w:rsidR="006C4AC2" w:rsidRPr="009C729A">
        <w:rPr>
          <w:rFonts w:ascii="Cambria" w:hAnsi="Cambria" w:cs="Cambria"/>
          <w:lang w:val="en-GB"/>
        </w:rPr>
        <w:instrText>α</w:instrText>
      </w:r>
      <w:r w:rsidR="006C4AC2" w:rsidRPr="009C729A">
        <w:rPr>
          <w:lang w:val="en-GB"/>
        </w:rPr>
        <w:instrText>, PPAR</w:instrText>
      </w:r>
      <w:r w:rsidR="006C4AC2" w:rsidRPr="009C729A">
        <w:rPr>
          <w:rFonts w:ascii="Cambria" w:hAnsi="Cambria" w:cs="Cambria"/>
          <w:lang w:val="en-GB"/>
        </w:rPr>
        <w:instrText>α</w:instrText>
      </w:r>
      <w:r w:rsidR="006C4AC2" w:rsidRPr="009C729A">
        <w:rPr>
          <w:lang w:val="en-GB"/>
        </w:rPr>
        <w:instrText>, TGF</w:instrText>
      </w:r>
      <w:r w:rsidR="006C4AC2" w:rsidRPr="009C729A">
        <w:rPr>
          <w:rFonts w:ascii="Cambria" w:hAnsi="Cambria" w:cs="Cambria"/>
          <w:lang w:val="en-GB"/>
        </w:rPr>
        <w:instrText>β</w:instrText>
      </w:r>
      <w:r w:rsidR="006C4AC2" w:rsidRPr="009C729A">
        <w:rPr>
          <w:lang w:val="en-GB"/>
        </w:rPr>
        <w:instrText>1, Collagen 1A1 and PDGF</w:instrText>
      </w:r>
      <w:r w:rsidR="006C4AC2" w:rsidRPr="009C729A">
        <w:rPr>
          <w:rFonts w:ascii="Cambria" w:hAnsi="Cambria" w:cs="Cambria"/>
          <w:lang w:val="en-GB"/>
        </w:rPr>
        <w:instrText>α</w:instrText>
      </w:r>
      <w:r w:rsidR="006C4AC2" w:rsidRPr="009C729A">
        <w:rPr>
          <w:lang w:val="en-GB"/>
        </w:rPr>
        <w:instrText xml:space="preserve"> genes. Furthermore, we assessed the impact of age, gender and anatomical location within the liver on patterns of DNA methylation in the same panel of genes.\nRESULTS: DNA methylation at specific CpGs within genes known to affect fibrogenesis distinguishes between patients with mild from those with severe fibrosis in both NAFLD and ALD, although same CpGs are not equally represented in both etiologies. In normal liver, age, gender or anatomical location had no significant impact on DNA methylation patterns in the liver.\nCONCLUSIONS: DNA methylation status at specific CpGs may be useful as part of a wider set of patient data for predicting progression to liver fibrosis.","DOI":"10.1186/s13148-015-0056-6","ISSN":"1868-7075","note":"PMID: 25859289\nPMCID: PMC4391139","journalAbbreviation":"Clin Epigenetics","language":"eng","author":[{"family":"Zeybel","given":"Müjdat"},{"family":"Hardy","given":"Timothy"},{"family":"Robinson","given":"Stuart M."},{"family":"Fox","given":"Christopher"},{"family":"Anstee","given":"Quentin M."},{"family":"Ness","given":"Thomas"},{"family":"Masson","given":"Steven"},{"family":"Mathers","given":"John C."},{"family":"French","given":"Jeremy"},{"family":"White","given":"Steve"},{"family":"Mann","given":"Jelena"}],"issued":{"date-parts":[["2015"]]}},"label":"page"}],"schema":"https://github.com/citation-style-language/schema/raw/master/csl-citation.json"} </w:instrText>
      </w:r>
      <w:r w:rsidR="00EE3FEC" w:rsidRPr="009C729A">
        <w:rPr>
          <w:lang w:val="en-GB"/>
        </w:rPr>
        <w:fldChar w:fldCharType="separate"/>
      </w:r>
      <w:r w:rsidR="006C4AC2" w:rsidRPr="009C729A">
        <w:rPr>
          <w:vertAlign w:val="superscript"/>
          <w:lang w:val="en-GB"/>
        </w:rPr>
        <w:t>11,12</w:t>
      </w:r>
      <w:r w:rsidR="00EE3FEC" w:rsidRPr="009C729A">
        <w:rPr>
          <w:lang w:val="en-GB"/>
        </w:rPr>
        <w:fldChar w:fldCharType="end"/>
      </w:r>
      <w:r w:rsidR="003478F9" w:rsidRPr="009C729A">
        <w:rPr>
          <w:lang w:val="en-GB"/>
        </w:rPr>
        <w:t xml:space="preserve">. </w:t>
      </w:r>
      <w:r w:rsidR="00455EC7" w:rsidRPr="009C729A">
        <w:rPr>
          <w:lang w:val="en-GB"/>
        </w:rPr>
        <w:t xml:space="preserve">Moreover, it has been previously demonstrated that the activation of PDGF receptor signaling stimulates hepatic stellate cells and thereby, promotes liver fibrosis </w:t>
      </w:r>
      <w:r w:rsidR="00455EC7" w:rsidRPr="009C729A">
        <w:rPr>
          <w:lang w:val="en-GB"/>
        </w:rPr>
        <w:fldChar w:fldCharType="begin"/>
      </w:r>
      <w:r w:rsidR="00993FB4" w:rsidRPr="009C729A">
        <w:rPr>
          <w:lang w:val="en-GB"/>
        </w:rPr>
        <w:instrText xml:space="preserve"> ADDIN ZOTERO_ITEM CSL_CITATION {"citationID":"1k68alubrj","properties":{"formattedCitation":"{\\rtf \\super 13\\uc0\\u8211{}15\\nosupersub{}}","plainCitation":"13–15"},"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w:instrText>
      </w:r>
      <w:r w:rsidR="00993FB4" w:rsidRPr="009C729A">
        <w:rPr>
          <w:rFonts w:ascii="Cambria" w:hAnsi="Cambria" w:cs="Cambria"/>
          <w:lang w:val="en-GB"/>
        </w:rPr>
        <w:instrText>α</w:instrText>
      </w:r>
      <w:r w:rsidR="00993FB4" w:rsidRPr="009C729A">
        <w:rPr>
          <w:lang w:val="en-GB"/>
        </w:rPr>
        <w:instrText xml:space="preserve"> (PDGFR</w:instrText>
      </w:r>
      <w:r w:rsidR="00993FB4" w:rsidRPr="009C729A">
        <w:rPr>
          <w:rFonts w:ascii="Cambria" w:hAnsi="Cambria" w:cs="Cambria"/>
          <w:lang w:val="en-GB"/>
        </w:rPr>
        <w:instrText>α</w:instrText>
      </w:r>
      <w:r w:rsidR="00993FB4" w:rsidRPr="009C729A">
        <w:rPr>
          <w:lang w:val="en-GB"/>
        </w:rPr>
        <w:instrText>) is expressed by human HSCs, and PDGFR</w:instrText>
      </w:r>
      <w:r w:rsidR="00993FB4" w:rsidRPr="009C729A">
        <w:rPr>
          <w:rFonts w:ascii="Cambria" w:hAnsi="Cambria" w:cs="Cambria"/>
          <w:lang w:val="en-GB"/>
        </w:rPr>
        <w:instrText>α</w:instrText>
      </w:r>
      <w:r w:rsidR="00993FB4" w:rsidRPr="009C729A">
        <w:rPr>
          <w:lang w:val="en-GB"/>
        </w:rPr>
        <w:instrText xml:space="preserve"> expression is elevated in human liver disease. Using a green fluorescent protein (GFP) reporter mouse strain, we evaluated the role of PDGFR</w:instrText>
      </w:r>
      <w:r w:rsidR="00993FB4" w:rsidRPr="009C729A">
        <w:rPr>
          <w:rFonts w:ascii="Cambria" w:hAnsi="Cambria" w:cs="Cambria"/>
          <w:lang w:val="en-GB"/>
        </w:rPr>
        <w:instrText>α</w:instrText>
      </w:r>
      <w:r w:rsidR="00993FB4" w:rsidRPr="009C729A">
        <w:rPr>
          <w:lang w:val="en-GB"/>
        </w:rPr>
        <w:instrText xml:space="preserve"> in liver disease in mice and found that mouse HSCs express PDGFR</w:instrText>
      </w:r>
      <w:r w:rsidR="00993FB4" w:rsidRPr="009C729A">
        <w:rPr>
          <w:rFonts w:ascii="Cambria" w:hAnsi="Cambria" w:cs="Cambria"/>
          <w:lang w:val="en-GB"/>
        </w:rPr>
        <w:instrText>α</w:instrText>
      </w:r>
      <w:r w:rsidR="00993FB4" w:rsidRPr="009C729A">
        <w:rPr>
          <w:lang w:val="en-GB"/>
        </w:rPr>
        <w:instrText xml:space="preserve"> and expression is upregulated during carbon tetrachloride (CCl4) induced liver injury and fibrosis injection. This fibrotic response is reduced in Pdgfr</w:instrText>
      </w:r>
      <w:r w:rsidR="00993FB4" w:rsidRPr="009C729A">
        <w:rPr>
          <w:rFonts w:ascii="Cambria" w:hAnsi="Cambria" w:cs="Cambria"/>
          <w:lang w:val="en-GB"/>
        </w:rPr>
        <w:instrText>α</w:instrText>
      </w:r>
      <w:r w:rsidR="00993FB4" w:rsidRPr="009C729A">
        <w:rPr>
          <w:lang w:val="en-GB"/>
        </w:rPr>
        <w:instrText xml:space="preserve"> heterozygous mice, consistent with the hypothesis that liver fibrosis requires upregulation and activation of PDGFR</w:instrText>
      </w:r>
      <w:r w:rsidR="00993FB4" w:rsidRPr="009C729A">
        <w:rPr>
          <w:rFonts w:ascii="Cambria" w:hAnsi="Cambria" w:cs="Cambria"/>
          <w:lang w:val="en-GB"/>
        </w:rPr>
        <w:instrText>α</w:instrText>
      </w:r>
      <w:r w:rsidR="00993FB4" w:rsidRPr="009C729A">
        <w:rPr>
          <w:lang w:val="en-GB"/>
        </w:rPr>
        <w:instrText>. These results indicate that Pdgfr</w:instrText>
      </w:r>
      <w:r w:rsidR="00993FB4" w:rsidRPr="009C729A">
        <w:rPr>
          <w:rFonts w:ascii="Cambria" w:hAnsi="Cambria" w:cs="Cambria"/>
          <w:lang w:val="en-GB"/>
        </w:rPr>
        <w:instrText>α</w:instrText>
      </w:r>
      <w:r w:rsidR="00993FB4" w:rsidRPr="009C729A">
        <w:rPr>
          <w:lang w:val="en-GB"/>
        </w:rPr>
        <w:instrText xml:space="preserve"> expression is important in the fibrotic response to liver injury in humans and mice, and suggest that blocking PDGFR</w:instrText>
      </w:r>
      <w:r w:rsidR="00993FB4" w:rsidRPr="009C729A">
        <w:rPr>
          <w:rFonts w:ascii="Cambria" w:hAnsi="Cambria" w:cs="Cambria"/>
          <w:lang w:val="en-GB"/>
        </w:rPr>
        <w:instrText>α</w:instrText>
      </w:r>
      <w:r w:rsidR="00993FB4" w:rsidRPr="009C729A">
        <w:rPr>
          <w:rFonts w:cs="Alegreya Sans"/>
          <w:lang w:val="en-GB"/>
        </w:rPr>
        <w:instrText>–</w:instrText>
      </w:r>
      <w:r w:rsidR="00993FB4" w:rsidRPr="009C729A">
        <w:rPr>
          <w:lang w:val="en-GB"/>
        </w:rPr>
        <w:instrText>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label":"page"},{"id":14312,"uris":["http://zotero.org/users/2290582/items/GZGZ6QTQ"],"uri":["http://zotero.org/users/2290582/items/GZGZ6QTQ"],"itemData":{"id":14312,"type":"article-journal","title":"</w:instrText>
      </w:r>
      <w:r w:rsidR="00993FB4" w:rsidRPr="009C729A">
        <w:rPr>
          <w:rFonts w:ascii="Cambria" w:hAnsi="Cambria" w:cs="Cambria"/>
          <w:lang w:val="en-GB"/>
        </w:rPr>
        <w:instrText>β</w:instrText>
      </w:r>
      <w:r w:rsidR="00993FB4" w:rsidRPr="009C729A">
        <w:rPr>
          <w:lang w:val="en-GB"/>
        </w:rPr>
        <w:instrText xml:space="preserve">-PDGF receptor expressed by hepatic stellate cells regulates fibrosis in murine liver injury, but not carcinogenesis","container-title":"Journal of Hepatology","page":"141-147","volume":"63","issue":"1","source":"ScienceDirect","abstract":"Background &amp;amp; Aims\nRapid induction of </w:instrText>
      </w:r>
      <w:r w:rsidR="00993FB4" w:rsidRPr="009C729A">
        <w:rPr>
          <w:rFonts w:ascii="Cambria" w:hAnsi="Cambria" w:cs="Cambria"/>
          <w:lang w:val="en-GB"/>
        </w:rPr>
        <w:instrText>β</w:instrText>
      </w:r>
      <w:r w:rsidR="00993FB4" w:rsidRPr="009C729A">
        <w:rPr>
          <w:lang w:val="en-GB"/>
        </w:rPr>
        <w:instrText>-PDGF receptor (</w:instrText>
      </w:r>
      <w:r w:rsidR="00993FB4" w:rsidRPr="009C729A">
        <w:rPr>
          <w:rFonts w:ascii="Cambria" w:hAnsi="Cambria" w:cs="Cambria"/>
          <w:lang w:val="en-GB"/>
        </w:rPr>
        <w:instrText>β</w:instrText>
      </w:r>
      <w:r w:rsidR="00993FB4" w:rsidRPr="009C729A">
        <w:rPr>
          <w:lang w:val="en-GB"/>
        </w:rPr>
        <w:instrText xml:space="preserve">-PDGFR) is a core feature of hepatic stellate cell activation, but its cellular impact in vivo is not well characterized. We explored the contribution of </w:instrText>
      </w:r>
      <w:r w:rsidR="00993FB4" w:rsidRPr="009C729A">
        <w:rPr>
          <w:rFonts w:ascii="Cambria" w:hAnsi="Cambria" w:cs="Cambria"/>
          <w:lang w:val="en-GB"/>
        </w:rPr>
        <w:instrText>β</w:instrText>
      </w:r>
      <w:r w:rsidR="00993FB4" w:rsidRPr="009C729A">
        <w:rPr>
          <w:lang w:val="en-GB"/>
        </w:rPr>
        <w:instrText xml:space="preserve">-PDGFR-mediated pathway activation to hepatic stellate cell responses in liver injury, fibrogenesis, and carcinogenesis in vivo using genetic models with divergent </w:instrText>
      </w:r>
      <w:r w:rsidR="00993FB4" w:rsidRPr="009C729A">
        <w:rPr>
          <w:rFonts w:ascii="Cambria" w:hAnsi="Cambria" w:cs="Cambria"/>
          <w:lang w:val="en-GB"/>
        </w:rPr>
        <w:instrText>β</w:instrText>
      </w:r>
      <w:r w:rsidR="00993FB4" w:rsidRPr="009C729A">
        <w:rPr>
          <w:lang w:val="en-GB"/>
        </w:rPr>
        <w:instrText xml:space="preserve">-PDGFR activity, and assessed its prognostic implications in human cirrhosis.\nMethods\nThe impact of either loss or constitutive activation of </w:instrText>
      </w:r>
      <w:r w:rsidR="00993FB4" w:rsidRPr="009C729A">
        <w:rPr>
          <w:rFonts w:ascii="Cambria" w:hAnsi="Cambria" w:cs="Cambria"/>
          <w:lang w:val="en-GB"/>
        </w:rPr>
        <w:instrText>β</w:instrText>
      </w:r>
      <w:r w:rsidR="00993FB4" w:rsidRPr="009C729A">
        <w:rPr>
          <w:lang w:val="en-GB"/>
        </w:rPr>
        <w:instrText xml:space="preserve">-PDGFR in stellate cells on fibrosis was assessed following carbon tetrachloride (CCl4) or bile duct ligation. Hepatocarcinogenesis in fibrotic liver was tracked after a single dose of diethylnitrosamine (DEN) followed by repeated injections of CCl4. Genome-wide expression profiling was performed from isolated stellate cells that expressed or lacked </w:instrText>
      </w:r>
      <w:r w:rsidR="00993FB4" w:rsidRPr="009C729A">
        <w:rPr>
          <w:rFonts w:ascii="Cambria" w:hAnsi="Cambria" w:cs="Cambria"/>
          <w:lang w:val="en-GB"/>
        </w:rPr>
        <w:instrText>β</w:instrText>
      </w:r>
      <w:r w:rsidR="00993FB4" w:rsidRPr="009C729A">
        <w:rPr>
          <w:lang w:val="en-GB"/>
        </w:rPr>
        <w:instrText xml:space="preserve">-PDGFR to determine deregulated pathways and evaluate their association with prognostic gene signatures in human cirrhosis.\nResults\nDepletion of </w:instrText>
      </w:r>
      <w:r w:rsidR="00993FB4" w:rsidRPr="009C729A">
        <w:rPr>
          <w:rFonts w:ascii="Cambria" w:hAnsi="Cambria" w:cs="Cambria"/>
          <w:lang w:val="en-GB"/>
        </w:rPr>
        <w:instrText>β</w:instrText>
      </w:r>
      <w:r w:rsidR="00993FB4" w:rsidRPr="009C729A">
        <w:rPr>
          <w:lang w:val="en-GB"/>
        </w:rPr>
        <w:instrText>-PDGFR in hepatic stellate cells decreased injury and fibrosis in vivo, while its auto-activation accelerated fibrosis. However, there was no difference in development of DEN-induced pre-neoplastic foci. Genomic profiling revealed ERK, AKT, and NF-</w:instrText>
      </w:r>
      <w:r w:rsidR="00993FB4" w:rsidRPr="009C729A">
        <w:rPr>
          <w:rFonts w:ascii="Cambria" w:hAnsi="Cambria" w:cs="Cambria"/>
          <w:lang w:val="en-GB"/>
        </w:rPr>
        <w:instrText>κ</w:instrText>
      </w:r>
      <w:r w:rsidR="00993FB4" w:rsidRPr="009C729A">
        <w:rPr>
          <w:lang w:val="en-GB"/>
        </w:rPr>
        <w:instrText xml:space="preserve">B pathways and a subset of a previously identified 186-gene prognostic signature in hepatitis C virus (HCV)-related cirrhosis as downstream of </w:instrText>
      </w:r>
      <w:r w:rsidR="00993FB4" w:rsidRPr="009C729A">
        <w:rPr>
          <w:rFonts w:ascii="Cambria" w:hAnsi="Cambria" w:cs="Cambria"/>
          <w:lang w:val="en-GB"/>
        </w:rPr>
        <w:instrText>β</w:instrText>
      </w:r>
      <w:r w:rsidR="00993FB4" w:rsidRPr="009C729A">
        <w:rPr>
          <w:lang w:val="en-GB"/>
        </w:rPr>
        <w:instrText xml:space="preserve">-PDGFR in stellate cells. In the human cohort, the </w:instrText>
      </w:r>
      <w:r w:rsidR="00993FB4" w:rsidRPr="009C729A">
        <w:rPr>
          <w:rFonts w:ascii="Cambria" w:hAnsi="Cambria" w:cs="Cambria"/>
          <w:lang w:val="en-GB"/>
        </w:rPr>
        <w:instrText>β</w:instrText>
      </w:r>
      <w:r w:rsidR="00993FB4" w:rsidRPr="009C729A">
        <w:rPr>
          <w:lang w:val="en-GB"/>
        </w:rPr>
        <w:instrText>-PDGFR signature was not associated with HCC development, but was significantly associated with a poorer outcome in HCV cirrhosis.\nConclusions\n</w:instrText>
      </w:r>
      <w:r w:rsidR="00993FB4" w:rsidRPr="009C729A">
        <w:rPr>
          <w:rFonts w:ascii="Cambria" w:hAnsi="Cambria" w:cs="Cambria"/>
          <w:lang w:val="en-GB"/>
        </w:rPr>
        <w:instrText>β</w:instrText>
      </w:r>
      <w:r w:rsidR="00993FB4" w:rsidRPr="009C729A">
        <w:rPr>
          <w:lang w:val="en-GB"/>
        </w:rPr>
        <w:instrText xml:space="preserve">-PDGFR is a key mediator of hepatic injury and fibrogenesis in vivo and contributes to the poor prognosis of human cirrhosis, but not by increasing HCC development.","DOI":"10.1016/j.jhep.2015.01.036","ISSN":"0168-8278","journalAbbreviation":"Journal of Hepatology","author":[{"family":"Kocabayoglu","given":"Peri"},{"family":"Lade","given":"Abigale"},{"family":"Lee","given":"Youngmin A."},{"family":"Dragomir","given":"Ana-Cristina"},{"family":"Sun","given":"Xiaochen"},{"family":"Fiel","given":"Maria Isabel"},{"family":"Thung","given":"Swan"},{"family":"Aloman","given":"Costica"},{"family":"Soriano","given":"Philippe"},{"family":"Hoshida","given":"Yujin"},{"family":"Friedman","given":"Scott L."}],"issued":{"date-parts":[["2015",7]]}},"label":"page"},{"id":14309,"uris":["http://zotero.org/users/2290582/items/KEIZ3HSB"],"uri":["http://zotero.org/users/2290582/items/KEIZ3HSB"],"itemData":{"id":14309,"type":"article-journal","title":"Liver: DNA methylation controls liver fibrogenesis","container-title":"Nature Reviews Gastroenterology &amp; Hepatology","page":"126-128","volume":"13","issue":"3","source":"www.nature.com.gate2.inist.fr","abstract":"New analysis reveals that activation of hepatic stellate cells, the key process driving liver fibrosis, is regulated through epigenetic mechanisms, including DNA methylation and hydroxymethylation.","DOI":"10.1038/nrgastro.2016.16","ISSN":"1759-5045","shortTitle":"Liver","journalAbbreviation":"Nat Rev Gastroenterol Hepatol","language":"en","author":[{"family":"Liu","given":"Xiao"},{"family":"Brenner","given":"David A."}],"issued":{"date-parts":[["2016",3]]}},"label":"page"}],"schema":"https://github.com/citation-style-language/schema/raw/master/csl-citation.json"} </w:instrText>
      </w:r>
      <w:r w:rsidR="00455EC7" w:rsidRPr="009C729A">
        <w:rPr>
          <w:lang w:val="en-GB"/>
        </w:rPr>
        <w:fldChar w:fldCharType="separate"/>
      </w:r>
      <w:r w:rsidR="00993FB4" w:rsidRPr="009C729A">
        <w:rPr>
          <w:vertAlign w:val="superscript"/>
          <w:lang w:val="en-GB"/>
        </w:rPr>
        <w:t>13–15</w:t>
      </w:r>
      <w:r w:rsidR="00455EC7" w:rsidRPr="009C729A">
        <w:rPr>
          <w:lang w:val="en-GB"/>
        </w:rPr>
        <w:fldChar w:fldCharType="end"/>
      </w:r>
      <w:r w:rsidR="00455EC7" w:rsidRPr="009C729A">
        <w:rPr>
          <w:lang w:val="en-GB"/>
        </w:rPr>
        <w:t xml:space="preserve">. Moreover, the overexpression of Pdgfa in mice liver was found to cause spontaneous liver fibrosis </w:t>
      </w:r>
      <w:r w:rsidR="00455EC7" w:rsidRPr="009C729A">
        <w:rPr>
          <w:lang w:val="en-GB"/>
        </w:rPr>
        <w:fldChar w:fldCharType="begin"/>
      </w:r>
      <w:r w:rsidR="00993FB4" w:rsidRPr="009C729A">
        <w:rPr>
          <w:lang w:val="en-GB"/>
        </w:rPr>
        <w:instrText xml:space="preserve"> ADDIN ZOTERO_ITEM CSL_CITATION {"citationID":"buTkaz9N","properties":{"formattedCitation":"{\\rtf \\super 16\\nosupersub{}}","plainCitation":"16"},"citationItems":[{"id":12229,"uris":["http://zotero.org/groups/308109/items/QX5P4RGB"],"uri":["http://zotero.org/groups/308109/items/QX5P4RGB"],"itemData":{"id":12229,"type":"article-journal","title":"Spontaneous hepatic fibrosis in transgenic mice overexpressing PDGF-A","container-title":"Gene","page":"23-28","volume":"423","issue":"1","source":"PubMed","abstract":"Platelet derived growth factor (PDGF) plays a central role in repair mechanisms after acute and chronic tissue damage. To further evaluate the role of PDGF-A in liver fibrogenesis in vivo, we generated transgenic mice with hepatocyte-specific overexpression of PDGF-A using the CRP-gene promoter. Transgenic but not wildtype mice showed expression of PDGF-A mRNA in the liver. Hepatic PDGF-A overexpression was accompanied by a significant increase in hepatic procollagen III mRNA expression as well as TGF-beta1 expression. Liver histology showed increased deposition of extracellular matrix in transgenic but not in wildtype mice. PDGF-A-transgenic mice showed positive sinusoidal staining for alpha-SMA indicating an activation of hepatic stellate cells. Since the profibrogenic effect of PDGF-A was accompanied by increased TGF-beta1 protein concentration in the liver of transgenic mice, it can be postulated that PDGF-A upregulates expression of TGF-beta1 which is a strong activator of hepatic stellate cells. Thus, these results point towards a fibrosis induction by PDGF-A via the TGF-beta1 signalling pathway. In conclusion, expression and functional analysis of PDGF-A in the liver of transgenic mice suggest a relevant profibrogenic role of PDGF-A via TGF-beta1 induction. Counteracting PDGF-A may therefore be one of the effects of tyrosine kinase inhibitors which showed protective effects in animal models of liver fibrosis.","DOI":"10.1016/j.gene.2008.05.022","ISSN":"0378-1119","note":"PMID: 18598744","journalAbbreviation":"Gene","language":"eng","author":[{"family":"Thieringer","given":"Florian"},{"family":"Maass","given":"Thorsten"},{"family":"Czochra","given":"Piotr"},{"family":"Klopcic","given":"Borut"},{"family":"Conrad","given":"Ilka"},{"family":"Friebe","given":"Diana"},{"family":"Schirmacher","given":"Peter"},{"family":"Lohse","given":"Ansgar W."},{"family":"Blessing","given":"Manfred"},{"family":"Galle","given":"Peter R."},{"family":"Teufel","given":"Andreas"},{"family":"Kanzler","given":"Stephan"}],"issued":{"date-parts":[["2008",10,15]]}}}],"schema":"https://github.com/citation-style-language/schema/raw/master/csl-citation.json"} </w:instrText>
      </w:r>
      <w:r w:rsidR="00455EC7" w:rsidRPr="009C729A">
        <w:rPr>
          <w:lang w:val="en-GB"/>
        </w:rPr>
        <w:fldChar w:fldCharType="separate"/>
      </w:r>
      <w:r w:rsidR="00993FB4" w:rsidRPr="009C729A">
        <w:rPr>
          <w:vertAlign w:val="superscript"/>
          <w:lang w:val="en-GB"/>
        </w:rPr>
        <w:t>16</w:t>
      </w:r>
      <w:r w:rsidR="00455EC7" w:rsidRPr="009C729A">
        <w:rPr>
          <w:lang w:val="en-GB"/>
        </w:rPr>
        <w:fldChar w:fldCharType="end"/>
      </w:r>
      <w:r w:rsidR="00455EC7" w:rsidRPr="009C729A">
        <w:rPr>
          <w:lang w:val="en-GB"/>
        </w:rPr>
        <w:t>.</w:t>
      </w:r>
    </w:p>
    <w:p w14:paraId="249D202F" w14:textId="6ADD148C" w:rsidR="006225C8" w:rsidRPr="009C729A" w:rsidRDefault="005E58E7" w:rsidP="001D4080">
      <w:pPr>
        <w:pStyle w:val="Titre1"/>
        <w:rPr>
          <w:lang w:val="en-GB"/>
        </w:rPr>
      </w:pPr>
      <w:r w:rsidRPr="009C729A">
        <w:rPr>
          <w:lang w:val="en-GB"/>
        </w:rPr>
        <w:lastRenderedPageBreak/>
        <w:t>Insulin modifies</w:t>
      </w:r>
      <w:r w:rsidR="00262EE4" w:rsidRPr="009C729A">
        <w:rPr>
          <w:lang w:val="en-GB"/>
        </w:rPr>
        <w:t xml:space="preserve"> </w:t>
      </w:r>
      <w:r w:rsidR="009E1EDB" w:rsidRPr="009C729A">
        <w:rPr>
          <w:i/>
          <w:lang w:val="en-GB"/>
        </w:rPr>
        <w:t>PDGFA</w:t>
      </w:r>
      <w:r w:rsidR="009E1EDB" w:rsidRPr="009C729A">
        <w:rPr>
          <w:lang w:val="en-GB"/>
        </w:rPr>
        <w:t xml:space="preserve"> </w:t>
      </w:r>
      <w:r w:rsidRPr="009C729A">
        <w:rPr>
          <w:lang w:val="en-GB"/>
        </w:rPr>
        <w:t>methylation and expression</w:t>
      </w:r>
    </w:p>
    <w:p w14:paraId="6EFAB886" w14:textId="0FC173B4" w:rsidR="004F2DC1" w:rsidRPr="009C729A" w:rsidRDefault="002D4E12" w:rsidP="001D4080">
      <w:pPr>
        <w:rPr>
          <w:lang w:val="en-GB"/>
        </w:rPr>
      </w:pPr>
      <w:r w:rsidRPr="009C729A">
        <w:rPr>
          <w:lang w:val="en-GB"/>
        </w:rPr>
        <w:t>Subsequently,</w:t>
      </w:r>
      <w:r w:rsidR="00F97E90" w:rsidRPr="009C729A">
        <w:rPr>
          <w:lang w:val="en-GB"/>
        </w:rPr>
        <w:t xml:space="preserve"> we calculated a genetic risk score (GRS) </w:t>
      </w:r>
      <w:r w:rsidRPr="009C729A">
        <w:rPr>
          <w:lang w:val="en-GB"/>
        </w:rPr>
        <w:t>as the sum of alleles increasing fasting insulin levels over 19 GWAS-</w:t>
      </w:r>
      <w:r w:rsidR="006225C8" w:rsidRPr="009C729A">
        <w:rPr>
          <w:lang w:val="en-GB"/>
        </w:rPr>
        <w:t xml:space="preserve">identified single nucleotide polymorphisms (SNPs) </w:t>
      </w:r>
      <w:r w:rsidRPr="009C729A">
        <w:rPr>
          <w:lang w:val="en-GB"/>
        </w:rPr>
        <w:fldChar w:fldCharType="begin"/>
      </w:r>
      <w:r w:rsidR="00993FB4" w:rsidRPr="009C729A">
        <w:rPr>
          <w:lang w:val="en-GB"/>
        </w:rPr>
        <w:instrText xml:space="preserve"> ADDIN ZOTERO_ITEM CSL_CITATION {"citationID":"EUxjeqAO","properties":{"formattedCitation":"{\\rtf \\super 17\\nosupersub{}}","plainCitation":"17"},"citationItems":[{"id":3615,"uris":["http://zotero.org/users/2290582/items/V8TH3PCD"],"uri":["http://zotero.org/users/2290582/items/V8TH3PCD"],"itemData":{"id":3615,"type":"article-journal","title":"Large-scale association analyses identify new loci influencing glycemic traits and provide insight into the underlying biological pathways","container-title":"Nat Genet","page":"991-1005","volume":"44","issue":"9","archive_location":"22885924","abstract":"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DOI":"10.1038/ng.2385","ISSN":"1546-1718 (Electronic) 1061-4036 (Linking)","shortTitle":"Large-scale association analyses identify new loci influencing glycemic traits and provide insight into the underlying biological pathways","journalAbbreviation":"Nature genetics","language":"eng","author":[{"family":"Scott","given":"R. A."},{"family":"Lagou","given":"V."},{"family":"Welch","given":"R. P."},{"family":"Wheeler","given":"E."},{"family":"Montasser","given":"M. E."},{"family":"Luan","given":"J."},{"family":"Magi","given":"R."},{"family":"Strawbridge","given":"R. J."},{"family":"Rehnberg","given":"E."},{"family":"Gustafsson","given":"S."},{"family":"Kanoni","given":"S."},{"family":"Rasmussen-Torvik","given":"L. J."},{"family":"Yengo","given":"L."},{"family":"Lecoeur","given":"C."},{"family":"Shungin","given":"D."},{"family":"Sanna","given":"S."},{"family":"Sidore","given":"C."},{"family":"Johnson","given":"P. C."},{"family":"Jukema","given":"J. W."},{"family":"Johnson","given":"T."},{"family":"Mahajan","given":"A."},{"family":"Verweij","given":"N."},{"family":"Thorleifsson","given":"G."},{"family":"Hottenga","given":"J. J."},{"family":"Shah","given":"S."},{"family":"Smith","given":"A. V."},{"family":"Sennblad","given":"B."},{"family":"Gieger","given":"C."},{"family":"Salo","given":"P."},{"family":"Perola","given":"M."},{"family":"Timpson","given":"N. J."},{"family":"Evans","given":"D. M."},{"family":"Pourcain","given":"B. S."},{"family":"Wu","given":"Y."},{"family":"Andrews","given":"J. S."},{"family":"Hui","given":"J."},{"family":"Bielak","given":"L. F."},{"family":"Zhao","given":"W."},{"family":"Horikoshi","given":"M."},{"family":"Navarro","given":"P."},{"family":"Isaacs","given":"A."},{"family":"O'Connell","given":"J. R."},{"family":"Stirrups","given":"K."},{"family":"Vitart","given":"V."},{"family":"Hayward","given":"C."},{"family":"Esko","given":"T."},{"family":"Mihailov","given":"E."},{"family":"Fraser","given":"R. M."},{"family":"Fall","given":"T."},{"family":"Voight","given":"B. F."},{"family":"Raychaudhuri","given":"S."},{"family":"Chen","given":"H."},{"family":"Lindgren","given":"C. M."},{"family":"Morris","given":"A. P."},{"family":"Rayner","given":"N. W."},{"family":"Robertson","given":"N."},{"family":"Rybin","given":"D."},{"family":"Liu","given":"C. T."},{"family":"Beckmann","given":"J. S."},{"family":"Willems","given":"S. M."},{"family":"Chines","given":"P. S."},{"family":"Jackson","given":"A. U."},{"family":"Kang","given":"H. M."},{"family":"Stringham","given":"H. M."},{"family":"Song","given":"K."},{"family":"Tanaka","given":"T."},{"family":"Peden","given":"J. F."},{"family":"Goel","given":"A."},{"family":"Hicks","given":"A. A."},{"family":"An","given":"P."},{"family":"Muller-Nurasyid","given":"M."},{"family":"Franco-Cereceda","given":"A."},{"family":"Folkersen","given":"L."},{"family":"Marullo","given":"L."},{"family":"Jansen","given":"H."},{"family":"Oldehinkel","given":"A. J."},{"family":"Bruinenberg","given":"M."},{"family":"Pankow","given":"J. S."},{"family":"North","given":"K. E."},{"family":"Forouhi","given":"N. G."},{"family":"Loos","given":"R. J."},{"family":"Edkins","given":"S."},{"family":"Varga","given":"T. V."},{"family":"Hallmans","given":"G."},{"family":"Oksa","given":"H."},{"family":"Antonella","given":"M."},{"family":"Nagaraja","given":"R."},{"family":"Trompet","given":"S."},{"family":"Ford","given":"I."},{"family":"Bakker","given":"S. J."},{"family":"Kong","given":"A."},{"family":"Kumari","given":"M."},{"family":"Gigante","given":"B."},{"family":"Herder","given":"C."},{"family":"Munroe","given":"P. B."},{"family":"Caulfield","given":"M."},{"family":"Antti","given":"J."},{"family":"Mangino","given":"M."},{"family":"Small","given":"K."},{"family":"Miljkovic","given":"I.","dropping-particle":"et al.","comma-dropping-particle":","}],"issued":{"date-parts":[["2012",9]]}}}],"schema":"https://github.com/citation-style-language/schema/raw/master/csl-citation.json"} </w:instrText>
      </w:r>
      <w:r w:rsidRPr="009C729A">
        <w:rPr>
          <w:lang w:val="en-GB"/>
        </w:rPr>
        <w:fldChar w:fldCharType="separate"/>
      </w:r>
      <w:r w:rsidR="00993FB4" w:rsidRPr="009C729A">
        <w:rPr>
          <w:vertAlign w:val="superscript"/>
          <w:lang w:val="en-GB"/>
        </w:rPr>
        <w:t>17</w:t>
      </w:r>
      <w:r w:rsidRPr="009C729A">
        <w:rPr>
          <w:lang w:val="en-GB"/>
        </w:rPr>
        <w:fldChar w:fldCharType="end"/>
      </w:r>
      <w:r w:rsidRPr="009C729A">
        <w:rPr>
          <w:lang w:val="en-GB"/>
        </w:rPr>
        <w:t xml:space="preserve">, and </w:t>
      </w:r>
      <w:r w:rsidR="00F97E90" w:rsidRPr="009C729A">
        <w:rPr>
          <w:lang w:val="en-GB"/>
        </w:rPr>
        <w:t xml:space="preserve">found that </w:t>
      </w:r>
      <w:r w:rsidRPr="009C729A">
        <w:rPr>
          <w:lang w:val="en-GB"/>
        </w:rPr>
        <w:t>this</w:t>
      </w:r>
      <w:r w:rsidR="00F97E90" w:rsidRPr="009C729A">
        <w:rPr>
          <w:lang w:val="en-GB"/>
        </w:rPr>
        <w:t xml:space="preserve"> GRS </w:t>
      </w:r>
      <w:r w:rsidRPr="009C729A">
        <w:rPr>
          <w:lang w:val="en-GB"/>
        </w:rPr>
        <w:t xml:space="preserve">is </w:t>
      </w:r>
      <w:r w:rsidR="00F97E90" w:rsidRPr="009C729A">
        <w:rPr>
          <w:lang w:val="en-GB"/>
        </w:rPr>
        <w:t xml:space="preserve">associated with </w:t>
      </w:r>
      <w:r w:rsidRPr="009C729A">
        <w:rPr>
          <w:lang w:val="en-GB"/>
        </w:rPr>
        <w:t xml:space="preserve">decreased </w:t>
      </w:r>
      <w:r w:rsidR="00F97E90" w:rsidRPr="009C729A">
        <w:rPr>
          <w:lang w:val="en-GB"/>
        </w:rPr>
        <w:t>DNA methylation at cg14496282 (</w:t>
      </w:r>
      <w:r w:rsidR="00F97E90" w:rsidRPr="009C729A">
        <w:rPr>
          <w:rFonts w:ascii="Cambria" w:hAnsi="Cambria" w:cs="Cambria"/>
          <w:lang w:val="en-GB"/>
        </w:rPr>
        <w:t>β</w:t>
      </w:r>
      <w:r w:rsidR="00F97E90" w:rsidRPr="009C729A">
        <w:rPr>
          <w:lang w:val="en-GB"/>
        </w:rPr>
        <w:t xml:space="preserve"> = -1.05</w:t>
      </w:r>
      <w:r w:rsidR="00066D52" w:rsidRPr="009C729A">
        <w:rPr>
          <w:lang w:val="en-GB"/>
        </w:rPr>
        <w:t xml:space="preserve"> </w:t>
      </w:r>
      <w:r w:rsidR="00F97E90" w:rsidRPr="009C729A">
        <w:rPr>
          <w:lang w:val="en-GB"/>
        </w:rPr>
        <w:t xml:space="preserve">% per allele; </w:t>
      </w:r>
      <w:r w:rsidR="00F97E90" w:rsidRPr="009C729A">
        <w:rPr>
          <w:i/>
          <w:lang w:val="en-GB"/>
        </w:rPr>
        <w:t>p</w:t>
      </w:r>
      <w:r w:rsidR="006225C8" w:rsidRPr="009C729A">
        <w:rPr>
          <w:i/>
          <w:lang w:val="en-GB"/>
        </w:rPr>
        <w:t xml:space="preserve"> </w:t>
      </w:r>
      <w:r w:rsidR="00F97E90" w:rsidRPr="009C729A">
        <w:rPr>
          <w:lang w:val="en-GB"/>
        </w:rPr>
        <w:t>=</w:t>
      </w:r>
      <w:r w:rsidR="006225C8" w:rsidRPr="009C729A">
        <w:rPr>
          <w:lang w:val="en-GB"/>
        </w:rPr>
        <w:t xml:space="preserve"> </w:t>
      </w:r>
      <w:r w:rsidR="00F97E90" w:rsidRPr="009C729A">
        <w:rPr>
          <w:lang w:val="en-GB"/>
        </w:rPr>
        <w:t>4×10</w:t>
      </w:r>
      <w:r w:rsidR="00F97E90" w:rsidRPr="009C729A">
        <w:rPr>
          <w:vertAlign w:val="superscript"/>
          <w:lang w:val="en-GB"/>
        </w:rPr>
        <w:t>-3</w:t>
      </w:r>
      <w:r w:rsidR="00F97E90" w:rsidRPr="009C729A">
        <w:rPr>
          <w:lang w:val="en-GB"/>
        </w:rPr>
        <w:t xml:space="preserve">; </w:t>
      </w:r>
      <w:r w:rsidR="0029591E" w:rsidRPr="009C729A">
        <w:rPr>
          <w:b/>
          <w:lang w:val="en-GB"/>
        </w:rPr>
        <w:t xml:space="preserve">Extended Data </w:t>
      </w:r>
      <w:r w:rsidR="007205FC" w:rsidRPr="009C729A">
        <w:rPr>
          <w:b/>
          <w:lang w:val="en-GB"/>
        </w:rPr>
        <w:t xml:space="preserve">Table </w:t>
      </w:r>
      <w:r w:rsidR="00A7543D" w:rsidRPr="009C729A">
        <w:rPr>
          <w:b/>
          <w:lang w:val="en-GB"/>
        </w:rPr>
        <w:t>3</w:t>
      </w:r>
      <w:r w:rsidR="00F97E90" w:rsidRPr="009C729A">
        <w:rPr>
          <w:lang w:val="en-GB"/>
        </w:rPr>
        <w:t xml:space="preserve">). This association remained significant when </w:t>
      </w:r>
      <w:r w:rsidR="006A05B1" w:rsidRPr="009C729A">
        <w:rPr>
          <w:lang w:val="en-GB"/>
        </w:rPr>
        <w:t xml:space="preserve">we analyzed </w:t>
      </w:r>
      <w:r w:rsidR="00F97E90" w:rsidRPr="009C729A">
        <w:rPr>
          <w:lang w:val="en-GB"/>
        </w:rPr>
        <w:t xml:space="preserve">T2D cases and controls separately (and then meta-analyzed) or when </w:t>
      </w:r>
      <w:r w:rsidR="006A05B1" w:rsidRPr="009C729A">
        <w:rPr>
          <w:lang w:val="en-GB"/>
        </w:rPr>
        <w:t xml:space="preserve">we adjusted </w:t>
      </w:r>
      <w:r w:rsidR="00F97E90" w:rsidRPr="009C729A">
        <w:rPr>
          <w:lang w:val="en-GB"/>
        </w:rPr>
        <w:t xml:space="preserve">for BMI, HDL cholesterol or triglycerides; </w:t>
      </w:r>
      <w:r w:rsidR="00E15CC0" w:rsidRPr="009C729A">
        <w:rPr>
          <w:lang w:val="en-GB"/>
        </w:rPr>
        <w:t xml:space="preserve">these </w:t>
      </w:r>
      <w:r w:rsidR="00F97E90" w:rsidRPr="009C729A">
        <w:rPr>
          <w:lang w:val="en-GB"/>
        </w:rPr>
        <w:t xml:space="preserve">traits having a genetic overlap with fasting insulin </w:t>
      </w:r>
      <w:r w:rsidR="00CD40D3" w:rsidRPr="009C729A">
        <w:rPr>
          <w:lang w:val="en-GB"/>
        </w:rPr>
        <w:fldChar w:fldCharType="begin"/>
      </w:r>
      <w:r w:rsidR="00993FB4" w:rsidRPr="009C729A">
        <w:rPr>
          <w:lang w:val="en-GB"/>
        </w:rPr>
        <w:instrText xml:space="preserve"> ADDIN ZOTERO_ITEM CSL_CITATION {"citationID":"pHGJs8QD","properties":{"formattedCitation":"{\\rtf \\super 17\\nosupersub{}}","plainCitation":"17"},"citationItems":[{"id":3615,"uris":["http://zotero.org/users/2290582/items/V8TH3PCD"],"uri":["http://zotero.org/users/2290582/items/V8TH3PCD"],"itemData":{"id":3615,"type":"article-journal","title":"Large-scale association analyses identify new loci influencing glycemic traits and provide insight into the underlying biological pathways","container-title":"Nat Genet","page":"991-1005","volume":"44","issue":"9","archive_location":"22885924","abstract":"Through genome-wide association meta-analyses of up to 133,010 individuals of European ancestry without diabetes, including individuals newly genotyped using the Metabochip, we have increased the number of confirmed loci influencing glycemic traits to 53, of which 33 also increase type 2 diabetes risk (q &lt; 0.05). Loci influencing fasting insulin concentration showed association with lipid levels and fat distribution, suggesting impact on insulin resistance. Gene-based analyses identified further biologically plausible loci, suggesting that additional loci beyond those reaching genome-wide significance are likely to represent real associations. This conclusion is supported by an excess of directionally consistent and nominally significant signals between discovery and follow-up studies. Functional analysis of these newly discovered loci will further improve our understanding of glycemic control.","DOI":"10.1038/ng.2385","ISSN":"1546-1718 (Electronic) 1061-4036 (Linking)","shortTitle":"Large-scale association analyses identify new loci influencing glycemic traits and provide insight into the underlying biological pathways","journalAbbreviation":"Nature genetics","language":"eng","author":[{"family":"Scott","given":"R. A."},{"family":"Lagou","given":"V."},{"family":"Welch","given":"R. P."},{"family":"Wheeler","given":"E."},{"family":"Montasser","given":"M. E."},{"family":"Luan","given":"J."},{"family":"Magi","given":"R."},{"family":"Strawbridge","given":"R. J."},{"family":"Rehnberg","given":"E."},{"family":"Gustafsson","given":"S."},{"family":"Kanoni","given":"S."},{"family":"Rasmussen-Torvik","given":"L. J."},{"family":"Yengo","given":"L."},{"family":"Lecoeur","given":"C."},{"family":"Shungin","given":"D."},{"family":"Sanna","given":"S."},{"family":"Sidore","given":"C."},{"family":"Johnson","given":"P. C."},{"family":"Jukema","given":"J. W."},{"family":"Johnson","given":"T."},{"family":"Mahajan","given":"A."},{"family":"Verweij","given":"N."},{"family":"Thorleifsson","given":"G."},{"family":"Hottenga","given":"J. J."},{"family":"Shah","given":"S."},{"family":"Smith","given":"A. V."},{"family":"Sennblad","given":"B."},{"family":"Gieger","given":"C."},{"family":"Salo","given":"P."},{"family":"Perola","given":"M."},{"family":"Timpson","given":"N. J."},{"family":"Evans","given":"D. M."},{"family":"Pourcain","given":"B. S."},{"family":"Wu","given":"Y."},{"family":"Andrews","given":"J. S."},{"family":"Hui","given":"J."},{"family":"Bielak","given":"L. F."},{"family":"Zhao","given":"W."},{"family":"Horikoshi","given":"M."},{"family":"Navarro","given":"P."},{"family":"Isaacs","given":"A."},{"family":"O'Connell","given":"J. R."},{"family":"Stirrups","given":"K."},{"family":"Vitart","given":"V."},{"family":"Hayward","given":"C."},{"family":"Esko","given":"T."},{"family":"Mihailov","given":"E."},{"family":"Fraser","given":"R. M."},{"family":"Fall","given":"T."},{"family":"Voight","given":"B. F."},{"family":"Raychaudhuri","given":"S."},{"family":"Chen","given":"H."},{"family":"Lindgren","given":"C. M."},{"family":"Morris","given":"A. P."},{"family":"Rayner","given":"N. W."},{"family":"Robertson","given":"N."},{"family":"Rybin","given":"D."},{"family":"Liu","given":"C. T."},{"family":"Beckmann","given":"J. S."},{"family":"Willems","given":"S. M."},{"family":"Chines","given":"P. S."},{"family":"Jackson","given":"A. U."},{"family":"Kang","given":"H. M."},{"family":"Stringham","given":"H. M."},{"family":"Song","given":"K."},{"family":"Tanaka","given":"T."},{"family":"Peden","given":"J. F."},{"family":"Goel","given":"A."},{"family":"Hicks","given":"A. A."},{"family":"An","given":"P."},{"family":"Muller-Nurasyid","given":"M."},{"family":"Franco-Cereceda","given":"A."},{"family":"Folkersen","given":"L."},{"family":"Marullo","given":"L."},{"family":"Jansen","given":"H."},{"family":"Oldehinkel","given":"A. J."},{"family":"Bruinenberg","given":"M."},{"family":"Pankow","given":"J. S."},{"family":"North","given":"K. E."},{"family":"Forouhi","given":"N. G."},{"family":"Loos","given":"R. J."},{"family":"Edkins","given":"S."},{"family":"Varga","given":"T. V."},{"family":"Hallmans","given":"G."},{"family":"Oksa","given":"H."},{"family":"Antonella","given":"M."},{"family":"Nagaraja","given":"R."},{"family":"Trompet","given":"S."},{"family":"Ford","given":"I."},{"family":"Bakker","given":"S. J."},{"family":"Kong","given":"A."},{"family":"Kumari","given":"M."},{"family":"Gigante","given":"B."},{"family":"Herder","given":"C."},{"family":"Munroe","given":"P. B."},{"family":"Caulfield","given":"M."},{"family":"Antti","given":"J."},{"family":"Mangino","given":"M."},{"family":"Small","given":"K."},{"family":"Miljkovic","given":"I.","dropping-particle":"et al.","comma-dropping-particle":","}],"issued":{"date-parts":[["2012",9]]}}}],"schema":"https://github.com/citation-style-language/schema/raw/master/csl-citation.json"} </w:instrText>
      </w:r>
      <w:r w:rsidR="00CD40D3" w:rsidRPr="009C729A">
        <w:rPr>
          <w:lang w:val="en-GB"/>
        </w:rPr>
        <w:fldChar w:fldCharType="separate"/>
      </w:r>
      <w:r w:rsidR="00993FB4" w:rsidRPr="009C729A">
        <w:rPr>
          <w:vertAlign w:val="superscript"/>
          <w:lang w:val="en-GB"/>
        </w:rPr>
        <w:t>17</w:t>
      </w:r>
      <w:r w:rsidR="00CD40D3" w:rsidRPr="009C729A">
        <w:rPr>
          <w:lang w:val="en-GB"/>
        </w:rPr>
        <w:fldChar w:fldCharType="end"/>
      </w:r>
      <w:r w:rsidR="00F97E90" w:rsidRPr="009C729A">
        <w:rPr>
          <w:lang w:val="en-GB"/>
        </w:rPr>
        <w:t xml:space="preserve">. </w:t>
      </w:r>
      <w:r w:rsidR="006225C8" w:rsidRPr="009C729A">
        <w:rPr>
          <w:lang w:val="en-GB"/>
        </w:rPr>
        <w:t xml:space="preserve">These results </w:t>
      </w:r>
      <w:r w:rsidR="00F97E90" w:rsidRPr="009C729A">
        <w:rPr>
          <w:lang w:val="en-GB"/>
        </w:rPr>
        <w:t xml:space="preserve">strongly </w:t>
      </w:r>
      <w:r w:rsidR="006225C8" w:rsidRPr="009C729A">
        <w:rPr>
          <w:lang w:val="en-GB"/>
        </w:rPr>
        <w:t xml:space="preserve">suggested </w:t>
      </w:r>
      <w:r w:rsidR="005D4C8E" w:rsidRPr="009C729A">
        <w:rPr>
          <w:lang w:val="en-GB"/>
        </w:rPr>
        <w:t xml:space="preserve">that </w:t>
      </w:r>
      <w:r w:rsidR="00D77D6F" w:rsidRPr="009C729A">
        <w:rPr>
          <w:lang w:val="en-GB"/>
        </w:rPr>
        <w:t xml:space="preserve">hyperinsulinemia </w:t>
      </w:r>
      <w:r w:rsidR="00E15CC0" w:rsidRPr="009C729A">
        <w:rPr>
          <w:lang w:val="en-GB"/>
        </w:rPr>
        <w:t>(</w:t>
      </w:r>
      <w:r w:rsidR="00D77D6F" w:rsidRPr="009C729A">
        <w:rPr>
          <w:lang w:val="en-GB"/>
        </w:rPr>
        <w:t>and</w:t>
      </w:r>
      <w:r w:rsidR="00B678B9" w:rsidRPr="009C729A">
        <w:rPr>
          <w:lang w:val="en-GB"/>
        </w:rPr>
        <w:t xml:space="preserve"> </w:t>
      </w:r>
      <w:r w:rsidR="001348E6" w:rsidRPr="009C729A">
        <w:rPr>
          <w:lang w:val="en-GB"/>
        </w:rPr>
        <w:t xml:space="preserve">the subsequent </w:t>
      </w:r>
      <w:r w:rsidR="00F97E90" w:rsidRPr="009C729A">
        <w:rPr>
          <w:lang w:val="en-GB"/>
        </w:rPr>
        <w:t>insulin resistance</w:t>
      </w:r>
      <w:r w:rsidR="00E15CC0" w:rsidRPr="009C729A">
        <w:rPr>
          <w:lang w:val="en-GB"/>
        </w:rPr>
        <w:t>)</w:t>
      </w:r>
      <w:r w:rsidR="005D4C8E" w:rsidRPr="009C729A">
        <w:rPr>
          <w:lang w:val="en-GB"/>
        </w:rPr>
        <w:t xml:space="preserve"> </w:t>
      </w:r>
      <w:r w:rsidR="00A67BE4" w:rsidRPr="009C729A">
        <w:rPr>
          <w:lang w:val="en-GB"/>
        </w:rPr>
        <w:t xml:space="preserve">contributes to </w:t>
      </w:r>
      <w:r w:rsidR="00136009" w:rsidRPr="009C729A">
        <w:rPr>
          <w:lang w:val="en-GB"/>
        </w:rPr>
        <w:t xml:space="preserve">decreased </w:t>
      </w:r>
      <w:r w:rsidR="00F97E90" w:rsidRPr="009C729A">
        <w:rPr>
          <w:lang w:val="en-GB"/>
        </w:rPr>
        <w:t xml:space="preserve">DNA methylation </w:t>
      </w:r>
      <w:r w:rsidR="006225C8" w:rsidRPr="009C729A">
        <w:rPr>
          <w:lang w:val="en-GB"/>
        </w:rPr>
        <w:t xml:space="preserve">of </w:t>
      </w:r>
      <w:r w:rsidR="006225C8" w:rsidRPr="009C729A">
        <w:rPr>
          <w:i/>
          <w:lang w:val="en-GB"/>
        </w:rPr>
        <w:t>PDGFA</w:t>
      </w:r>
      <w:r w:rsidR="006225C8" w:rsidRPr="009C729A">
        <w:rPr>
          <w:lang w:val="en-GB"/>
        </w:rPr>
        <w:t xml:space="preserve"> </w:t>
      </w:r>
      <w:r w:rsidR="00F97E90" w:rsidRPr="009C729A">
        <w:rPr>
          <w:lang w:val="en-GB"/>
        </w:rPr>
        <w:t xml:space="preserve">cg14496282. </w:t>
      </w:r>
      <w:r w:rsidR="00AC025D" w:rsidRPr="009C729A">
        <w:rPr>
          <w:lang w:val="en-GB"/>
        </w:rPr>
        <w:t>In contrast</w:t>
      </w:r>
      <w:r w:rsidR="00F77027" w:rsidRPr="009C729A">
        <w:rPr>
          <w:lang w:val="en-GB"/>
        </w:rPr>
        <w:t>,</w:t>
      </w:r>
      <w:r w:rsidR="00AC025D" w:rsidRPr="009C729A">
        <w:rPr>
          <w:lang w:val="en-GB"/>
        </w:rPr>
        <w:t xml:space="preserve"> the</w:t>
      </w:r>
      <w:r w:rsidR="00F77E17" w:rsidRPr="009C729A">
        <w:rPr>
          <w:lang w:val="en-GB"/>
        </w:rPr>
        <w:t xml:space="preserve"> GRS </w:t>
      </w:r>
      <w:r w:rsidR="00E80E13" w:rsidRPr="009C729A">
        <w:rPr>
          <w:lang w:val="en-GB"/>
        </w:rPr>
        <w:t>including</w:t>
      </w:r>
      <w:r w:rsidR="00AC025D" w:rsidRPr="009C729A">
        <w:rPr>
          <w:lang w:val="en-GB"/>
        </w:rPr>
        <w:t xml:space="preserve"> </w:t>
      </w:r>
      <w:r w:rsidR="003E1E9B" w:rsidRPr="009C729A">
        <w:rPr>
          <w:lang w:val="en-GB"/>
        </w:rPr>
        <w:t xml:space="preserve">24 </w:t>
      </w:r>
      <w:r w:rsidR="00AC025D" w:rsidRPr="009C729A">
        <w:rPr>
          <w:lang w:val="en-GB"/>
        </w:rPr>
        <w:t xml:space="preserve">SNPs </w:t>
      </w:r>
      <w:r w:rsidR="00F77E17" w:rsidRPr="009C729A">
        <w:rPr>
          <w:lang w:val="en-GB"/>
        </w:rPr>
        <w:t>associated with</w:t>
      </w:r>
      <w:r w:rsidR="00AC025D" w:rsidRPr="009C729A">
        <w:rPr>
          <w:lang w:val="en-GB"/>
        </w:rPr>
        <w:t xml:space="preserve"> fasting glucose</w:t>
      </w:r>
      <w:r w:rsidR="003E1E9B" w:rsidRPr="009C729A">
        <w:rPr>
          <w:lang w:val="en-GB"/>
        </w:rPr>
        <w:t xml:space="preserve">, the </w:t>
      </w:r>
      <w:r w:rsidR="00F77E17" w:rsidRPr="009C729A">
        <w:rPr>
          <w:lang w:val="en-GB"/>
        </w:rPr>
        <w:t xml:space="preserve">GRS </w:t>
      </w:r>
      <w:r w:rsidR="00E80E13" w:rsidRPr="009C729A">
        <w:rPr>
          <w:lang w:val="en-GB"/>
        </w:rPr>
        <w:t>including</w:t>
      </w:r>
      <w:r w:rsidR="00F77E17" w:rsidRPr="009C729A">
        <w:rPr>
          <w:lang w:val="en-GB"/>
        </w:rPr>
        <w:t xml:space="preserve"> </w:t>
      </w:r>
      <w:r w:rsidR="003E1E9B" w:rsidRPr="009C729A">
        <w:rPr>
          <w:lang w:val="en-GB"/>
        </w:rPr>
        <w:t xml:space="preserve">65 SNPs </w:t>
      </w:r>
      <w:r w:rsidR="00F77E17" w:rsidRPr="009C729A">
        <w:rPr>
          <w:lang w:val="en-GB"/>
        </w:rPr>
        <w:t>associated with T2D</w:t>
      </w:r>
      <w:r w:rsidR="003E1E9B" w:rsidRPr="009C729A">
        <w:rPr>
          <w:lang w:val="en-GB"/>
        </w:rPr>
        <w:t xml:space="preserve"> </w:t>
      </w:r>
      <w:r w:rsidR="00AC025D" w:rsidRPr="009C729A">
        <w:rPr>
          <w:lang w:val="en-GB"/>
        </w:rPr>
        <w:t xml:space="preserve">and the </w:t>
      </w:r>
      <w:r w:rsidR="00F77E17" w:rsidRPr="009C729A">
        <w:rPr>
          <w:lang w:val="en-GB"/>
        </w:rPr>
        <w:t xml:space="preserve">GRS </w:t>
      </w:r>
      <w:r w:rsidR="00E80E13" w:rsidRPr="009C729A">
        <w:rPr>
          <w:lang w:val="en-GB"/>
        </w:rPr>
        <w:t>including</w:t>
      </w:r>
      <w:r w:rsidR="00F77E17" w:rsidRPr="009C729A">
        <w:rPr>
          <w:lang w:val="en-GB"/>
        </w:rPr>
        <w:t xml:space="preserve"> </w:t>
      </w:r>
      <w:r w:rsidR="003E1E9B" w:rsidRPr="009C729A">
        <w:rPr>
          <w:lang w:val="en-GB"/>
        </w:rPr>
        <w:t xml:space="preserve">97 </w:t>
      </w:r>
      <w:r w:rsidR="00AC025D" w:rsidRPr="009C729A">
        <w:rPr>
          <w:lang w:val="en-GB"/>
        </w:rPr>
        <w:t>SNP</w:t>
      </w:r>
      <w:r w:rsidR="00DE0994" w:rsidRPr="009C729A">
        <w:rPr>
          <w:lang w:val="en-GB"/>
        </w:rPr>
        <w:t>s</w:t>
      </w:r>
      <w:r w:rsidR="00AC025D" w:rsidRPr="009C729A">
        <w:rPr>
          <w:lang w:val="en-GB"/>
        </w:rPr>
        <w:t xml:space="preserve"> </w:t>
      </w:r>
      <w:r w:rsidR="00F77E17" w:rsidRPr="009C729A">
        <w:rPr>
          <w:lang w:val="en-GB"/>
        </w:rPr>
        <w:t>associated with</w:t>
      </w:r>
      <w:r w:rsidR="00AC025D" w:rsidRPr="009C729A">
        <w:rPr>
          <w:lang w:val="en-GB"/>
        </w:rPr>
        <w:t xml:space="preserve"> BMI were not associated with cg14496282 methylation</w:t>
      </w:r>
      <w:r w:rsidR="003E1E9B" w:rsidRPr="009C729A">
        <w:rPr>
          <w:lang w:val="en-GB"/>
        </w:rPr>
        <w:t xml:space="preserve"> (</w:t>
      </w:r>
      <w:r w:rsidR="00FF6773" w:rsidRPr="009C729A">
        <w:rPr>
          <w:b/>
          <w:lang w:val="en-GB"/>
        </w:rPr>
        <w:t>Extended Data Table 3</w:t>
      </w:r>
      <w:r w:rsidR="003E1E9B" w:rsidRPr="009C729A">
        <w:rPr>
          <w:lang w:val="en-GB"/>
        </w:rPr>
        <w:t>)</w:t>
      </w:r>
      <w:r w:rsidR="00F77E17" w:rsidRPr="009C729A">
        <w:rPr>
          <w:lang w:val="en-GB"/>
        </w:rPr>
        <w:t>.</w:t>
      </w:r>
    </w:p>
    <w:p w14:paraId="75D0FE9C" w14:textId="2C6A9C0B" w:rsidR="001B216A" w:rsidRPr="009C729A" w:rsidRDefault="00136009" w:rsidP="001D4080">
      <w:pPr>
        <w:rPr>
          <w:lang w:val="en-GB"/>
        </w:rPr>
      </w:pPr>
      <w:r w:rsidRPr="009C729A">
        <w:rPr>
          <w:lang w:val="en-GB"/>
        </w:rPr>
        <w:t xml:space="preserve">We then </w:t>
      </w:r>
      <w:r w:rsidR="004A3E94" w:rsidRPr="009C729A">
        <w:rPr>
          <w:lang w:val="en-GB"/>
        </w:rPr>
        <w:t>investigated</w:t>
      </w:r>
      <w:r w:rsidR="00422642" w:rsidRPr="009C729A">
        <w:rPr>
          <w:lang w:val="en-GB"/>
        </w:rPr>
        <w:t xml:space="preserve"> the</w:t>
      </w:r>
      <w:r w:rsidR="004A3E94" w:rsidRPr="009C729A">
        <w:rPr>
          <w:lang w:val="en-GB"/>
        </w:rPr>
        <w:t xml:space="preserve"> effect of hyperinsulinemia on the</w:t>
      </w:r>
      <w:r w:rsidR="00422642" w:rsidRPr="009C729A">
        <w:rPr>
          <w:lang w:val="en-GB"/>
        </w:rPr>
        <w:t xml:space="preserve"> expression of </w:t>
      </w:r>
      <w:r w:rsidR="00422642" w:rsidRPr="009C729A">
        <w:rPr>
          <w:i/>
          <w:lang w:val="en-GB"/>
        </w:rPr>
        <w:t>PDGFA</w:t>
      </w:r>
      <w:r w:rsidR="00422642" w:rsidRPr="009C729A">
        <w:rPr>
          <w:lang w:val="en-GB"/>
        </w:rPr>
        <w:t xml:space="preserve"> in liver cells</w:t>
      </w:r>
      <w:r w:rsidR="00054C10" w:rsidRPr="009C729A">
        <w:rPr>
          <w:lang w:val="en-GB"/>
        </w:rPr>
        <w:t xml:space="preserve">. </w:t>
      </w:r>
      <w:r w:rsidRPr="009C729A">
        <w:rPr>
          <w:lang w:val="en-GB"/>
        </w:rPr>
        <w:t>As</w:t>
      </w:r>
      <w:r w:rsidR="00402A88" w:rsidRPr="009C729A">
        <w:rPr>
          <w:lang w:val="en-GB"/>
        </w:rPr>
        <w:t xml:space="preserve"> the </w:t>
      </w:r>
      <w:r w:rsidRPr="009C729A">
        <w:rPr>
          <w:i/>
          <w:lang w:val="en-GB"/>
        </w:rPr>
        <w:t>PDGFA</w:t>
      </w:r>
      <w:r w:rsidRPr="009C729A">
        <w:rPr>
          <w:lang w:val="en-GB"/>
        </w:rPr>
        <w:t xml:space="preserve"> cg14496282 </w:t>
      </w:r>
      <w:r w:rsidR="00402A88" w:rsidRPr="009C729A">
        <w:rPr>
          <w:lang w:val="en-GB"/>
        </w:rPr>
        <w:t xml:space="preserve">site </w:t>
      </w:r>
      <w:r w:rsidRPr="009C729A">
        <w:rPr>
          <w:lang w:val="en-GB"/>
        </w:rPr>
        <w:t xml:space="preserve">is </w:t>
      </w:r>
      <w:r w:rsidR="00402A88" w:rsidRPr="009C729A">
        <w:rPr>
          <w:lang w:val="en-GB"/>
        </w:rPr>
        <w:t>not conserved between human</w:t>
      </w:r>
      <w:r w:rsidR="00AD0FB4" w:rsidRPr="009C729A">
        <w:rPr>
          <w:lang w:val="en-GB"/>
        </w:rPr>
        <w:t>s</w:t>
      </w:r>
      <w:r w:rsidR="00402A88" w:rsidRPr="009C729A">
        <w:rPr>
          <w:lang w:val="en-GB"/>
        </w:rPr>
        <w:t xml:space="preserve"> and mice</w:t>
      </w:r>
      <w:r w:rsidR="00D54E9A" w:rsidRPr="009C729A">
        <w:rPr>
          <w:lang w:val="en-GB"/>
        </w:rPr>
        <w:t xml:space="preserve"> </w:t>
      </w:r>
      <w:r w:rsidR="00936D96" w:rsidRPr="009C729A">
        <w:rPr>
          <w:lang w:val="en-GB"/>
        </w:rPr>
        <w:fldChar w:fldCharType="begin"/>
      </w:r>
      <w:r w:rsidR="00993FB4" w:rsidRPr="009C729A">
        <w:rPr>
          <w:lang w:val="en-GB"/>
        </w:rPr>
        <w:instrText xml:space="preserve"> ADDIN ZOTERO_ITEM CSL_CITATION {"citationID":"i7ac9aPQ","properties":{"formattedCitation":"{\\rtf \\super 18\\nosupersub{}}","plainCitation":"18"},"citationItems":[{"id":13330,"uris":["http://zotero.org/groups/308109/items/CUGGUWEI"],"uri":["http://zotero.org/groups/308109/items/CUGGUWEI"],"itemData":{"id":13330,"type":"article-journal","title":"Exploring the utility of human DNA methylation arrays for profiling mouse genomic DNA","container-title":"Genomics","page":"38-46","volume":"102","issue":"1","source":"PubMed","abstract":"Illumina Infinium Human Methylation (HM) BeadChips are widely used for measuring genome-scale DNA methylation, particularly in relation to epigenome-wide association studies (EWAS) studies. The methylation profile of human samples can be assessed accurately and reproducibly using the HM27 BeadChip (27,578 CpG sites) or its successor, the HM450 BeadChip (482,421 CpG sites). To date no mouse equivalent has been developed, greatly hindering the application of this methodology to the wide range of valuable murine models of disease and development currently in existence. We found 1308 and 13,715 probes from HM27 and HM450 BeadChip respectively, uniquely matched the bisulfite converted reference mouse genome (mm9). We demonstrate reproducible measurements of DNA methylation at these probes in a range of mouse tissue samples and in a murine cell line model of acute myeloid leukaemia. In the absence of a mouse counterpart, the Infinium Human Methylation BeadChip arrays have utility for methylation profiling in non-human species.","DOI":"10.1016/j.ygeno.2013.04.014","ISSN":"1089-8646","note":"PMID: 23639479","journalAbbreviation":"Genomics","language":"eng","author":[{"family":"Wong","given":"Nicholas C."},{"family":"Ng","given":"Jane"},{"family":"Hall","given":"Nathan E."},{"family":"Lunke","given":"Sebastian"},{"family":"Salmanidis","given":"Marika"},{"family":"Brumatti","given":"Gabriela"},{"family":"Ekert","given":"Paul G."},{"family":"Craig","given":"Jeffrey M."},{"family":"Saffery","given":"Richard"}],"issued":{"date-parts":[["2013",7]]}}}],"schema":"https://github.com/citation-style-language/schema/raw/master/csl-citation.json"} </w:instrText>
      </w:r>
      <w:r w:rsidR="00936D96" w:rsidRPr="009C729A">
        <w:rPr>
          <w:lang w:val="en-GB"/>
        </w:rPr>
        <w:fldChar w:fldCharType="separate"/>
      </w:r>
      <w:r w:rsidR="00993FB4" w:rsidRPr="009C729A">
        <w:rPr>
          <w:vertAlign w:val="superscript"/>
          <w:lang w:val="en-GB"/>
        </w:rPr>
        <w:t>18</w:t>
      </w:r>
      <w:r w:rsidR="00936D96" w:rsidRPr="009C729A">
        <w:rPr>
          <w:lang w:val="en-GB"/>
        </w:rPr>
        <w:fldChar w:fldCharType="end"/>
      </w:r>
      <w:r w:rsidR="00936D96" w:rsidRPr="009C729A">
        <w:rPr>
          <w:lang w:val="en-GB"/>
        </w:rPr>
        <w:t>, we</w:t>
      </w:r>
      <w:r w:rsidR="001B216A" w:rsidRPr="009C729A">
        <w:rPr>
          <w:lang w:val="en-GB"/>
        </w:rPr>
        <w:t xml:space="preserve"> </w:t>
      </w:r>
      <w:r w:rsidR="003902F7" w:rsidRPr="009C729A">
        <w:rPr>
          <w:lang w:val="en-GB"/>
        </w:rPr>
        <w:t>use</w:t>
      </w:r>
      <w:r w:rsidR="00936D96" w:rsidRPr="009C729A">
        <w:rPr>
          <w:lang w:val="en-GB"/>
        </w:rPr>
        <w:t>d</w:t>
      </w:r>
      <w:r w:rsidR="001B216A" w:rsidRPr="009C729A">
        <w:rPr>
          <w:lang w:val="en-GB"/>
        </w:rPr>
        <w:t xml:space="preserve"> an</w:t>
      </w:r>
      <w:r w:rsidR="003902F7" w:rsidRPr="009C729A">
        <w:rPr>
          <w:lang w:val="en-GB"/>
        </w:rPr>
        <w:t xml:space="preserve"> </w:t>
      </w:r>
      <w:r w:rsidR="00CD1992" w:rsidRPr="009C729A">
        <w:rPr>
          <w:i/>
          <w:lang w:val="en-GB"/>
        </w:rPr>
        <w:t>in vitro</w:t>
      </w:r>
      <w:r w:rsidR="00CD1992" w:rsidRPr="009C729A">
        <w:rPr>
          <w:lang w:val="en-GB"/>
        </w:rPr>
        <w:t xml:space="preserve"> model of</w:t>
      </w:r>
      <w:r w:rsidR="00402A88" w:rsidRPr="009C729A">
        <w:rPr>
          <w:lang w:val="en-GB"/>
        </w:rPr>
        <w:t xml:space="preserve"> </w:t>
      </w:r>
      <w:r w:rsidR="00FD1BF5" w:rsidRPr="009C729A">
        <w:rPr>
          <w:lang w:val="en-GB"/>
        </w:rPr>
        <w:t>human hepatocyte</w:t>
      </w:r>
      <w:r w:rsidR="00936D96" w:rsidRPr="009C729A">
        <w:rPr>
          <w:lang w:val="en-GB"/>
        </w:rPr>
        <w:t>s</w:t>
      </w:r>
      <w:r w:rsidR="00280EDF" w:rsidRPr="009C729A">
        <w:rPr>
          <w:lang w:val="en-GB"/>
        </w:rPr>
        <w:t>.</w:t>
      </w:r>
      <w:r w:rsidR="001B216A" w:rsidRPr="009C729A">
        <w:rPr>
          <w:lang w:val="en-GB"/>
        </w:rPr>
        <w:t xml:space="preserve"> </w:t>
      </w:r>
      <w:r w:rsidR="000F6E4D" w:rsidRPr="009C729A">
        <w:rPr>
          <w:lang w:val="en-GB"/>
        </w:rPr>
        <w:t xml:space="preserve">We </w:t>
      </w:r>
      <w:r w:rsidR="001B216A" w:rsidRPr="009C729A">
        <w:rPr>
          <w:lang w:val="en-GB"/>
        </w:rPr>
        <w:t xml:space="preserve">first </w:t>
      </w:r>
      <w:r w:rsidR="000F6E4D" w:rsidRPr="009C729A">
        <w:rPr>
          <w:lang w:val="en-GB"/>
        </w:rPr>
        <w:t>confirmed t</w:t>
      </w:r>
      <w:r w:rsidR="00D83046" w:rsidRPr="009C729A">
        <w:rPr>
          <w:lang w:val="en-GB"/>
        </w:rPr>
        <w:t xml:space="preserve">he </w:t>
      </w:r>
      <w:r w:rsidR="00043AA5" w:rsidRPr="009C729A">
        <w:rPr>
          <w:lang w:val="en-GB"/>
        </w:rPr>
        <w:t xml:space="preserve">expression of </w:t>
      </w:r>
      <w:r w:rsidR="00D83046" w:rsidRPr="009C729A">
        <w:rPr>
          <w:i/>
          <w:lang w:val="en-GB"/>
        </w:rPr>
        <w:t>PDGFA</w:t>
      </w:r>
      <w:r w:rsidR="00D83046" w:rsidRPr="009C729A">
        <w:rPr>
          <w:lang w:val="en-GB"/>
        </w:rPr>
        <w:t xml:space="preserve"> in </w:t>
      </w:r>
      <w:r w:rsidR="00FF67A9" w:rsidRPr="009C729A">
        <w:rPr>
          <w:lang w:val="en-GB"/>
        </w:rPr>
        <w:t xml:space="preserve">freshly </w:t>
      </w:r>
      <w:r w:rsidR="00546933" w:rsidRPr="009C729A">
        <w:rPr>
          <w:lang w:val="en-GB"/>
        </w:rPr>
        <w:t xml:space="preserve">isolated </w:t>
      </w:r>
      <w:r w:rsidR="0039692F" w:rsidRPr="009C729A">
        <w:rPr>
          <w:lang w:val="en-GB"/>
        </w:rPr>
        <w:t xml:space="preserve">primary </w:t>
      </w:r>
      <w:r w:rsidR="00691978" w:rsidRPr="009C729A">
        <w:rPr>
          <w:lang w:val="en-GB"/>
        </w:rPr>
        <w:t xml:space="preserve">human </w:t>
      </w:r>
      <w:r w:rsidR="0039692F" w:rsidRPr="009C729A">
        <w:rPr>
          <w:lang w:val="en-GB"/>
        </w:rPr>
        <w:t>hepatocytes and</w:t>
      </w:r>
      <w:r w:rsidR="00BB6BD4" w:rsidRPr="009C729A">
        <w:rPr>
          <w:lang w:val="en-GB"/>
        </w:rPr>
        <w:t xml:space="preserve"> </w:t>
      </w:r>
      <w:r w:rsidR="009909BE" w:rsidRPr="009C729A">
        <w:rPr>
          <w:lang w:val="en-GB"/>
        </w:rPr>
        <w:t xml:space="preserve">immortalized human hepatocytes </w:t>
      </w:r>
      <w:r w:rsidR="0039692F" w:rsidRPr="009C729A">
        <w:rPr>
          <w:lang w:val="en-GB"/>
        </w:rPr>
        <w:t>(IHH) cells</w:t>
      </w:r>
      <w:r w:rsidR="009909BE" w:rsidRPr="009C729A">
        <w:rPr>
          <w:lang w:val="en-GB"/>
        </w:rPr>
        <w:t xml:space="preserve"> (</w:t>
      </w:r>
      <w:r w:rsidR="00D925F9" w:rsidRPr="009C729A">
        <w:rPr>
          <w:b/>
          <w:lang w:val="en-GB"/>
        </w:rPr>
        <w:t xml:space="preserve">Extended </w:t>
      </w:r>
      <w:r w:rsidR="007D1561" w:rsidRPr="009C729A">
        <w:rPr>
          <w:b/>
          <w:lang w:val="en-GB"/>
        </w:rPr>
        <w:t>D</w:t>
      </w:r>
      <w:r w:rsidR="00D925F9" w:rsidRPr="009C729A">
        <w:rPr>
          <w:b/>
          <w:lang w:val="en-GB"/>
        </w:rPr>
        <w:t xml:space="preserve">ata </w:t>
      </w:r>
      <w:r w:rsidR="004203EB" w:rsidRPr="009C729A">
        <w:rPr>
          <w:b/>
          <w:lang w:val="en-GB"/>
        </w:rPr>
        <w:t>Fig.</w:t>
      </w:r>
      <w:r w:rsidR="00D925F9" w:rsidRPr="009C729A">
        <w:rPr>
          <w:b/>
          <w:lang w:val="en-GB"/>
        </w:rPr>
        <w:t xml:space="preserve"> </w:t>
      </w:r>
      <w:r w:rsidR="00F500CE" w:rsidRPr="009C729A">
        <w:rPr>
          <w:b/>
          <w:lang w:val="en-GB"/>
        </w:rPr>
        <w:t>1</w:t>
      </w:r>
      <w:r w:rsidR="009909BE" w:rsidRPr="009C729A">
        <w:rPr>
          <w:lang w:val="en-GB"/>
        </w:rPr>
        <w:t>)</w:t>
      </w:r>
      <w:r w:rsidR="00546933" w:rsidRPr="009C729A">
        <w:rPr>
          <w:lang w:val="en-GB"/>
        </w:rPr>
        <w:t xml:space="preserve">. </w:t>
      </w:r>
      <w:r w:rsidR="00133EE1" w:rsidRPr="009C729A">
        <w:rPr>
          <w:lang w:val="en-GB"/>
        </w:rPr>
        <w:t>Moreover, IHH cells and primary human hepatocytes secreted PDGF-AA homodimer at comparable levels</w:t>
      </w:r>
      <w:r w:rsidR="00370284" w:rsidRPr="009C729A">
        <w:rPr>
          <w:lang w:val="en-GB"/>
        </w:rPr>
        <w:t xml:space="preserve"> </w:t>
      </w:r>
      <w:r w:rsidR="00133EE1" w:rsidRPr="009C729A">
        <w:rPr>
          <w:lang w:val="en-GB"/>
        </w:rPr>
        <w:t>(</w:t>
      </w:r>
      <w:r w:rsidR="004203EB" w:rsidRPr="009C729A">
        <w:rPr>
          <w:b/>
          <w:lang w:val="en-GB"/>
        </w:rPr>
        <w:t>Fig.</w:t>
      </w:r>
      <w:r w:rsidR="00171637" w:rsidRPr="009C729A">
        <w:rPr>
          <w:b/>
          <w:lang w:val="en-GB"/>
        </w:rPr>
        <w:t xml:space="preserve"> </w:t>
      </w:r>
      <w:r w:rsidR="00133EE1" w:rsidRPr="009C729A">
        <w:rPr>
          <w:b/>
          <w:lang w:val="en-GB"/>
        </w:rPr>
        <w:t>2</w:t>
      </w:r>
      <w:r w:rsidR="00D41601" w:rsidRPr="009C729A">
        <w:rPr>
          <w:b/>
          <w:lang w:val="en-GB"/>
        </w:rPr>
        <w:t>a</w:t>
      </w:r>
      <w:r w:rsidR="00133EE1" w:rsidRPr="009C729A">
        <w:rPr>
          <w:lang w:val="en-GB"/>
        </w:rPr>
        <w:t>)</w:t>
      </w:r>
      <w:r w:rsidR="00480F59" w:rsidRPr="009C729A">
        <w:rPr>
          <w:lang w:val="en-GB"/>
        </w:rPr>
        <w:t xml:space="preserve">. </w:t>
      </w:r>
      <w:r w:rsidR="00CF04BD" w:rsidRPr="009C729A">
        <w:rPr>
          <w:lang w:val="en-GB"/>
        </w:rPr>
        <w:t xml:space="preserve">Exposure of </w:t>
      </w:r>
      <w:r w:rsidR="00EF0283" w:rsidRPr="009C729A">
        <w:rPr>
          <w:lang w:val="en-GB"/>
        </w:rPr>
        <w:t xml:space="preserve">IHH cells to 100 nM human insulin </w:t>
      </w:r>
      <w:r w:rsidR="00A94C17" w:rsidRPr="009C729A">
        <w:rPr>
          <w:lang w:val="en-GB"/>
        </w:rPr>
        <w:t>for</w:t>
      </w:r>
      <w:r w:rsidR="00CF04BD" w:rsidRPr="009C729A">
        <w:rPr>
          <w:lang w:val="en-GB"/>
        </w:rPr>
        <w:t xml:space="preserve"> </w:t>
      </w:r>
      <w:r w:rsidR="00A94C17" w:rsidRPr="009C729A">
        <w:rPr>
          <w:lang w:val="en-GB"/>
        </w:rPr>
        <w:t>24, 48 and 72 h</w:t>
      </w:r>
      <w:r w:rsidR="007205FC" w:rsidRPr="009C729A">
        <w:rPr>
          <w:lang w:val="en-GB"/>
        </w:rPr>
        <w:t>ou</w:t>
      </w:r>
      <w:r w:rsidR="00A94C17" w:rsidRPr="009C729A">
        <w:rPr>
          <w:lang w:val="en-GB"/>
        </w:rPr>
        <w:t xml:space="preserve">rs led to </w:t>
      </w:r>
      <w:r w:rsidR="00134440" w:rsidRPr="009C729A">
        <w:rPr>
          <w:lang w:val="en-GB"/>
        </w:rPr>
        <w:t xml:space="preserve">a </w:t>
      </w:r>
      <w:r w:rsidR="00805B1E" w:rsidRPr="009C729A">
        <w:rPr>
          <w:lang w:val="en-GB"/>
        </w:rPr>
        <w:t>two</w:t>
      </w:r>
      <w:r w:rsidR="00645FEE" w:rsidRPr="009C729A">
        <w:rPr>
          <w:lang w:val="en-GB"/>
        </w:rPr>
        <w:t>-</w:t>
      </w:r>
      <w:r w:rsidR="00F51262" w:rsidRPr="009C729A">
        <w:rPr>
          <w:lang w:val="en-GB"/>
        </w:rPr>
        <w:t xml:space="preserve"> to </w:t>
      </w:r>
      <w:r w:rsidR="00805B1E" w:rsidRPr="009C729A">
        <w:rPr>
          <w:lang w:val="en-GB"/>
        </w:rPr>
        <w:t>five</w:t>
      </w:r>
      <w:r w:rsidR="00645FEE" w:rsidRPr="009C729A">
        <w:rPr>
          <w:lang w:val="en-GB"/>
        </w:rPr>
        <w:t>-</w:t>
      </w:r>
      <w:r w:rsidR="00A94C17" w:rsidRPr="009C729A">
        <w:rPr>
          <w:lang w:val="en-GB"/>
        </w:rPr>
        <w:t>fold increase in</w:t>
      </w:r>
      <w:r w:rsidR="00CF04BD" w:rsidRPr="009C729A">
        <w:rPr>
          <w:lang w:val="en-GB"/>
        </w:rPr>
        <w:t xml:space="preserve"> </w:t>
      </w:r>
      <w:r w:rsidR="00CF04BD" w:rsidRPr="009C729A">
        <w:rPr>
          <w:i/>
          <w:lang w:val="en-GB"/>
        </w:rPr>
        <w:t>PDGFA</w:t>
      </w:r>
      <w:r w:rsidR="00CF04BD" w:rsidRPr="009C729A">
        <w:rPr>
          <w:lang w:val="en-GB"/>
        </w:rPr>
        <w:t xml:space="preserve"> </w:t>
      </w:r>
      <w:r w:rsidR="00FF0FD5" w:rsidRPr="009C729A">
        <w:rPr>
          <w:lang w:val="en-GB"/>
        </w:rPr>
        <w:t>expression</w:t>
      </w:r>
      <w:r w:rsidR="00CD6517" w:rsidRPr="009C729A">
        <w:rPr>
          <w:lang w:val="en-GB"/>
        </w:rPr>
        <w:t xml:space="preserve"> (</w:t>
      </w:r>
      <w:r w:rsidR="004203EB" w:rsidRPr="009C729A">
        <w:rPr>
          <w:b/>
          <w:lang w:val="en-GB"/>
        </w:rPr>
        <w:t>Fig.</w:t>
      </w:r>
      <w:r w:rsidR="00CD6517" w:rsidRPr="009C729A">
        <w:rPr>
          <w:b/>
          <w:lang w:val="en-GB"/>
        </w:rPr>
        <w:t xml:space="preserve"> 2</w:t>
      </w:r>
      <w:r w:rsidR="00D41601" w:rsidRPr="009C729A">
        <w:rPr>
          <w:b/>
          <w:lang w:val="en-GB"/>
        </w:rPr>
        <w:t>b</w:t>
      </w:r>
      <w:r w:rsidR="00CD6517" w:rsidRPr="009C729A">
        <w:rPr>
          <w:lang w:val="en-GB"/>
        </w:rPr>
        <w:t>)</w:t>
      </w:r>
      <w:r w:rsidR="00B721B1" w:rsidRPr="009C729A">
        <w:rPr>
          <w:lang w:val="en-GB"/>
        </w:rPr>
        <w:t xml:space="preserve">. </w:t>
      </w:r>
      <w:r w:rsidR="00321043" w:rsidRPr="009C729A">
        <w:rPr>
          <w:lang w:val="en-GB"/>
        </w:rPr>
        <w:t>The</w:t>
      </w:r>
      <w:r w:rsidR="00437C66" w:rsidRPr="009C729A">
        <w:rPr>
          <w:lang w:val="en-GB"/>
        </w:rPr>
        <w:t xml:space="preserve"> stimulatory effect of insulin </w:t>
      </w:r>
      <w:r w:rsidR="00321043" w:rsidRPr="009C729A">
        <w:rPr>
          <w:lang w:val="en-GB"/>
        </w:rPr>
        <w:t xml:space="preserve">on </w:t>
      </w:r>
      <w:r w:rsidR="00321043" w:rsidRPr="009C729A">
        <w:rPr>
          <w:i/>
          <w:lang w:val="en-GB"/>
        </w:rPr>
        <w:t>PDGFA</w:t>
      </w:r>
      <w:r w:rsidR="00321043" w:rsidRPr="009C729A">
        <w:rPr>
          <w:lang w:val="en-GB"/>
        </w:rPr>
        <w:t xml:space="preserve"> </w:t>
      </w:r>
      <w:r w:rsidR="00FF0FD5" w:rsidRPr="009C729A">
        <w:rPr>
          <w:lang w:val="en-GB"/>
        </w:rPr>
        <w:t xml:space="preserve">expression </w:t>
      </w:r>
      <w:r w:rsidR="00321043" w:rsidRPr="009C729A">
        <w:rPr>
          <w:lang w:val="en-GB"/>
        </w:rPr>
        <w:t xml:space="preserve">was significant </w:t>
      </w:r>
      <w:r w:rsidR="00265C1C" w:rsidRPr="009C729A">
        <w:rPr>
          <w:lang w:val="en-GB"/>
        </w:rPr>
        <w:t xml:space="preserve">as early as six hours post insulin treatment </w:t>
      </w:r>
      <w:r w:rsidR="002A2AAE" w:rsidRPr="009C729A">
        <w:rPr>
          <w:lang w:val="en-GB"/>
        </w:rPr>
        <w:t>(</w:t>
      </w:r>
      <w:r w:rsidR="004203EB" w:rsidRPr="009C729A">
        <w:rPr>
          <w:b/>
          <w:lang w:val="en-GB"/>
        </w:rPr>
        <w:t>Fig.</w:t>
      </w:r>
      <w:r w:rsidR="002A2AAE" w:rsidRPr="009C729A">
        <w:rPr>
          <w:b/>
          <w:lang w:val="en-GB"/>
        </w:rPr>
        <w:t xml:space="preserve"> 2</w:t>
      </w:r>
      <w:r w:rsidR="00D41601" w:rsidRPr="009C729A">
        <w:rPr>
          <w:b/>
          <w:lang w:val="en-GB"/>
        </w:rPr>
        <w:t>c</w:t>
      </w:r>
      <w:r w:rsidR="002A2AAE" w:rsidRPr="009C729A">
        <w:rPr>
          <w:lang w:val="en-GB"/>
        </w:rPr>
        <w:t>)</w:t>
      </w:r>
      <w:r w:rsidR="00321043" w:rsidRPr="009C729A">
        <w:rPr>
          <w:lang w:val="en-GB"/>
        </w:rPr>
        <w:t>.</w:t>
      </w:r>
      <w:r w:rsidR="00E0547C" w:rsidRPr="009C729A">
        <w:rPr>
          <w:lang w:val="en-GB"/>
        </w:rPr>
        <w:t xml:space="preserve"> </w:t>
      </w:r>
      <w:r w:rsidR="00FF0FD5" w:rsidRPr="009C729A">
        <w:rPr>
          <w:lang w:val="en-GB"/>
        </w:rPr>
        <w:t xml:space="preserve">Importantly, we showed in this model that the rise of </w:t>
      </w:r>
      <w:r w:rsidR="00FF0FD5" w:rsidRPr="009C729A">
        <w:rPr>
          <w:i/>
          <w:lang w:val="en-GB"/>
        </w:rPr>
        <w:t>PDGFA</w:t>
      </w:r>
      <w:r w:rsidR="00FF0FD5" w:rsidRPr="009C729A">
        <w:rPr>
          <w:lang w:val="en-GB"/>
        </w:rPr>
        <w:t xml:space="preserve"> expression by insulin correlated with the hypomethylation of the </w:t>
      </w:r>
      <w:r w:rsidR="00FF0FD5" w:rsidRPr="009C729A">
        <w:rPr>
          <w:i/>
          <w:lang w:val="en-GB"/>
        </w:rPr>
        <w:t>PDGFA</w:t>
      </w:r>
      <w:r w:rsidR="00FF0FD5" w:rsidRPr="009C729A">
        <w:rPr>
          <w:lang w:val="en-GB"/>
        </w:rPr>
        <w:t xml:space="preserve"> cg14496282 site (</w:t>
      </w:r>
      <w:r w:rsidR="004203EB" w:rsidRPr="009C729A">
        <w:rPr>
          <w:b/>
          <w:lang w:val="en-GB"/>
        </w:rPr>
        <w:t>Fig.</w:t>
      </w:r>
      <w:r w:rsidR="00FF0FD5" w:rsidRPr="009C729A">
        <w:rPr>
          <w:b/>
          <w:lang w:val="en-GB"/>
        </w:rPr>
        <w:t xml:space="preserve"> 2</w:t>
      </w:r>
      <w:r w:rsidR="00D07E66" w:rsidRPr="009C729A">
        <w:rPr>
          <w:b/>
          <w:lang w:val="en-GB"/>
        </w:rPr>
        <w:t>d</w:t>
      </w:r>
      <w:r w:rsidR="00BB33FF" w:rsidRPr="009C729A">
        <w:rPr>
          <w:lang w:val="en-GB"/>
        </w:rPr>
        <w:t>).</w:t>
      </w:r>
    </w:p>
    <w:p w14:paraId="4862F4C1" w14:textId="6E82A503" w:rsidR="001A7347" w:rsidRPr="009C729A" w:rsidRDefault="00C618DC" w:rsidP="001D4080">
      <w:pPr>
        <w:rPr>
          <w:lang w:val="en-GB"/>
        </w:rPr>
      </w:pPr>
      <w:r w:rsidRPr="009C729A">
        <w:rPr>
          <w:lang w:val="en-GB"/>
        </w:rPr>
        <w:t xml:space="preserve">Although the cg14496282 </w:t>
      </w:r>
      <w:r w:rsidR="00BE18DE" w:rsidRPr="009C729A">
        <w:rPr>
          <w:lang w:val="en-GB"/>
        </w:rPr>
        <w:t xml:space="preserve">CpG </w:t>
      </w:r>
      <w:r w:rsidRPr="009C729A">
        <w:rPr>
          <w:lang w:val="en-GB"/>
        </w:rPr>
        <w:t xml:space="preserve">site </w:t>
      </w:r>
      <w:r w:rsidR="002628AB" w:rsidRPr="009C729A">
        <w:rPr>
          <w:lang w:val="en-GB"/>
        </w:rPr>
        <w:t xml:space="preserve">is </w:t>
      </w:r>
      <w:r w:rsidRPr="009C729A">
        <w:rPr>
          <w:lang w:val="en-GB"/>
        </w:rPr>
        <w:t>not conserved in mice, we</w:t>
      </w:r>
      <w:r w:rsidR="00265C1C" w:rsidRPr="009C729A">
        <w:rPr>
          <w:lang w:val="en-GB"/>
        </w:rPr>
        <w:t xml:space="preserve"> next</w:t>
      </w:r>
      <w:r w:rsidRPr="009C729A">
        <w:rPr>
          <w:lang w:val="en-GB"/>
        </w:rPr>
        <w:t xml:space="preserve"> investigated whether insulin stimulates the expression of </w:t>
      </w:r>
      <w:r w:rsidR="00DE0994" w:rsidRPr="009C729A">
        <w:rPr>
          <w:i/>
          <w:lang w:val="en-GB"/>
        </w:rPr>
        <w:t xml:space="preserve">Pdgfa </w:t>
      </w:r>
      <w:r w:rsidRPr="009C729A">
        <w:rPr>
          <w:lang w:val="en-GB"/>
        </w:rPr>
        <w:t xml:space="preserve">in </w:t>
      </w:r>
      <w:r w:rsidR="002628AB" w:rsidRPr="009C729A">
        <w:rPr>
          <w:lang w:val="en-GB"/>
        </w:rPr>
        <w:t>mice liver</w:t>
      </w:r>
      <w:r w:rsidRPr="009C729A">
        <w:rPr>
          <w:lang w:val="en-GB"/>
        </w:rPr>
        <w:t xml:space="preserve">. </w:t>
      </w:r>
      <w:r w:rsidR="003F2BDB" w:rsidRPr="009C729A">
        <w:rPr>
          <w:lang w:val="en-GB"/>
        </w:rPr>
        <w:t>W</w:t>
      </w:r>
      <w:r w:rsidR="00DF0698" w:rsidRPr="009C729A">
        <w:rPr>
          <w:lang w:val="en-GB"/>
        </w:rPr>
        <w:t>e found that</w:t>
      </w:r>
      <w:r w:rsidR="00774BB9" w:rsidRPr="009C729A">
        <w:rPr>
          <w:lang w:val="en-GB"/>
        </w:rPr>
        <w:t xml:space="preserve"> </w:t>
      </w:r>
      <w:r w:rsidR="00DF0698" w:rsidRPr="009C729A">
        <w:rPr>
          <w:lang w:val="en-GB"/>
        </w:rPr>
        <w:t>acute administration of insulin</w:t>
      </w:r>
      <w:r w:rsidR="002628AB" w:rsidRPr="009C729A">
        <w:rPr>
          <w:lang w:val="en-GB"/>
        </w:rPr>
        <w:t xml:space="preserve"> to normal mice </w:t>
      </w:r>
      <w:r w:rsidR="00476358" w:rsidRPr="009C729A">
        <w:rPr>
          <w:lang w:val="en-GB"/>
        </w:rPr>
        <w:t xml:space="preserve">activated Akt </w:t>
      </w:r>
      <w:r w:rsidR="00BE18DE" w:rsidRPr="009C729A">
        <w:rPr>
          <w:lang w:val="en-GB"/>
        </w:rPr>
        <w:t xml:space="preserve">in the liver </w:t>
      </w:r>
      <w:r w:rsidR="00476358" w:rsidRPr="009C729A">
        <w:rPr>
          <w:lang w:val="en-GB"/>
        </w:rPr>
        <w:t>(</w:t>
      </w:r>
      <w:r w:rsidR="00476358" w:rsidRPr="009C729A">
        <w:rPr>
          <w:b/>
          <w:lang w:val="en-GB"/>
        </w:rPr>
        <w:t xml:space="preserve">Extended Data </w:t>
      </w:r>
      <w:r w:rsidR="004203EB" w:rsidRPr="009C729A">
        <w:rPr>
          <w:b/>
          <w:lang w:val="en-GB"/>
        </w:rPr>
        <w:t>Fig.</w:t>
      </w:r>
      <w:r w:rsidR="00476358" w:rsidRPr="009C729A">
        <w:rPr>
          <w:b/>
          <w:lang w:val="en-GB"/>
        </w:rPr>
        <w:t xml:space="preserve"> 2</w:t>
      </w:r>
      <w:r w:rsidR="00476358" w:rsidRPr="009C729A">
        <w:rPr>
          <w:lang w:val="en-GB"/>
        </w:rPr>
        <w:t xml:space="preserve">) </w:t>
      </w:r>
      <w:r w:rsidR="00BE18DE" w:rsidRPr="009C729A">
        <w:rPr>
          <w:lang w:val="en-GB"/>
        </w:rPr>
        <w:t xml:space="preserve">and </w:t>
      </w:r>
      <w:r w:rsidR="00DF0698" w:rsidRPr="009C729A">
        <w:rPr>
          <w:lang w:val="en-GB"/>
        </w:rPr>
        <w:t>stimulate</w:t>
      </w:r>
      <w:r w:rsidR="001A7347" w:rsidRPr="009C729A">
        <w:rPr>
          <w:lang w:val="en-GB"/>
        </w:rPr>
        <w:t>d</w:t>
      </w:r>
      <w:r w:rsidR="00DF0698" w:rsidRPr="009C729A">
        <w:rPr>
          <w:lang w:val="en-GB"/>
        </w:rPr>
        <w:t xml:space="preserve"> </w:t>
      </w:r>
      <w:r w:rsidR="00DE0994" w:rsidRPr="009C729A">
        <w:rPr>
          <w:i/>
          <w:lang w:val="en-GB"/>
        </w:rPr>
        <w:t xml:space="preserve">Pdgfa </w:t>
      </w:r>
      <w:r w:rsidR="00DF0698" w:rsidRPr="009C729A">
        <w:rPr>
          <w:lang w:val="en-GB"/>
        </w:rPr>
        <w:t>expression (</w:t>
      </w:r>
      <w:r w:rsidR="004203EB" w:rsidRPr="009C729A">
        <w:rPr>
          <w:b/>
          <w:lang w:val="en-GB"/>
        </w:rPr>
        <w:t>Fig.</w:t>
      </w:r>
      <w:r w:rsidR="00DF0698" w:rsidRPr="009C729A">
        <w:rPr>
          <w:b/>
          <w:lang w:val="en-GB"/>
        </w:rPr>
        <w:t xml:space="preserve"> 2</w:t>
      </w:r>
      <w:r w:rsidR="00D07E66" w:rsidRPr="009C729A">
        <w:rPr>
          <w:b/>
          <w:lang w:val="en-GB"/>
        </w:rPr>
        <w:t>e</w:t>
      </w:r>
      <w:r w:rsidR="00DF0698" w:rsidRPr="009C729A">
        <w:rPr>
          <w:lang w:val="en-GB"/>
        </w:rPr>
        <w:t>)</w:t>
      </w:r>
      <w:r w:rsidR="004B5226" w:rsidRPr="009C729A">
        <w:rPr>
          <w:lang w:val="en-GB"/>
        </w:rPr>
        <w:t xml:space="preserve">, which is </w:t>
      </w:r>
      <w:r w:rsidR="00C6131C" w:rsidRPr="009C729A">
        <w:rPr>
          <w:lang w:val="en-GB"/>
        </w:rPr>
        <w:t>in line with</w:t>
      </w:r>
      <w:r w:rsidR="00DF0698" w:rsidRPr="009C729A">
        <w:rPr>
          <w:lang w:val="en-GB"/>
        </w:rPr>
        <w:t xml:space="preserve"> </w:t>
      </w:r>
      <w:r w:rsidR="00DE0994" w:rsidRPr="009C729A">
        <w:rPr>
          <w:lang w:val="en-GB"/>
        </w:rPr>
        <w:t xml:space="preserve">our </w:t>
      </w:r>
      <w:r w:rsidR="00BE18DE" w:rsidRPr="009C729A">
        <w:rPr>
          <w:lang w:val="en-GB"/>
        </w:rPr>
        <w:t xml:space="preserve">data </w:t>
      </w:r>
      <w:r w:rsidR="001B216A" w:rsidRPr="009C729A">
        <w:rPr>
          <w:lang w:val="en-GB"/>
        </w:rPr>
        <w:t>in human</w:t>
      </w:r>
      <w:r w:rsidR="00BE18DE" w:rsidRPr="009C729A">
        <w:rPr>
          <w:lang w:val="en-GB"/>
        </w:rPr>
        <w:t>s</w:t>
      </w:r>
      <w:r w:rsidR="00DF0698" w:rsidRPr="009C729A">
        <w:rPr>
          <w:lang w:val="en-GB"/>
        </w:rPr>
        <w:t>.</w:t>
      </w:r>
      <w:r w:rsidR="004834DF" w:rsidRPr="009C729A">
        <w:rPr>
          <w:lang w:val="en-GB"/>
        </w:rPr>
        <w:t xml:space="preserve"> </w:t>
      </w:r>
      <w:r w:rsidR="00C731B8" w:rsidRPr="009C729A">
        <w:rPr>
          <w:lang w:val="en-GB"/>
        </w:rPr>
        <w:t xml:space="preserve">This result indicates that </w:t>
      </w:r>
      <w:r w:rsidR="001A7347" w:rsidRPr="009C729A">
        <w:rPr>
          <w:lang w:val="en-GB"/>
        </w:rPr>
        <w:t xml:space="preserve">in mice other mechanisms that </w:t>
      </w:r>
      <w:r w:rsidR="00C731B8" w:rsidRPr="009C729A">
        <w:rPr>
          <w:lang w:val="en-GB"/>
        </w:rPr>
        <w:t>cg14496282 methylation</w:t>
      </w:r>
      <w:r w:rsidR="001A7347" w:rsidRPr="009C729A">
        <w:rPr>
          <w:lang w:val="en-GB"/>
        </w:rPr>
        <w:t xml:space="preserve"> levels</w:t>
      </w:r>
      <w:r w:rsidR="00C731B8" w:rsidRPr="009C729A">
        <w:rPr>
          <w:lang w:val="en-GB"/>
        </w:rPr>
        <w:t xml:space="preserve"> contribute to </w:t>
      </w:r>
      <w:r w:rsidR="00BE18DE" w:rsidRPr="009C729A">
        <w:rPr>
          <w:lang w:val="en-GB"/>
        </w:rPr>
        <w:t xml:space="preserve">the </w:t>
      </w:r>
      <w:r w:rsidR="00C731B8" w:rsidRPr="009C729A">
        <w:rPr>
          <w:lang w:val="en-GB"/>
        </w:rPr>
        <w:t xml:space="preserve">rise of </w:t>
      </w:r>
      <w:r w:rsidR="00C731B8" w:rsidRPr="009C729A">
        <w:rPr>
          <w:i/>
          <w:lang w:val="en-GB"/>
        </w:rPr>
        <w:t>PDGFA</w:t>
      </w:r>
      <w:r w:rsidR="00BE18DE" w:rsidRPr="009C729A">
        <w:rPr>
          <w:lang w:val="en-GB"/>
        </w:rPr>
        <w:t xml:space="preserve"> expression</w:t>
      </w:r>
      <w:r w:rsidR="00C731B8" w:rsidRPr="009C729A">
        <w:rPr>
          <w:lang w:val="en-GB"/>
        </w:rPr>
        <w:t xml:space="preserve"> </w:t>
      </w:r>
      <w:r w:rsidR="001A7347" w:rsidRPr="009C729A">
        <w:rPr>
          <w:lang w:val="en-GB"/>
        </w:rPr>
        <w:t xml:space="preserve">triggered </w:t>
      </w:r>
      <w:r w:rsidR="00BB33FF" w:rsidRPr="009C729A">
        <w:rPr>
          <w:lang w:val="en-GB"/>
        </w:rPr>
        <w:t>by insulin.</w:t>
      </w:r>
    </w:p>
    <w:p w14:paraId="4CEE3924" w14:textId="1ABDE013" w:rsidR="00577C98" w:rsidRPr="009C729A" w:rsidRDefault="00027C83" w:rsidP="001D4080">
      <w:pPr>
        <w:rPr>
          <w:lang w:val="en-GB"/>
        </w:rPr>
      </w:pPr>
      <w:r w:rsidRPr="009C729A">
        <w:rPr>
          <w:lang w:val="en-GB"/>
        </w:rPr>
        <w:t>Moreover</w:t>
      </w:r>
      <w:r w:rsidR="00476358" w:rsidRPr="009C729A">
        <w:rPr>
          <w:lang w:val="en-GB"/>
        </w:rPr>
        <w:t>, p</w:t>
      </w:r>
      <w:r w:rsidR="00AF3831" w:rsidRPr="009C729A">
        <w:rPr>
          <w:lang w:val="en-GB"/>
        </w:rPr>
        <w:t xml:space="preserve">arallel to </w:t>
      </w:r>
      <w:r w:rsidR="00262EE4" w:rsidRPr="009C729A">
        <w:rPr>
          <w:lang w:val="en-GB"/>
        </w:rPr>
        <w:t xml:space="preserve">increased </w:t>
      </w:r>
      <w:r w:rsidR="00AF3831" w:rsidRPr="009C729A">
        <w:rPr>
          <w:i/>
          <w:lang w:val="en-GB"/>
        </w:rPr>
        <w:t>PDGFA</w:t>
      </w:r>
      <w:r w:rsidR="00AF3831" w:rsidRPr="009C729A">
        <w:rPr>
          <w:lang w:val="en-GB"/>
        </w:rPr>
        <w:t xml:space="preserve"> </w:t>
      </w:r>
      <w:r w:rsidR="00262EE4" w:rsidRPr="009C729A">
        <w:rPr>
          <w:lang w:val="en-GB"/>
        </w:rPr>
        <w:t>expression</w:t>
      </w:r>
      <w:r w:rsidR="00AF3831" w:rsidRPr="009C729A">
        <w:rPr>
          <w:lang w:val="en-GB"/>
        </w:rPr>
        <w:t xml:space="preserve">, </w:t>
      </w:r>
      <w:r w:rsidR="00262EE4" w:rsidRPr="009C729A">
        <w:rPr>
          <w:lang w:val="en-GB"/>
        </w:rPr>
        <w:t xml:space="preserve">we found that </w:t>
      </w:r>
      <w:r w:rsidR="00AF3831" w:rsidRPr="009C729A">
        <w:rPr>
          <w:lang w:val="en-GB"/>
        </w:rPr>
        <w:t>the abundance of</w:t>
      </w:r>
      <w:r w:rsidR="00577C98" w:rsidRPr="009C729A">
        <w:rPr>
          <w:lang w:val="en-GB"/>
        </w:rPr>
        <w:t xml:space="preserve"> the </w:t>
      </w:r>
      <w:r w:rsidR="00327166" w:rsidRPr="009C729A">
        <w:rPr>
          <w:lang w:val="en-GB"/>
        </w:rPr>
        <w:t xml:space="preserve">encoded </w:t>
      </w:r>
      <w:r w:rsidR="00577C98" w:rsidRPr="009C729A">
        <w:rPr>
          <w:lang w:val="en-GB"/>
        </w:rPr>
        <w:t>protein</w:t>
      </w:r>
      <w:r w:rsidR="00AF3831" w:rsidRPr="009C729A">
        <w:rPr>
          <w:lang w:val="en-GB"/>
        </w:rPr>
        <w:t xml:space="preserve"> PDGF-AA homodimer </w:t>
      </w:r>
      <w:r w:rsidR="00262EE4" w:rsidRPr="009C729A">
        <w:rPr>
          <w:lang w:val="en-GB"/>
        </w:rPr>
        <w:t xml:space="preserve">increases </w:t>
      </w:r>
      <w:r w:rsidR="00AF3831" w:rsidRPr="009C729A">
        <w:rPr>
          <w:lang w:val="en-GB"/>
        </w:rPr>
        <w:t xml:space="preserve">in response to insulin </w:t>
      </w:r>
      <w:r w:rsidR="003D06D9" w:rsidRPr="009C729A">
        <w:rPr>
          <w:lang w:val="en-GB"/>
        </w:rPr>
        <w:t xml:space="preserve">via the </w:t>
      </w:r>
      <w:r w:rsidR="00476358" w:rsidRPr="009C729A">
        <w:rPr>
          <w:lang w:val="en-GB"/>
        </w:rPr>
        <w:t xml:space="preserve">canonical </w:t>
      </w:r>
      <w:r w:rsidR="003D06D9" w:rsidRPr="009C729A">
        <w:rPr>
          <w:lang w:val="en-GB"/>
        </w:rPr>
        <w:t xml:space="preserve">PI3K/AKT pathway </w:t>
      </w:r>
      <w:r w:rsidR="00AF3831" w:rsidRPr="009C729A">
        <w:rPr>
          <w:lang w:val="en-GB"/>
        </w:rPr>
        <w:t>(</w:t>
      </w:r>
      <w:r w:rsidR="004203EB" w:rsidRPr="009C729A">
        <w:rPr>
          <w:b/>
          <w:lang w:val="en-GB"/>
        </w:rPr>
        <w:t>Fig.</w:t>
      </w:r>
      <w:r w:rsidR="00171637" w:rsidRPr="009C729A">
        <w:rPr>
          <w:b/>
          <w:lang w:val="en-GB"/>
        </w:rPr>
        <w:t xml:space="preserve"> </w:t>
      </w:r>
      <w:r w:rsidR="009E339B" w:rsidRPr="009C729A">
        <w:rPr>
          <w:b/>
          <w:lang w:val="en-GB"/>
        </w:rPr>
        <w:t>2f</w:t>
      </w:r>
      <w:r w:rsidR="00C92C84" w:rsidRPr="009C729A">
        <w:rPr>
          <w:b/>
          <w:lang w:val="en-GB"/>
        </w:rPr>
        <w:t>-</w:t>
      </w:r>
      <w:r w:rsidR="00185E0C" w:rsidRPr="009C729A">
        <w:rPr>
          <w:b/>
          <w:lang w:val="en-GB"/>
        </w:rPr>
        <w:t>g</w:t>
      </w:r>
      <w:r w:rsidR="00AF3831" w:rsidRPr="009C729A">
        <w:rPr>
          <w:lang w:val="en-GB"/>
        </w:rPr>
        <w:t>).</w:t>
      </w:r>
      <w:r w:rsidR="00E0547C" w:rsidRPr="009C729A">
        <w:rPr>
          <w:lang w:val="en-GB"/>
        </w:rPr>
        <w:t xml:space="preserve"> The PI3K inhibitor wortmannin abolished the insulin-mediated </w:t>
      </w:r>
      <w:r w:rsidR="00262EE4" w:rsidRPr="009C729A">
        <w:rPr>
          <w:lang w:val="en-GB"/>
        </w:rPr>
        <w:t xml:space="preserve">increase </w:t>
      </w:r>
      <w:r w:rsidRPr="009C729A">
        <w:rPr>
          <w:lang w:val="en-GB"/>
        </w:rPr>
        <w:t xml:space="preserve">in </w:t>
      </w:r>
      <w:r w:rsidR="00E0547C" w:rsidRPr="009C729A">
        <w:rPr>
          <w:i/>
          <w:lang w:val="en-GB"/>
        </w:rPr>
        <w:t>PDGFA</w:t>
      </w:r>
      <w:r w:rsidR="00E0547C" w:rsidRPr="009C729A">
        <w:rPr>
          <w:lang w:val="en-GB"/>
        </w:rPr>
        <w:t xml:space="preserve"> </w:t>
      </w:r>
      <w:r w:rsidR="00262EE4" w:rsidRPr="009C729A">
        <w:rPr>
          <w:lang w:val="en-GB"/>
        </w:rPr>
        <w:t xml:space="preserve">expression </w:t>
      </w:r>
      <w:r w:rsidR="00E0547C" w:rsidRPr="009C729A">
        <w:rPr>
          <w:lang w:val="en-GB"/>
        </w:rPr>
        <w:t>and PDGF-AA homodimer</w:t>
      </w:r>
      <w:r w:rsidR="00262EE4" w:rsidRPr="009C729A">
        <w:rPr>
          <w:lang w:val="en-GB"/>
        </w:rPr>
        <w:t xml:space="preserve"> abundance</w:t>
      </w:r>
      <w:r w:rsidR="00E0547C" w:rsidRPr="009C729A">
        <w:rPr>
          <w:lang w:val="en-GB"/>
        </w:rPr>
        <w:t xml:space="preserve"> (</w:t>
      </w:r>
      <w:r w:rsidR="004203EB" w:rsidRPr="009C729A">
        <w:rPr>
          <w:b/>
          <w:lang w:val="en-GB"/>
        </w:rPr>
        <w:t>Fig</w:t>
      </w:r>
      <w:r w:rsidR="00E0547C" w:rsidRPr="009C729A">
        <w:rPr>
          <w:b/>
          <w:lang w:val="en-GB"/>
        </w:rPr>
        <w:t>s</w:t>
      </w:r>
      <w:r w:rsidR="000F7628" w:rsidRPr="009C729A">
        <w:rPr>
          <w:b/>
          <w:lang w:val="en-GB"/>
        </w:rPr>
        <w:t>.</w:t>
      </w:r>
      <w:r w:rsidR="00E0547C" w:rsidRPr="009C729A">
        <w:rPr>
          <w:b/>
          <w:lang w:val="en-GB"/>
        </w:rPr>
        <w:t xml:space="preserve"> </w:t>
      </w:r>
      <w:r w:rsidR="009E339B" w:rsidRPr="009C729A">
        <w:rPr>
          <w:b/>
          <w:lang w:val="en-GB"/>
        </w:rPr>
        <w:t xml:space="preserve">2g </w:t>
      </w:r>
      <w:r w:rsidR="00E0547C" w:rsidRPr="009C729A">
        <w:rPr>
          <w:b/>
          <w:lang w:val="en-GB"/>
        </w:rPr>
        <w:t>and 2</w:t>
      </w:r>
      <w:r w:rsidR="009E339B" w:rsidRPr="009C729A">
        <w:rPr>
          <w:b/>
          <w:lang w:val="en-GB"/>
        </w:rPr>
        <w:t>h</w:t>
      </w:r>
      <w:r w:rsidR="00E0547C" w:rsidRPr="009C729A">
        <w:rPr>
          <w:lang w:val="en-GB"/>
        </w:rPr>
        <w:t>).</w:t>
      </w:r>
      <w:r w:rsidR="00E501F0" w:rsidRPr="009C729A">
        <w:rPr>
          <w:lang w:val="en-GB"/>
        </w:rPr>
        <w:t xml:space="preserve"> </w:t>
      </w:r>
      <w:r w:rsidR="00264428" w:rsidRPr="009C729A">
        <w:rPr>
          <w:lang w:val="en-GB"/>
        </w:rPr>
        <w:t xml:space="preserve">The increase </w:t>
      </w:r>
      <w:r w:rsidRPr="009C729A">
        <w:rPr>
          <w:lang w:val="en-GB"/>
        </w:rPr>
        <w:t xml:space="preserve">in </w:t>
      </w:r>
      <w:r w:rsidR="00264428" w:rsidRPr="009C729A">
        <w:rPr>
          <w:i/>
          <w:lang w:val="en-GB"/>
        </w:rPr>
        <w:t>PDGFA</w:t>
      </w:r>
      <w:r w:rsidR="00264428" w:rsidRPr="009C729A">
        <w:rPr>
          <w:lang w:val="en-GB"/>
        </w:rPr>
        <w:t xml:space="preserve"> </w:t>
      </w:r>
      <w:r w:rsidR="00262EE4" w:rsidRPr="009C729A">
        <w:rPr>
          <w:lang w:val="en-GB"/>
        </w:rPr>
        <w:t xml:space="preserve">expression </w:t>
      </w:r>
      <w:r w:rsidR="00264428" w:rsidRPr="009C729A">
        <w:rPr>
          <w:lang w:val="en-GB"/>
        </w:rPr>
        <w:t>by ins</w:t>
      </w:r>
      <w:r w:rsidR="00561DDA" w:rsidRPr="009C729A">
        <w:rPr>
          <w:lang w:val="en-GB"/>
        </w:rPr>
        <w:t xml:space="preserve">ulin was not the consequence of changes in the </w:t>
      </w:r>
      <w:r w:rsidR="003A7FAA" w:rsidRPr="009C729A">
        <w:rPr>
          <w:lang w:val="en-GB"/>
        </w:rPr>
        <w:t xml:space="preserve">IHH </w:t>
      </w:r>
      <w:r w:rsidR="00264428" w:rsidRPr="009C729A">
        <w:rPr>
          <w:lang w:val="en-GB"/>
        </w:rPr>
        <w:t xml:space="preserve">cell </w:t>
      </w:r>
      <w:r w:rsidR="00D83B27" w:rsidRPr="009C729A">
        <w:rPr>
          <w:lang w:val="en-GB"/>
        </w:rPr>
        <w:t>number,</w:t>
      </w:r>
      <w:r w:rsidR="00264428" w:rsidRPr="009C729A">
        <w:rPr>
          <w:lang w:val="en-GB"/>
        </w:rPr>
        <w:t xml:space="preserve"> as </w:t>
      </w:r>
      <w:r w:rsidR="006C28F4" w:rsidRPr="009C729A">
        <w:rPr>
          <w:lang w:val="en-GB"/>
        </w:rPr>
        <w:t>insulin</w:t>
      </w:r>
      <w:r w:rsidR="00F37830" w:rsidRPr="009C729A">
        <w:rPr>
          <w:lang w:val="en-GB"/>
        </w:rPr>
        <w:t xml:space="preserve"> treatment for </w:t>
      </w:r>
      <w:r w:rsidR="007205FC" w:rsidRPr="009C729A">
        <w:rPr>
          <w:lang w:val="en-GB"/>
        </w:rPr>
        <w:t xml:space="preserve">24 hours </w:t>
      </w:r>
      <w:r w:rsidR="006C28F4" w:rsidRPr="009C729A">
        <w:rPr>
          <w:lang w:val="en-GB"/>
        </w:rPr>
        <w:t xml:space="preserve">did not </w:t>
      </w:r>
      <w:r w:rsidR="009612D6" w:rsidRPr="009C729A">
        <w:rPr>
          <w:lang w:val="en-GB"/>
        </w:rPr>
        <w:t>modify</w:t>
      </w:r>
      <w:r w:rsidR="006C28F4" w:rsidRPr="009C729A">
        <w:rPr>
          <w:lang w:val="en-GB"/>
        </w:rPr>
        <w:t xml:space="preserve"> </w:t>
      </w:r>
      <w:r w:rsidR="00264428" w:rsidRPr="009C729A">
        <w:rPr>
          <w:lang w:val="en-GB"/>
        </w:rPr>
        <w:t>the cell number</w:t>
      </w:r>
      <w:r w:rsidR="006C28F4" w:rsidRPr="009C729A">
        <w:rPr>
          <w:lang w:val="en-GB"/>
        </w:rPr>
        <w:t xml:space="preserve"> and viability (</w:t>
      </w:r>
      <w:r w:rsidR="00A52C41" w:rsidRPr="009C729A">
        <w:rPr>
          <w:b/>
          <w:lang w:val="en-GB"/>
        </w:rPr>
        <w:t xml:space="preserve">Extended Data </w:t>
      </w:r>
      <w:r w:rsidR="004203EB" w:rsidRPr="009C729A">
        <w:rPr>
          <w:b/>
          <w:lang w:val="en-GB"/>
        </w:rPr>
        <w:t>Fig.</w:t>
      </w:r>
      <w:r w:rsidR="00A52C41" w:rsidRPr="009C729A">
        <w:rPr>
          <w:b/>
          <w:lang w:val="en-GB"/>
        </w:rPr>
        <w:t xml:space="preserve"> </w:t>
      </w:r>
      <w:r w:rsidR="00A208DC" w:rsidRPr="009C729A">
        <w:rPr>
          <w:b/>
          <w:lang w:val="en-GB"/>
        </w:rPr>
        <w:t>4</w:t>
      </w:r>
      <w:r w:rsidR="006C28F4" w:rsidRPr="009C729A">
        <w:rPr>
          <w:lang w:val="en-GB"/>
        </w:rPr>
        <w:t xml:space="preserve">). </w:t>
      </w:r>
      <w:r w:rsidR="009E339B" w:rsidRPr="009C729A">
        <w:rPr>
          <w:lang w:val="en-GB"/>
        </w:rPr>
        <w:t>Collectively, our data strongly suggest</w:t>
      </w:r>
      <w:r w:rsidR="00D5403E" w:rsidRPr="009C729A">
        <w:rPr>
          <w:lang w:val="en-GB"/>
        </w:rPr>
        <w:t>ed</w:t>
      </w:r>
      <w:r w:rsidR="009E339B" w:rsidRPr="009C729A">
        <w:rPr>
          <w:lang w:val="en-GB"/>
        </w:rPr>
        <w:t xml:space="preserve"> that the increase in </w:t>
      </w:r>
      <w:r w:rsidR="009E339B" w:rsidRPr="009C729A">
        <w:rPr>
          <w:i/>
          <w:lang w:val="en-GB"/>
        </w:rPr>
        <w:t xml:space="preserve">PDGFA </w:t>
      </w:r>
      <w:r w:rsidR="009E339B" w:rsidRPr="009C729A">
        <w:rPr>
          <w:lang w:val="en-GB"/>
        </w:rPr>
        <w:t xml:space="preserve">expression by insulin involves the insulin receptor signaling. In support of this hypothesis, we found </w:t>
      </w:r>
      <w:r w:rsidR="009E339B" w:rsidRPr="009C729A">
        <w:rPr>
          <w:lang w:val="en-GB"/>
        </w:rPr>
        <w:lastRenderedPageBreak/>
        <w:t xml:space="preserve">that the pharmacological inhibition of insulin growth 1 factor receptor (IGF1R) activity </w:t>
      </w:r>
      <w:r w:rsidR="00D5403E" w:rsidRPr="009C729A">
        <w:rPr>
          <w:lang w:val="en-GB"/>
        </w:rPr>
        <w:t xml:space="preserve">does </w:t>
      </w:r>
      <w:r w:rsidR="009E339B" w:rsidRPr="009C729A">
        <w:rPr>
          <w:lang w:val="en-GB"/>
        </w:rPr>
        <w:t xml:space="preserve">not prevent the rise of </w:t>
      </w:r>
      <w:r w:rsidR="009E339B" w:rsidRPr="009C729A">
        <w:rPr>
          <w:i/>
          <w:lang w:val="en-GB"/>
        </w:rPr>
        <w:t>PDGFA</w:t>
      </w:r>
      <w:r w:rsidR="009E339B" w:rsidRPr="009C729A">
        <w:rPr>
          <w:lang w:val="en-GB"/>
        </w:rPr>
        <w:t xml:space="preserve"> expression elicited by insulin (</w:t>
      </w:r>
      <w:r w:rsidR="009E339B" w:rsidRPr="009C729A">
        <w:rPr>
          <w:b/>
          <w:lang w:val="en-GB"/>
        </w:rPr>
        <w:t>Extended Data Fig. 3</w:t>
      </w:r>
      <w:r w:rsidR="009E339B" w:rsidRPr="009C729A">
        <w:rPr>
          <w:lang w:val="en-GB"/>
        </w:rPr>
        <w:t>)</w:t>
      </w:r>
      <w:r w:rsidR="00C974E1" w:rsidRPr="009C729A">
        <w:rPr>
          <w:lang w:val="en-GB"/>
        </w:rPr>
        <w:t>.</w:t>
      </w:r>
    </w:p>
    <w:p w14:paraId="7632AEC1" w14:textId="2E257ED8" w:rsidR="007523AA" w:rsidRPr="009C729A" w:rsidRDefault="00E91ECB" w:rsidP="002C4A27">
      <w:pPr>
        <w:rPr>
          <w:lang w:val="en-GB"/>
        </w:rPr>
      </w:pPr>
      <w:r w:rsidRPr="009C729A">
        <w:rPr>
          <w:lang w:val="en-GB"/>
        </w:rPr>
        <w:t xml:space="preserve">The </w:t>
      </w:r>
      <w:r w:rsidR="00577C98" w:rsidRPr="009C729A">
        <w:rPr>
          <w:lang w:val="en-GB"/>
        </w:rPr>
        <w:t>l</w:t>
      </w:r>
      <w:r w:rsidR="00514385" w:rsidRPr="009C729A">
        <w:rPr>
          <w:lang w:val="en-GB"/>
        </w:rPr>
        <w:t xml:space="preserve">ipid accumulation caused by insulin treatment may account for the increase </w:t>
      </w:r>
      <w:r w:rsidR="00D5403E" w:rsidRPr="009C729A">
        <w:rPr>
          <w:lang w:val="en-GB"/>
        </w:rPr>
        <w:t xml:space="preserve">in </w:t>
      </w:r>
      <w:r w:rsidR="00514385" w:rsidRPr="009C729A">
        <w:rPr>
          <w:i/>
          <w:lang w:val="en-GB"/>
        </w:rPr>
        <w:t>PDGFA</w:t>
      </w:r>
      <w:r w:rsidR="00D824A4" w:rsidRPr="009C729A">
        <w:rPr>
          <w:lang w:val="en-GB"/>
        </w:rPr>
        <w:t xml:space="preserve"> expression</w:t>
      </w:r>
      <w:r w:rsidR="00514385" w:rsidRPr="009C729A">
        <w:rPr>
          <w:lang w:val="en-GB"/>
        </w:rPr>
        <w:t xml:space="preserve">. </w:t>
      </w:r>
      <w:r w:rsidR="00CB3C87" w:rsidRPr="009C729A">
        <w:rPr>
          <w:lang w:val="en-GB"/>
        </w:rPr>
        <w:t>Our results infirm</w:t>
      </w:r>
      <w:r w:rsidR="003902F7" w:rsidRPr="009C729A">
        <w:rPr>
          <w:lang w:val="en-GB"/>
        </w:rPr>
        <w:t>ed</w:t>
      </w:r>
      <w:r w:rsidR="00CB3C87" w:rsidRPr="009C729A">
        <w:rPr>
          <w:lang w:val="en-GB"/>
        </w:rPr>
        <w:t xml:space="preserve"> th</w:t>
      </w:r>
      <w:r w:rsidR="00870CAF" w:rsidRPr="009C729A">
        <w:rPr>
          <w:lang w:val="en-GB"/>
        </w:rPr>
        <w:t>is</w:t>
      </w:r>
      <w:r w:rsidR="00CB3C87" w:rsidRPr="009C729A">
        <w:rPr>
          <w:lang w:val="en-GB"/>
        </w:rPr>
        <w:t xml:space="preserve"> hypothesis</w:t>
      </w:r>
      <w:r w:rsidR="00D824A4" w:rsidRPr="009C729A">
        <w:rPr>
          <w:lang w:val="en-GB"/>
        </w:rPr>
        <w:t xml:space="preserve"> as we found similar intracellular neutral lipid levels</w:t>
      </w:r>
      <w:r w:rsidR="00C43F8A" w:rsidRPr="009C729A">
        <w:rPr>
          <w:lang w:val="en-GB"/>
        </w:rPr>
        <w:t xml:space="preserve"> </w:t>
      </w:r>
      <w:r w:rsidR="00D824A4" w:rsidRPr="009C729A">
        <w:rPr>
          <w:lang w:val="en-GB"/>
        </w:rPr>
        <w:t>in</w:t>
      </w:r>
      <w:r w:rsidR="005A18C9" w:rsidRPr="009C729A">
        <w:rPr>
          <w:lang w:val="en-GB"/>
        </w:rPr>
        <w:t xml:space="preserve"> insulin-treated IHH cells</w:t>
      </w:r>
      <w:r w:rsidR="00D824A4" w:rsidRPr="009C729A">
        <w:rPr>
          <w:lang w:val="en-GB"/>
        </w:rPr>
        <w:t xml:space="preserve"> </w:t>
      </w:r>
      <w:r w:rsidR="00D824A4" w:rsidRPr="009C729A">
        <w:rPr>
          <w:i/>
          <w:lang w:val="en-GB"/>
        </w:rPr>
        <w:t>versus</w:t>
      </w:r>
      <w:r w:rsidR="001513E8" w:rsidRPr="009C729A">
        <w:rPr>
          <w:lang w:val="en-GB"/>
        </w:rPr>
        <w:t xml:space="preserve"> </w:t>
      </w:r>
      <w:r w:rsidR="00D824A4" w:rsidRPr="009C729A">
        <w:rPr>
          <w:lang w:val="en-GB"/>
        </w:rPr>
        <w:t>control cells</w:t>
      </w:r>
      <w:r w:rsidR="007E28BF" w:rsidRPr="009C729A">
        <w:rPr>
          <w:lang w:val="en-GB"/>
        </w:rPr>
        <w:t xml:space="preserve">, and </w:t>
      </w:r>
      <w:r w:rsidR="00027C83" w:rsidRPr="009C729A">
        <w:rPr>
          <w:lang w:val="en-GB"/>
        </w:rPr>
        <w:t xml:space="preserve">we showed </w:t>
      </w:r>
      <w:r w:rsidR="007E28BF" w:rsidRPr="009C729A">
        <w:rPr>
          <w:lang w:val="en-GB"/>
        </w:rPr>
        <w:t xml:space="preserve">that the chronic exposure of IHH cells with palmitate that affect insulin-induced AKT activation did not modify </w:t>
      </w:r>
      <w:r w:rsidR="00027C83" w:rsidRPr="009C729A">
        <w:rPr>
          <w:i/>
          <w:lang w:val="en-GB"/>
        </w:rPr>
        <w:t>PDGFA</w:t>
      </w:r>
      <w:r w:rsidR="00027C83" w:rsidRPr="009C729A">
        <w:rPr>
          <w:lang w:val="en-GB"/>
        </w:rPr>
        <w:t xml:space="preserve"> </w:t>
      </w:r>
      <w:r w:rsidR="007E28BF" w:rsidRPr="009C729A">
        <w:rPr>
          <w:lang w:val="en-GB"/>
        </w:rPr>
        <w:t>expression (</w:t>
      </w:r>
      <w:r w:rsidR="00255182" w:rsidRPr="009C729A">
        <w:rPr>
          <w:b/>
          <w:lang w:val="en-GB"/>
        </w:rPr>
        <w:t xml:space="preserve">Extended Data </w:t>
      </w:r>
      <w:r w:rsidR="004203EB" w:rsidRPr="009C729A">
        <w:rPr>
          <w:b/>
          <w:lang w:val="en-GB"/>
        </w:rPr>
        <w:t>Fig.</w:t>
      </w:r>
      <w:r w:rsidR="00255182" w:rsidRPr="009C729A">
        <w:rPr>
          <w:b/>
          <w:lang w:val="en-GB"/>
        </w:rPr>
        <w:t xml:space="preserve"> </w:t>
      </w:r>
      <w:r w:rsidR="00A208DC" w:rsidRPr="009C729A">
        <w:rPr>
          <w:b/>
          <w:lang w:val="en-GB"/>
        </w:rPr>
        <w:t>5</w:t>
      </w:r>
      <w:r w:rsidR="007E28BF" w:rsidRPr="009C729A">
        <w:rPr>
          <w:lang w:val="en-GB"/>
        </w:rPr>
        <w:t>)</w:t>
      </w:r>
      <w:r w:rsidR="004D1951" w:rsidRPr="009C729A">
        <w:rPr>
          <w:lang w:val="en-GB"/>
        </w:rPr>
        <w:t xml:space="preserve">. </w:t>
      </w:r>
      <w:r w:rsidR="00677A52" w:rsidRPr="009C729A">
        <w:rPr>
          <w:lang w:val="en-GB"/>
        </w:rPr>
        <w:t>Thus, al</w:t>
      </w:r>
      <w:r w:rsidRPr="009C729A">
        <w:rPr>
          <w:lang w:val="en-GB"/>
        </w:rPr>
        <w:t>together our</w:t>
      </w:r>
      <w:r w:rsidR="00677A52" w:rsidRPr="009C729A">
        <w:rPr>
          <w:lang w:val="en-GB"/>
        </w:rPr>
        <w:t xml:space="preserve"> data support a </w:t>
      </w:r>
      <w:r w:rsidR="00577C98" w:rsidRPr="009C729A">
        <w:rPr>
          <w:lang w:val="en-GB"/>
        </w:rPr>
        <w:t xml:space="preserve">direct </w:t>
      </w:r>
      <w:r w:rsidR="00E24FDA" w:rsidRPr="009C729A">
        <w:rPr>
          <w:lang w:val="en-GB"/>
        </w:rPr>
        <w:t xml:space="preserve">causative </w:t>
      </w:r>
      <w:r w:rsidR="00677A52" w:rsidRPr="009C729A">
        <w:rPr>
          <w:lang w:val="en-GB"/>
        </w:rPr>
        <w:t xml:space="preserve">role </w:t>
      </w:r>
      <w:r w:rsidR="0027447B" w:rsidRPr="009C729A">
        <w:rPr>
          <w:lang w:val="en-GB"/>
        </w:rPr>
        <w:t>of</w:t>
      </w:r>
      <w:r w:rsidR="004B1AD1" w:rsidRPr="009C729A">
        <w:rPr>
          <w:lang w:val="en-GB"/>
        </w:rPr>
        <w:t xml:space="preserve"> the</w:t>
      </w:r>
      <w:r w:rsidR="00677A52" w:rsidRPr="009C729A">
        <w:rPr>
          <w:lang w:val="en-GB"/>
        </w:rPr>
        <w:t xml:space="preserve"> insulin</w:t>
      </w:r>
      <w:r w:rsidR="0027447B" w:rsidRPr="009C729A">
        <w:rPr>
          <w:lang w:val="en-GB"/>
        </w:rPr>
        <w:t xml:space="preserve"> signaling</w:t>
      </w:r>
      <w:r w:rsidR="00677A52" w:rsidRPr="009C729A">
        <w:rPr>
          <w:lang w:val="en-GB"/>
        </w:rPr>
        <w:t xml:space="preserve"> in the</w:t>
      </w:r>
      <w:r w:rsidR="0073576A" w:rsidRPr="009C729A">
        <w:rPr>
          <w:lang w:val="en-GB"/>
        </w:rPr>
        <w:t xml:space="preserve"> expression of </w:t>
      </w:r>
      <w:r w:rsidR="0073576A" w:rsidRPr="009C729A">
        <w:rPr>
          <w:i/>
          <w:lang w:val="en-GB"/>
        </w:rPr>
        <w:t>PDGFA</w:t>
      </w:r>
      <w:r w:rsidR="002F786A" w:rsidRPr="009C729A">
        <w:rPr>
          <w:lang w:val="en-GB"/>
        </w:rPr>
        <w:t>.</w:t>
      </w:r>
    </w:p>
    <w:p w14:paraId="325682B8" w14:textId="09CB679B" w:rsidR="00A53597" w:rsidRPr="009C729A" w:rsidRDefault="007578BB" w:rsidP="001D4080">
      <w:pPr>
        <w:pStyle w:val="Titre1"/>
        <w:rPr>
          <w:lang w:val="en-GB"/>
        </w:rPr>
      </w:pPr>
      <w:r w:rsidRPr="009C729A">
        <w:rPr>
          <w:lang w:val="en-GB"/>
        </w:rPr>
        <w:t xml:space="preserve">PDGF-AA </w:t>
      </w:r>
      <w:r w:rsidR="0052417A" w:rsidRPr="009C729A">
        <w:rPr>
          <w:lang w:val="en-GB"/>
        </w:rPr>
        <w:t>induce</w:t>
      </w:r>
      <w:r w:rsidR="001F0AF4" w:rsidRPr="009C729A">
        <w:rPr>
          <w:lang w:val="en-GB"/>
        </w:rPr>
        <w:t>s</w:t>
      </w:r>
      <w:r w:rsidR="0052417A" w:rsidRPr="009C729A">
        <w:rPr>
          <w:lang w:val="en-GB"/>
        </w:rPr>
        <w:t xml:space="preserve"> </w:t>
      </w:r>
      <w:r w:rsidR="002E495F" w:rsidRPr="009C729A">
        <w:rPr>
          <w:lang w:val="en-GB"/>
        </w:rPr>
        <w:t xml:space="preserve">hepatic </w:t>
      </w:r>
      <w:r w:rsidR="0052417A" w:rsidRPr="009C729A">
        <w:rPr>
          <w:lang w:val="en-GB"/>
        </w:rPr>
        <w:t>insulin resistance</w:t>
      </w:r>
      <w:r w:rsidR="00A90F72" w:rsidRPr="009C729A">
        <w:rPr>
          <w:lang w:val="en-GB"/>
        </w:rPr>
        <w:t xml:space="preserve"> </w:t>
      </w:r>
    </w:p>
    <w:p w14:paraId="003FF001" w14:textId="23178A90" w:rsidR="00CB3C1E" w:rsidRPr="009C729A" w:rsidRDefault="00051BAE" w:rsidP="001D4080">
      <w:pPr>
        <w:rPr>
          <w:lang w:val="en-GB"/>
        </w:rPr>
      </w:pPr>
      <w:r w:rsidRPr="009C729A">
        <w:rPr>
          <w:lang w:val="en-GB"/>
        </w:rPr>
        <w:t xml:space="preserve">We </w:t>
      </w:r>
      <w:r w:rsidR="004F07A9" w:rsidRPr="009C729A">
        <w:rPr>
          <w:lang w:val="en-GB"/>
        </w:rPr>
        <w:t xml:space="preserve">then </w:t>
      </w:r>
      <w:r w:rsidRPr="009C729A">
        <w:rPr>
          <w:lang w:val="en-GB"/>
        </w:rPr>
        <w:t xml:space="preserve">hypothesized that </w:t>
      </w:r>
      <w:r w:rsidR="002F7E20" w:rsidRPr="009C729A">
        <w:rPr>
          <w:lang w:val="en-GB"/>
        </w:rPr>
        <w:t xml:space="preserve">the </w:t>
      </w:r>
      <w:r w:rsidRPr="009C729A">
        <w:rPr>
          <w:lang w:val="en-GB"/>
        </w:rPr>
        <w:t>h</w:t>
      </w:r>
      <w:r w:rsidR="00DD403B" w:rsidRPr="009C729A">
        <w:rPr>
          <w:lang w:val="en-GB"/>
        </w:rPr>
        <w:t xml:space="preserve">epatic </w:t>
      </w:r>
      <w:r w:rsidR="0052417A" w:rsidRPr="009C729A">
        <w:rPr>
          <w:lang w:val="en-GB"/>
        </w:rPr>
        <w:t>overproduction of</w:t>
      </w:r>
      <w:r w:rsidR="00DD403B" w:rsidRPr="009C729A">
        <w:rPr>
          <w:lang w:val="en-GB"/>
        </w:rPr>
        <w:t xml:space="preserve"> PDGF-AA </w:t>
      </w:r>
      <w:r w:rsidRPr="009C729A">
        <w:rPr>
          <w:lang w:val="en-GB"/>
        </w:rPr>
        <w:t xml:space="preserve">in response to chronic hyperinsulinemia may </w:t>
      </w:r>
      <w:r w:rsidR="00254875" w:rsidRPr="009C729A">
        <w:rPr>
          <w:lang w:val="en-GB"/>
        </w:rPr>
        <w:t xml:space="preserve">mediate </w:t>
      </w:r>
      <w:r w:rsidRPr="009C729A">
        <w:rPr>
          <w:lang w:val="en-GB"/>
        </w:rPr>
        <w:t xml:space="preserve">hepatocyte </w:t>
      </w:r>
      <w:r w:rsidR="00254875" w:rsidRPr="009C729A">
        <w:rPr>
          <w:lang w:val="en-GB"/>
        </w:rPr>
        <w:t>insulin resistance via</w:t>
      </w:r>
      <w:r w:rsidR="00C41703" w:rsidRPr="009C729A">
        <w:rPr>
          <w:lang w:val="en-GB"/>
        </w:rPr>
        <w:t xml:space="preserve"> a </w:t>
      </w:r>
      <w:r w:rsidR="002F26B1" w:rsidRPr="009C729A">
        <w:rPr>
          <w:lang w:val="en-GB"/>
        </w:rPr>
        <w:t xml:space="preserve">negative autocrine feedback loop. </w:t>
      </w:r>
      <w:r w:rsidR="00501844" w:rsidRPr="009C729A">
        <w:rPr>
          <w:lang w:val="en-GB"/>
        </w:rPr>
        <w:t>Furthermore, i</w:t>
      </w:r>
      <w:r w:rsidR="00C56232" w:rsidRPr="009C729A">
        <w:rPr>
          <w:lang w:val="en-GB"/>
        </w:rPr>
        <w:t xml:space="preserve">t has been proposed that this growth factor may contribute to the induction of its own expression </w:t>
      </w:r>
      <w:r w:rsidR="00C56232" w:rsidRPr="009C729A">
        <w:rPr>
          <w:lang w:val="en-GB"/>
        </w:rPr>
        <w:fldChar w:fldCharType="begin"/>
      </w:r>
      <w:r w:rsidR="007A1BC7" w:rsidRPr="009C729A">
        <w:rPr>
          <w:lang w:val="en-GB"/>
        </w:rPr>
        <w:instrText xml:space="preserve"> ADDIN ZOTERO_ITEM CSL_CITATION {"citationID":"HsntE5qc","properties":{"formattedCitation":"{\\rtf \\super 19\\nosupersub{}}","plainCitation":"19"},"citationItems":[{"id":14022,"uris":["http://zotero.org/users/2290582/items/CNWX9B34"],"uri":["http://zotero.org/users/2290582/items/CNWX9B34"],"itemData":{"id":14022,"type":"article-journal","title":"Regulation of platelet-derived growth factor secretion and gene expression in human liver fat-storing cells","container-title":"Gastroenterology","page":"1110-1117","volume":"107","issue":"4","source":"PubMed","abstract":"BACKGROUND/AIMS: Liver fat-storing cells (FSCs) actively proliferate and secrete extracellular matrix during liver injury. Platelet-derived growth factor (PDGF) is a potent mitogen for cultured FSCs. In the present study, we investigated the regulation of PDGF gene expression and production in cultured human liver FSCs.\nMETHODS: PDGF A-chain and B-chain expression was analyzed by Northern blotting and ribonuclease protection assay, respectively. Secretion of PDGF was evaluated by immunoprecipitation and immunoblotting of conditioned medium and metabolic labeling of FSC followed by immunoprecipitation.\nRESULTS: Three PDGF A-chain transcripts were detectable. Stimulation of FSC with phorbol myristate acetate (10(-7) mol/L) or PDGF BB (20 ng/mL) increased steady-state levels of PDGF A-chain and B-chain messenger RNA. PDGF AA had a small stimulatory effect on A-chain but not B-chain messenger RNA levels. FSCs secrete PDGF in the conditioned medium. The secreted protein is bioactive, because concentrated conditioned medium induced an increase in thymidine incorporation that was inhibited by anti-PDGF antibodies.\nCONCLUSIONS: This study shows that cultured FSCs express PDGF A- and B-chain genes and release bioactive PDGF in the culture medium. These data raise the possibility of an autocrine or short-loop paracrine effect of PDGF in FSCs as a mechanism contributing to the maintenance of the proliferative state during liver injury.","ISSN":"0016-5085","note":"PMID: 7926460","journalAbbreviation":"Gastroenterology","language":"eng","author":[{"family":"Marra","given":"F."},{"family":"Choudhury","given":"G. G."},{"family":"Pinzani","given":"M."},{"family":"Abboud","given":"H. E."}],"issued":{"date-parts":[["1994",10]]}}}],"schema":"https://github.com/citation-style-language/schema/raw/master/csl-citation.json"} </w:instrText>
      </w:r>
      <w:r w:rsidR="00C56232" w:rsidRPr="009C729A">
        <w:rPr>
          <w:lang w:val="en-GB"/>
        </w:rPr>
        <w:fldChar w:fldCharType="separate"/>
      </w:r>
      <w:r w:rsidR="007A1BC7" w:rsidRPr="009C729A">
        <w:rPr>
          <w:vertAlign w:val="superscript"/>
          <w:lang w:val="en-GB"/>
        </w:rPr>
        <w:t>19</w:t>
      </w:r>
      <w:r w:rsidR="00C56232" w:rsidRPr="009C729A">
        <w:rPr>
          <w:lang w:val="en-GB"/>
        </w:rPr>
        <w:fldChar w:fldCharType="end"/>
      </w:r>
      <w:r w:rsidR="00C56232" w:rsidRPr="009C729A">
        <w:rPr>
          <w:lang w:val="en-GB"/>
        </w:rPr>
        <w:t xml:space="preserve">. Such regulation may contribute to perpetuate PDGF-AA secretion and insulin resistance. </w:t>
      </w:r>
      <w:r w:rsidR="008409CC" w:rsidRPr="009C729A">
        <w:rPr>
          <w:lang w:val="en-GB"/>
        </w:rPr>
        <w:t xml:space="preserve">This </w:t>
      </w:r>
      <w:r w:rsidR="00FA1CAE" w:rsidRPr="009C729A">
        <w:rPr>
          <w:lang w:val="en-GB"/>
        </w:rPr>
        <w:t xml:space="preserve">hypothesis </w:t>
      </w:r>
      <w:r w:rsidR="008409CC" w:rsidRPr="009C729A">
        <w:rPr>
          <w:lang w:val="en-GB"/>
        </w:rPr>
        <w:t xml:space="preserve">would be in line with the </w:t>
      </w:r>
      <w:r w:rsidR="00E737A7" w:rsidRPr="009C729A">
        <w:rPr>
          <w:lang w:val="en-GB"/>
        </w:rPr>
        <w:t>increased</w:t>
      </w:r>
      <w:r w:rsidR="00BD2AAC" w:rsidRPr="009C729A">
        <w:rPr>
          <w:lang w:val="en-GB"/>
        </w:rPr>
        <w:t xml:space="preserve"> liver</w:t>
      </w:r>
      <w:r w:rsidR="00E737A7" w:rsidRPr="009C729A">
        <w:rPr>
          <w:lang w:val="en-GB"/>
        </w:rPr>
        <w:t xml:space="preserve"> </w:t>
      </w:r>
      <w:r w:rsidR="00C31BF5" w:rsidRPr="009C729A">
        <w:rPr>
          <w:i/>
          <w:lang w:val="en-GB"/>
        </w:rPr>
        <w:t>P</w:t>
      </w:r>
      <w:r w:rsidR="00C31BF5" w:rsidRPr="009C729A">
        <w:rPr>
          <w:i/>
          <w:color w:val="000000" w:themeColor="text1"/>
          <w:lang w:val="en-GB"/>
        </w:rPr>
        <w:t>dgfa</w:t>
      </w:r>
      <w:r w:rsidR="00CB71FB" w:rsidRPr="009C729A">
        <w:rPr>
          <w:color w:val="000000" w:themeColor="text1"/>
          <w:lang w:val="en-GB"/>
        </w:rPr>
        <w:t xml:space="preserve"> </w:t>
      </w:r>
      <w:r w:rsidR="00BD2AAC" w:rsidRPr="009C729A">
        <w:rPr>
          <w:color w:val="000000" w:themeColor="text1"/>
          <w:lang w:val="en-GB"/>
        </w:rPr>
        <w:t>expression</w:t>
      </w:r>
      <w:r w:rsidR="00EE6C3F" w:rsidRPr="009C729A">
        <w:rPr>
          <w:color w:val="000000" w:themeColor="text1"/>
          <w:lang w:val="en-GB"/>
        </w:rPr>
        <w:t xml:space="preserve"> </w:t>
      </w:r>
      <w:r w:rsidR="00993FB4" w:rsidRPr="009C729A">
        <w:rPr>
          <w:color w:val="000000" w:themeColor="text1"/>
          <w:lang w:val="en-GB"/>
        </w:rPr>
        <w:t xml:space="preserve">that we identified in several insulin resistant mice models. </w:t>
      </w:r>
      <w:r w:rsidR="00216925" w:rsidRPr="009C729A">
        <w:rPr>
          <w:color w:val="000000" w:themeColor="text1"/>
          <w:lang w:val="en-GB"/>
        </w:rPr>
        <w:t xml:space="preserve">Indeed, </w:t>
      </w:r>
      <w:r w:rsidR="00CB3C1E" w:rsidRPr="009C729A">
        <w:rPr>
          <w:lang w:val="en-GB"/>
        </w:rPr>
        <w:t xml:space="preserve">we found that </w:t>
      </w:r>
      <w:r w:rsidR="00CB3C1E" w:rsidRPr="009C729A">
        <w:rPr>
          <w:i/>
          <w:lang w:val="en-GB"/>
        </w:rPr>
        <w:t xml:space="preserve">Pdgfa </w:t>
      </w:r>
      <w:r w:rsidR="00CB3C1E" w:rsidRPr="009C729A">
        <w:rPr>
          <w:lang w:val="en-GB"/>
        </w:rPr>
        <w:t xml:space="preserve">expression is increased by 46 % </w:t>
      </w:r>
      <w:r w:rsidR="00993FB4" w:rsidRPr="009C729A">
        <w:rPr>
          <w:lang w:val="en-GB"/>
        </w:rPr>
        <w:t xml:space="preserve">in the liver from C57BL/6J (B6) mice that are susceptible to diet-induced obesity </w:t>
      </w:r>
      <w:r w:rsidR="00993FB4" w:rsidRPr="009C729A">
        <w:rPr>
          <w:lang w:val="en-GB"/>
        </w:rPr>
        <w:fldChar w:fldCharType="begin"/>
      </w:r>
      <w:r w:rsidR="007A1BC7" w:rsidRPr="009C729A">
        <w:rPr>
          <w:lang w:val="en-GB"/>
        </w:rPr>
        <w:instrText xml:space="preserve"> ADDIN ZOTERO_ITEM CSL_CITATION {"citationID":"PJm3oLjb","properties":{"formattedCitation":"{\\rtf \\super 20\\nosupersub{}}","plainCitation":"20"},"citationItems":[{"id":14358,"uris":["http://zotero.org/users/2290582/items/PM968S7R"],"uri":["http://zotero.org/users/2290582/items/PM968S7R"],"itemData":{"id":14358,"type":"article-journal","title":"Hepatic DPP4 DNA Methylation Associates With Fatty Liver","container-title":"Diabetes","page":"25-35","volume":"66","issue":"1","source":"diabetes.diabetesjournals.org","abstract":"Hepatic DPP4 expression is elevated in subjects with ectopic fat accumulation in the liver. However, whether increased dipeptidyl peptidase 4 (DPP4) is involved in the pathogenesis or is rather a consequence of metabolic disease is not known. We therefore studied the transcriptional regulation of hepatic Dpp4 in young mice prone to diet-induced obesity. Already at 6 weeks of age, expression of hepatic Dpp4 was increased in mice with high weight gain, independent of liver fat content. In the same animals, methylation of four intronic CpG sites was decreased, amplifying glucose-induced transcription of hepatic Dpp4. In older mice, hepatic triglyceride content was increased only in animals with elevated Dpp4 expression. Expression and release of DPP4 were markedly higher in the liver compared with adipose depots. Analysis of human liver biopsy specimens revealed a correlation of DPP4 expression and DNA methylation to stages of hepatosteatosis and nonalcoholic steatohepatitis. In summary, our results indicate a crucial role of the liver in participation to systemic DPP4 levels. Furthermore, the data show that glucose-induced expression of Dpp4 in the liver is facilitated by demethylation of the Dpp4 gene early in life. This might contribute to early deteriorations in hepatic function, which in turn result in metabolic disease such as hepatosteatosis later in life.","DOI":"10.2337/db15-1716","ISSN":"0012-1797, 1939-327X","note":"PMID: 27999105","language":"en","author":[{"family":"Baumeier","given":"Christian"},{"family":"Saussenthaler","given":"Sophie"},{"family":"Kammel","given":"Anne"},{"family":"Jähnert","given":"Markus"},{"family":"Schlüter","given":"Luisa"},{"family":"Hesse","given":"Deike"},{"family":"Canouil","given":"Mickaël"},{"family":"Lobbens","given":"Stephane"},{"family":"Caiazzo","given":"Robert"},{"family":"Raverdy","given":"Violeta"},{"family":"Pattou","given":"François"},{"family":"Nilsson","given":"Emma"},{"family":"Pihlajamäki","given":"Jussi"},{"family":"Ling","given":"Charlotte"},{"family":"Froguel","given":"Philippe"},{"family":"Schürmann","given":"Annette"},{"family":"Schwenk","given":"Robert W."}],"issued":{"date-parts":[["2017",1,1]]}}}],"schema":"https://github.com/citation-style-language/schema/raw/master/csl-citation.json"} </w:instrText>
      </w:r>
      <w:r w:rsidR="00993FB4" w:rsidRPr="009C729A">
        <w:rPr>
          <w:lang w:val="en-GB"/>
        </w:rPr>
        <w:fldChar w:fldCharType="separate"/>
      </w:r>
      <w:r w:rsidR="007A1BC7" w:rsidRPr="009C729A">
        <w:rPr>
          <w:vertAlign w:val="superscript"/>
          <w:lang w:val="en-GB"/>
        </w:rPr>
        <w:t>20</w:t>
      </w:r>
      <w:r w:rsidR="00993FB4" w:rsidRPr="009C729A">
        <w:rPr>
          <w:lang w:val="en-GB"/>
        </w:rPr>
        <w:fldChar w:fldCharType="end"/>
      </w:r>
      <w:r w:rsidR="00993FB4" w:rsidRPr="009C729A">
        <w:rPr>
          <w:lang w:val="en-GB"/>
        </w:rPr>
        <w:t>, as compared with control mice (i.e. that do not respond to a high-fat diet) (</w:t>
      </w:r>
      <w:r w:rsidR="00993FB4" w:rsidRPr="009C729A">
        <w:rPr>
          <w:b/>
          <w:lang w:val="en-GB"/>
        </w:rPr>
        <w:t>Fig. 3a and 3b</w:t>
      </w:r>
      <w:r w:rsidR="00993FB4" w:rsidRPr="009C729A">
        <w:rPr>
          <w:lang w:val="en-GB"/>
        </w:rPr>
        <w:t xml:space="preserve">). Similarly, we found that liver </w:t>
      </w:r>
      <w:r w:rsidR="00993FB4" w:rsidRPr="009C729A">
        <w:rPr>
          <w:i/>
          <w:lang w:val="en-GB"/>
        </w:rPr>
        <w:t>Pdgfa</w:t>
      </w:r>
      <w:r w:rsidR="00993FB4" w:rsidRPr="009C729A">
        <w:rPr>
          <w:lang w:val="en-GB"/>
        </w:rPr>
        <w:t xml:space="preserve"> expression is increased in New Zealand obese (NZO) diabetes-prone females </w:t>
      </w:r>
      <w:r w:rsidR="00993FB4" w:rsidRPr="009C729A">
        <w:rPr>
          <w:lang w:val="en-GB"/>
        </w:rPr>
        <w:fldChar w:fldCharType="begin"/>
      </w:r>
      <w:r w:rsidR="007A1BC7" w:rsidRPr="009C729A">
        <w:rPr>
          <w:lang w:val="en-GB"/>
        </w:rPr>
        <w:instrText xml:space="preserve"> ADDIN ZOTERO_ITEM CSL_CITATION {"citationID":"f17HQhVz","properties":{"formattedCitation":"{\\rtf \\super 21\\nosupersub{}}","plainCitation":"21"},"citationItems":[{"id":14220,"uris":["http://zotero.org/users/2290582/items/K5CP8DMU"],"uri":["http://zotero.org/users/2290582/items/K5CP8DMU"],"itemData":{"id":14220,"type":"article-journal","title":"Diabetes prevalence in NZO females depends on estrogen action on liver fat content","container-title":"American Journal of Physiology - Endocrinology and Metabolism","page":"ajpendo.00338.2015","source":"ajpendo.physiology.org.gate2.inist.fr","abstract":"In humans and rodents risk of metabolic syndrome is sexually dimorphic, with an increased incidence in males. Additionally, the protective role of female gonadal hormones is ostensible as prevalence of type 2 diabetes mellitus (T2DM) increases after menopause. Here, we investigated the influence of estrogen (E2) on the onset of T2DM in female New Zealand Obese (NZO) mice. Diabetes prevalence (defined as blood glucose levels &gt;16.6 mmol/l) of NZO females on high-fat diet (60kcal% fat) at week 22 was 43%. This was markedly dependent on liver fat content in week 10, as detected by computed tomography. Only mice with a liver fat content &gt;9% in week 10 plus glucose levels &gt;10 mmol/l in week 9 developed hyperglycaemia by week 22. In addition, at 11 weeks diacylglycerols were elevated in livers of diabetes-prone mice compared to controls. Hepatic expression profiles obtained from diabetes-prone and -resistant mice at 11 weeks revealed increased abundance of two transcripts in diabetes-prone mice: Mogat1 which catalyzes the synthesis of diacylglycerols from monoacylglycerol and fatty acyl-CoA and the fatty acid transporter Cd36. E2-treatment of diabetes-prone mice for 10 weeks prevented any further increase in liver fat content, reduced diacylglycerols and the abundance of Mogat1 and Cd36 leading to a reduction of diabetes prevalence and an improved glucose tolerance compared to untreated mice. Our data indicates that early elevation of hepatic Cd36 and Mogat1 associates with increased production and accumulation of triglycerides and diacylglycerols, presumably resulting in reduced hepatic insulin sensitivity and leading to later onset of T2DM.","DOI":"10.1152/ajpendo.00338.2015","ISSN":"0193-1849, 1522-1555","note":"PMID: 26487005","language":"en","author":[{"family":"Lubura","given":"Marko"},{"family":"Hesse","given":"Deike"},{"family":"Krämer","given":"Maria"},{"family":"Hallahan","given":"Nicole"},{"family":"Schupp","given":"Michael"},{"family":"Loeffelholz","given":"Christian","dropping-particle":"von"},{"family":"Kriebel","given":"Jennifer"},{"family":"Rudovich","given":"Natalia N."},{"family":"Pfeiffer","given":"Andreas FH"},{"family":"John","given":"Clara"},{"family":"Scheja","given":"Ludger"},{"family":"Heeren","given":"Joerg"},{"family":"Koliaki","given":"Chryssi"},{"family":"Roden","given":"Michael"},{"family":"Schürmann","given":"Annette"}],"issued":{"date-parts":[["2015",10,20]]}}}],"schema":"https://github.com/citation-style-language/schema/raw/master/csl-citation.json"} </w:instrText>
      </w:r>
      <w:r w:rsidR="00993FB4" w:rsidRPr="009C729A">
        <w:rPr>
          <w:lang w:val="en-GB"/>
        </w:rPr>
        <w:fldChar w:fldCharType="separate"/>
      </w:r>
      <w:r w:rsidR="007A1BC7" w:rsidRPr="009C729A">
        <w:rPr>
          <w:vertAlign w:val="superscript"/>
          <w:lang w:val="en-GB"/>
        </w:rPr>
        <w:t>21</w:t>
      </w:r>
      <w:r w:rsidR="00993FB4" w:rsidRPr="009C729A">
        <w:rPr>
          <w:lang w:val="en-GB"/>
        </w:rPr>
        <w:fldChar w:fldCharType="end"/>
      </w:r>
      <w:r w:rsidR="002E1033" w:rsidRPr="009C729A">
        <w:rPr>
          <w:lang w:val="en-GB"/>
        </w:rPr>
        <w:t xml:space="preserve"> </w:t>
      </w:r>
      <w:r w:rsidR="00993FB4" w:rsidRPr="009C729A">
        <w:rPr>
          <w:lang w:val="en-GB"/>
        </w:rPr>
        <w:t>(</w:t>
      </w:r>
      <w:r w:rsidR="00993FB4" w:rsidRPr="009C729A">
        <w:rPr>
          <w:b/>
          <w:lang w:val="en-GB"/>
        </w:rPr>
        <w:t>Fig. 3c and 3d)</w:t>
      </w:r>
      <w:r w:rsidR="002E1033" w:rsidRPr="009C729A">
        <w:rPr>
          <w:lang w:val="en-GB"/>
        </w:rPr>
        <w:t>,</w:t>
      </w:r>
      <w:r w:rsidR="00372680" w:rsidRPr="009C729A">
        <w:rPr>
          <w:color w:val="000000" w:themeColor="text1"/>
          <w:lang w:val="en-GB"/>
        </w:rPr>
        <w:t xml:space="preserve"> and</w:t>
      </w:r>
      <w:r w:rsidR="00CB3C1E" w:rsidRPr="009C729A">
        <w:rPr>
          <w:color w:val="000000" w:themeColor="text1"/>
          <w:lang w:val="en-GB"/>
        </w:rPr>
        <w:t xml:space="preserve"> in the BXD mice fed a high-fat diet for 21 weeks when compared to </w:t>
      </w:r>
      <w:r w:rsidR="00372680" w:rsidRPr="009C729A">
        <w:rPr>
          <w:color w:val="000000" w:themeColor="text1"/>
          <w:lang w:val="en-GB"/>
        </w:rPr>
        <w:t>control mice</w:t>
      </w:r>
      <w:r w:rsidR="00CB3C1E" w:rsidRPr="009C729A">
        <w:rPr>
          <w:color w:val="000000" w:themeColor="text1"/>
          <w:lang w:val="en-GB"/>
        </w:rPr>
        <w:t xml:space="preserve"> (</w:t>
      </w:r>
      <w:r w:rsidR="00CB3C1E" w:rsidRPr="009C729A">
        <w:rPr>
          <w:b/>
          <w:color w:val="000000" w:themeColor="text1"/>
          <w:lang w:val="en-GB"/>
        </w:rPr>
        <w:t xml:space="preserve">Fig. </w:t>
      </w:r>
      <w:r w:rsidR="00372680" w:rsidRPr="009C729A">
        <w:rPr>
          <w:b/>
          <w:color w:val="000000" w:themeColor="text1"/>
          <w:lang w:val="en-GB"/>
        </w:rPr>
        <w:t>3e</w:t>
      </w:r>
      <w:r w:rsidR="00CB3C1E" w:rsidRPr="009C729A">
        <w:rPr>
          <w:color w:val="000000" w:themeColor="text1"/>
          <w:lang w:val="en-GB"/>
        </w:rPr>
        <w:t>).</w:t>
      </w:r>
    </w:p>
    <w:p w14:paraId="4BF041B3" w14:textId="2C9853E0" w:rsidR="003C2CBC" w:rsidRPr="009C729A" w:rsidRDefault="00FA1CAE" w:rsidP="001D4080">
      <w:pPr>
        <w:rPr>
          <w:b/>
          <w:lang w:val="en-GB"/>
        </w:rPr>
      </w:pPr>
      <w:r w:rsidRPr="009C729A">
        <w:rPr>
          <w:lang w:val="en-GB"/>
        </w:rPr>
        <w:t xml:space="preserve">To investigate the negative role of PGDF-AA on the hepatocyte insulin signaling, we have first measured the PDGF-AA secretion in IHH cells cultured with insulin. </w:t>
      </w:r>
      <w:r w:rsidR="004F07A9" w:rsidRPr="009C729A">
        <w:rPr>
          <w:lang w:val="en-GB"/>
        </w:rPr>
        <w:t>W</w:t>
      </w:r>
      <w:r w:rsidR="00BA5C97" w:rsidRPr="009C729A">
        <w:rPr>
          <w:lang w:val="en-GB"/>
        </w:rPr>
        <w:t>e found</w:t>
      </w:r>
      <w:r w:rsidR="002122C5" w:rsidRPr="009C729A">
        <w:rPr>
          <w:lang w:val="en-GB"/>
        </w:rPr>
        <w:t xml:space="preserve"> </w:t>
      </w:r>
      <w:r w:rsidR="004D457C" w:rsidRPr="009C729A">
        <w:rPr>
          <w:lang w:val="en-GB"/>
        </w:rPr>
        <w:t>that PDGF-AA protein concentration in the supernatant of IHH cells progressively increased in response to insulin reaching a two-fold increase after 24 hours of incubation (</w:t>
      </w:r>
      <w:r w:rsidR="004D457C" w:rsidRPr="009C729A">
        <w:rPr>
          <w:b/>
          <w:lang w:val="en-GB"/>
        </w:rPr>
        <w:t xml:space="preserve">Fig. </w:t>
      </w:r>
      <w:r w:rsidR="002E1033" w:rsidRPr="009C729A">
        <w:rPr>
          <w:b/>
          <w:lang w:val="en-GB"/>
        </w:rPr>
        <w:t>4a</w:t>
      </w:r>
      <w:r w:rsidR="004D457C" w:rsidRPr="009C729A">
        <w:rPr>
          <w:lang w:val="en-GB"/>
        </w:rPr>
        <w:t xml:space="preserve">). </w:t>
      </w:r>
      <w:r w:rsidR="00F16418" w:rsidRPr="009C729A">
        <w:rPr>
          <w:lang w:val="en-GB"/>
        </w:rPr>
        <w:t xml:space="preserve">Importantly, </w:t>
      </w:r>
      <w:r w:rsidR="00A9428E" w:rsidRPr="009C729A">
        <w:rPr>
          <w:lang w:val="en-GB"/>
        </w:rPr>
        <w:t xml:space="preserve">PDGF-AA secretion </w:t>
      </w:r>
      <w:r w:rsidR="002F7E20" w:rsidRPr="009C729A">
        <w:rPr>
          <w:lang w:val="en-GB"/>
        </w:rPr>
        <w:t xml:space="preserve">from </w:t>
      </w:r>
      <w:r w:rsidR="00E84A83" w:rsidRPr="009C729A">
        <w:rPr>
          <w:lang w:val="en-GB"/>
        </w:rPr>
        <w:t>IHH cells cultured with insulin</w:t>
      </w:r>
      <w:r w:rsidR="008E3B1F" w:rsidRPr="009C729A">
        <w:rPr>
          <w:lang w:val="en-GB"/>
        </w:rPr>
        <w:t xml:space="preserve"> </w:t>
      </w:r>
      <w:r w:rsidR="00A9428E" w:rsidRPr="009C729A">
        <w:rPr>
          <w:lang w:val="en-GB"/>
        </w:rPr>
        <w:t xml:space="preserve">was </w:t>
      </w:r>
      <w:r w:rsidR="008409CC" w:rsidRPr="009C729A">
        <w:rPr>
          <w:lang w:val="en-GB"/>
        </w:rPr>
        <w:t xml:space="preserve">associated with </w:t>
      </w:r>
      <w:r w:rsidR="00BA5C97" w:rsidRPr="009C729A">
        <w:rPr>
          <w:lang w:val="en-GB"/>
        </w:rPr>
        <w:t xml:space="preserve">impaired </w:t>
      </w:r>
      <w:r w:rsidR="004F07A9" w:rsidRPr="009C729A">
        <w:rPr>
          <w:lang w:val="en-GB"/>
        </w:rPr>
        <w:t xml:space="preserve">AKT </w:t>
      </w:r>
      <w:r w:rsidR="00BA5C97" w:rsidRPr="009C729A">
        <w:rPr>
          <w:lang w:val="en-GB"/>
        </w:rPr>
        <w:t>phosphorylati</w:t>
      </w:r>
      <w:r w:rsidR="004F07A9" w:rsidRPr="009C729A">
        <w:rPr>
          <w:lang w:val="en-GB"/>
        </w:rPr>
        <w:t>on</w:t>
      </w:r>
      <w:r w:rsidR="00BA5C97" w:rsidRPr="009C729A">
        <w:rPr>
          <w:lang w:val="en-GB"/>
        </w:rPr>
        <w:t xml:space="preserve"> </w:t>
      </w:r>
      <w:r w:rsidR="004F07A9" w:rsidRPr="009C729A">
        <w:rPr>
          <w:lang w:val="en-GB"/>
        </w:rPr>
        <w:t xml:space="preserve">at residue </w:t>
      </w:r>
      <w:r w:rsidR="00564E2C" w:rsidRPr="009C729A">
        <w:rPr>
          <w:lang w:val="en-GB"/>
        </w:rPr>
        <w:t>s</w:t>
      </w:r>
      <w:r w:rsidR="004F07A9" w:rsidRPr="009C729A">
        <w:rPr>
          <w:lang w:val="en-GB"/>
        </w:rPr>
        <w:t xml:space="preserve">erine 473 </w:t>
      </w:r>
      <w:r w:rsidR="00D15784" w:rsidRPr="009C729A">
        <w:rPr>
          <w:lang w:val="en-GB"/>
        </w:rPr>
        <w:t>(</w:t>
      </w:r>
      <w:r w:rsidR="004203EB" w:rsidRPr="009C729A">
        <w:rPr>
          <w:b/>
          <w:lang w:val="en-GB"/>
        </w:rPr>
        <w:t>Fig.</w:t>
      </w:r>
      <w:r w:rsidR="00D15784" w:rsidRPr="009C729A">
        <w:rPr>
          <w:b/>
          <w:lang w:val="en-GB"/>
        </w:rPr>
        <w:t xml:space="preserve"> </w:t>
      </w:r>
      <w:r w:rsidR="002E1033" w:rsidRPr="009C729A">
        <w:rPr>
          <w:b/>
          <w:lang w:val="en-GB"/>
        </w:rPr>
        <w:t>4b</w:t>
      </w:r>
      <w:r w:rsidR="00D15784" w:rsidRPr="009C729A">
        <w:rPr>
          <w:lang w:val="en-GB"/>
        </w:rPr>
        <w:t>)</w:t>
      </w:r>
      <w:r w:rsidR="00EF6760" w:rsidRPr="009C729A">
        <w:rPr>
          <w:lang w:val="en-GB"/>
        </w:rPr>
        <w:t>.</w:t>
      </w:r>
      <w:r w:rsidR="00A42C90" w:rsidRPr="009C729A">
        <w:rPr>
          <w:lang w:val="en-GB"/>
        </w:rPr>
        <w:t xml:space="preserve"> </w:t>
      </w:r>
      <w:r w:rsidR="004F07A9" w:rsidRPr="009C729A">
        <w:rPr>
          <w:lang w:val="en-GB"/>
        </w:rPr>
        <w:t xml:space="preserve">In line with </w:t>
      </w:r>
      <w:r w:rsidR="00587DCD" w:rsidRPr="009C729A">
        <w:rPr>
          <w:lang w:val="en-GB"/>
        </w:rPr>
        <w:t xml:space="preserve">AKT activation pivotal </w:t>
      </w:r>
      <w:r w:rsidR="004F07A9" w:rsidRPr="009C729A">
        <w:rPr>
          <w:lang w:val="en-GB"/>
        </w:rPr>
        <w:t xml:space="preserve">role in </w:t>
      </w:r>
      <w:r w:rsidR="00587DCD" w:rsidRPr="009C729A">
        <w:rPr>
          <w:lang w:val="en-GB"/>
        </w:rPr>
        <w:t xml:space="preserve">glycogen synthesis </w:t>
      </w:r>
      <w:r w:rsidR="00587DCD" w:rsidRPr="009C729A">
        <w:rPr>
          <w:lang w:val="en-GB"/>
        </w:rPr>
        <w:fldChar w:fldCharType="begin"/>
      </w:r>
      <w:r w:rsidR="007A1BC7" w:rsidRPr="009C729A">
        <w:rPr>
          <w:lang w:val="en-GB"/>
        </w:rPr>
        <w:instrText xml:space="preserve"> ADDIN ZOTERO_ITEM CSL_CITATION {"citationID":"88nMPcQd","properties":{"formattedCitation":"{\\rtf \\super 22\\nosupersub{}}","plainCitation":"22"},"citationItems":[{"id":14057,"uris":["http://zotero.org/users/2290582/items/BPKN66J7"],"uri":["http://zotero.org/users/2290582/items/BPKN66J7"],"itemData":{"id":14057,"type":"article-journal","title":"Akt/PKB activation and insulin signaling: a novel insulin signaling pathway in the treatment of type 2 diabetes","container-title":"Diabetes, Metabolic Syndrome and Obesity: Targets and Therapy","page":"55-64","volume":"7","source":"PubMed Central","abstract":"Type 2 diabetes is a metabolic disease categorized primarily by reduced insulin sensitivity, </w:instrText>
      </w:r>
      <w:r w:rsidR="007A1BC7" w:rsidRPr="009C729A">
        <w:rPr>
          <w:rFonts w:ascii="Cambria" w:hAnsi="Cambria" w:cs="Cambria"/>
          <w:lang w:val="en-GB"/>
        </w:rPr>
        <w:instrText>β</w:instrText>
      </w:r>
      <w:r w:rsidR="007A1BC7" w:rsidRPr="009C729A">
        <w:rPr>
          <w:lang w:val="en-GB"/>
        </w:rPr>
        <w:instrText xml:space="preserve">-cell dysfunction, and elevated hepatic glucose production. Treatments reducing hyperglycemia and the secondary complications that result from these dysfunctions are being sought after. Two distinct pathways encourage glucose transport activity in skeletal muscle, ie, the contraction-stimulated pathway reliant on Ca2+/5′-monophosphate-activated protein kinase (AMPK)-dependent mechanisms and an insulin-dependent pathway activated via upregulation of serine/threonine protein kinase Akt/PKB. Metformin is an established treatment for type 2 diabetes due to its ability to increase peripheral glucose uptake while reducing hepatic glucose production in an AMPK-dependent manner. Peripheral insulin action is reduced in type 2 diabetics whereas AMPK signaling remains largely intact. This paper firstly reviews AMPK and its role in glucose uptake and then focuses on a novel mechanism known to operate via an insulin-dependent pathway. Inositol hexakisphosphate (IP6) kinase 1 (IP6K1) produces a pyrophosphate group at the position of IP6 to generate a further inositol pyrophosphate, ie, diphosphoinositol pentakisphosphate (IP7). IP7 binds with Akt/PKB at its pleckstrin homology domain, preventing interaction with phosphatidylinositol 3,4,5-trisphosphate, and therefore reducing Akt/PKB membrane translocation and insulin-stimulated glucose uptake. Novel evidence suggesting a reduction in IP7 production via IP6K1 inhibition represents an exciting therapeutic avenue in the treatment of insulin resistance. Metformin-induced activation of AMPK is a key current intervention in the management of type 2 diabetes. However, this treatment does not seem to improve peripheral insulin resistance. In light of this evidence, we suggest that inhibition of IP6K1 may increase insulin sensitivity and provide a novel research direction in the treatment of insulin resistance.","DOI":"10.2147/DMSO.S48260","ISSN":"1178-7007","note":"PMID: 24611020\nPMCID: PMC3928478","shortTitle":"Akt/PKB activation and insulin signaling","journalAbbreviation":"Diabetes Metab Syndr Obes","author":[{"family":"Mackenzie","given":"Richard WA"},{"family":"Elliott","given":"Bradley T"}],"issued":{"date-parts":[["2014",2,13]]}}}],"schema":"https://github.com/citation-style-language/schema/raw/master/csl-citation.json"} </w:instrText>
      </w:r>
      <w:r w:rsidR="00587DCD" w:rsidRPr="009C729A">
        <w:rPr>
          <w:lang w:val="en-GB"/>
        </w:rPr>
        <w:fldChar w:fldCharType="separate"/>
      </w:r>
      <w:r w:rsidR="007A1BC7" w:rsidRPr="009C729A">
        <w:rPr>
          <w:vertAlign w:val="superscript"/>
          <w:lang w:val="en-GB"/>
        </w:rPr>
        <w:t>22</w:t>
      </w:r>
      <w:r w:rsidR="00587DCD" w:rsidRPr="009C729A">
        <w:rPr>
          <w:lang w:val="en-GB"/>
        </w:rPr>
        <w:fldChar w:fldCharType="end"/>
      </w:r>
      <w:r w:rsidR="004F07A9" w:rsidRPr="009C729A">
        <w:rPr>
          <w:lang w:val="en-GB"/>
        </w:rPr>
        <w:t xml:space="preserve">, we found reduced </w:t>
      </w:r>
      <w:r w:rsidR="00B55E25" w:rsidRPr="009C729A">
        <w:rPr>
          <w:lang w:val="en-GB"/>
        </w:rPr>
        <w:t>insulin-induced glycogen production</w:t>
      </w:r>
      <w:r w:rsidR="004F07A9" w:rsidRPr="009C729A">
        <w:rPr>
          <w:lang w:val="en-GB"/>
        </w:rPr>
        <w:t xml:space="preserve"> in human hepatocytes</w:t>
      </w:r>
      <w:r w:rsidR="002F7E20" w:rsidRPr="009C729A">
        <w:rPr>
          <w:lang w:val="en-GB"/>
        </w:rPr>
        <w:t xml:space="preserve"> </w:t>
      </w:r>
      <w:r w:rsidR="00B55E25" w:rsidRPr="009C729A">
        <w:rPr>
          <w:lang w:val="en-GB"/>
        </w:rPr>
        <w:t>(</w:t>
      </w:r>
      <w:r w:rsidR="004203EB" w:rsidRPr="009C729A">
        <w:rPr>
          <w:b/>
          <w:lang w:val="en-GB"/>
        </w:rPr>
        <w:t>Fig.</w:t>
      </w:r>
      <w:r w:rsidR="00B55E25" w:rsidRPr="009C729A">
        <w:rPr>
          <w:b/>
          <w:lang w:val="en-GB"/>
        </w:rPr>
        <w:t xml:space="preserve"> </w:t>
      </w:r>
      <w:r w:rsidR="002E1033" w:rsidRPr="009C729A">
        <w:rPr>
          <w:b/>
          <w:lang w:val="en-GB"/>
        </w:rPr>
        <w:t>4c</w:t>
      </w:r>
      <w:r w:rsidR="002F786A" w:rsidRPr="009C729A">
        <w:rPr>
          <w:b/>
          <w:lang w:val="en-GB"/>
        </w:rPr>
        <w:t>)</w:t>
      </w:r>
      <w:r w:rsidR="002F786A" w:rsidRPr="009C729A">
        <w:rPr>
          <w:lang w:val="en-GB"/>
        </w:rPr>
        <w:t>.</w:t>
      </w:r>
    </w:p>
    <w:p w14:paraId="3D56F874" w14:textId="5F9D04EB" w:rsidR="00037BE4" w:rsidRPr="009C729A" w:rsidRDefault="00037BE4" w:rsidP="001D4080">
      <w:pPr>
        <w:rPr>
          <w:lang w:val="en-GB"/>
        </w:rPr>
      </w:pPr>
      <w:r w:rsidRPr="009C729A">
        <w:rPr>
          <w:lang w:val="en-GB"/>
        </w:rPr>
        <w:t xml:space="preserve">RNA sequencing of IHH cells treated </w:t>
      </w:r>
      <w:r w:rsidR="002F7E20" w:rsidRPr="009C729A">
        <w:rPr>
          <w:lang w:val="en-GB"/>
        </w:rPr>
        <w:t xml:space="preserve">or not </w:t>
      </w:r>
      <w:r w:rsidRPr="009C729A">
        <w:rPr>
          <w:lang w:val="en-GB"/>
        </w:rPr>
        <w:t xml:space="preserve">with insulin for 24 hours revealed </w:t>
      </w:r>
      <w:r w:rsidR="003C2CBC" w:rsidRPr="009C729A">
        <w:rPr>
          <w:lang w:val="en-GB"/>
        </w:rPr>
        <w:t xml:space="preserve">a profound </w:t>
      </w:r>
      <w:r w:rsidRPr="009C729A">
        <w:rPr>
          <w:lang w:val="en-GB"/>
        </w:rPr>
        <w:t xml:space="preserve">dysregulation of </w:t>
      </w:r>
      <w:r w:rsidR="002F7E20" w:rsidRPr="009C729A">
        <w:rPr>
          <w:lang w:val="en-GB"/>
        </w:rPr>
        <w:t>expression of</w:t>
      </w:r>
      <w:r w:rsidR="00E7201A" w:rsidRPr="009C729A">
        <w:rPr>
          <w:lang w:val="en-GB"/>
        </w:rPr>
        <w:t xml:space="preserve"> genes </w:t>
      </w:r>
      <w:r w:rsidR="003C2CBC" w:rsidRPr="009C729A">
        <w:rPr>
          <w:lang w:val="en-GB"/>
        </w:rPr>
        <w:t xml:space="preserve">involved in both </w:t>
      </w:r>
      <w:r w:rsidRPr="009C729A">
        <w:rPr>
          <w:lang w:val="en-GB"/>
        </w:rPr>
        <w:t>car</w:t>
      </w:r>
      <w:r w:rsidR="003C5E5B" w:rsidRPr="009C729A">
        <w:rPr>
          <w:lang w:val="en-GB"/>
        </w:rPr>
        <w:t xml:space="preserve">bohydrate metabolism, </w:t>
      </w:r>
      <w:r w:rsidRPr="009C729A">
        <w:rPr>
          <w:lang w:val="en-GB"/>
        </w:rPr>
        <w:t>inflammatory</w:t>
      </w:r>
      <w:r w:rsidR="003C5E5B" w:rsidRPr="009C729A">
        <w:rPr>
          <w:lang w:val="en-GB"/>
        </w:rPr>
        <w:t xml:space="preserve"> and insulin</w:t>
      </w:r>
      <w:r w:rsidRPr="009C729A">
        <w:rPr>
          <w:lang w:val="en-GB"/>
        </w:rPr>
        <w:t xml:space="preserve"> signaling</w:t>
      </w:r>
      <w:r w:rsidR="00E7201A" w:rsidRPr="009C729A">
        <w:rPr>
          <w:lang w:val="en-GB"/>
        </w:rPr>
        <w:t xml:space="preserve"> pathways</w:t>
      </w:r>
      <w:r w:rsidR="002F7E20" w:rsidRPr="009C729A">
        <w:rPr>
          <w:lang w:val="en-GB"/>
        </w:rPr>
        <w:t xml:space="preserve"> in response to insulin</w:t>
      </w:r>
      <w:r w:rsidR="003C2CBC" w:rsidRPr="009C729A">
        <w:rPr>
          <w:lang w:val="en-GB"/>
        </w:rPr>
        <w:t>.</w:t>
      </w:r>
      <w:r w:rsidRPr="009C729A">
        <w:rPr>
          <w:lang w:val="en-GB"/>
        </w:rPr>
        <w:t xml:space="preserve"> </w:t>
      </w:r>
      <w:r w:rsidR="002F7E20" w:rsidRPr="009C729A">
        <w:rPr>
          <w:lang w:val="en-GB"/>
        </w:rPr>
        <w:t>Indeed</w:t>
      </w:r>
      <w:r w:rsidR="003C2CBC" w:rsidRPr="009C729A">
        <w:rPr>
          <w:lang w:val="en-GB"/>
        </w:rPr>
        <w:t>,</w:t>
      </w:r>
      <w:r w:rsidRPr="009C729A">
        <w:rPr>
          <w:lang w:val="en-GB"/>
        </w:rPr>
        <w:t xml:space="preserve"> </w:t>
      </w:r>
      <w:r w:rsidR="002F7E20" w:rsidRPr="009C729A">
        <w:rPr>
          <w:lang w:val="en-GB"/>
        </w:rPr>
        <w:t xml:space="preserve">when </w:t>
      </w:r>
      <w:r w:rsidRPr="009C729A">
        <w:rPr>
          <w:lang w:val="en-GB"/>
        </w:rPr>
        <w:t xml:space="preserve">we grew a network based on </w:t>
      </w:r>
      <w:r w:rsidRPr="009C729A">
        <w:rPr>
          <w:i/>
          <w:lang w:val="en-GB"/>
        </w:rPr>
        <w:t>PDGF</w:t>
      </w:r>
      <w:r w:rsidR="003C2CBC" w:rsidRPr="009C729A">
        <w:rPr>
          <w:i/>
          <w:lang w:val="en-GB"/>
        </w:rPr>
        <w:t>A</w:t>
      </w:r>
      <w:r w:rsidR="006C7586" w:rsidRPr="009C729A">
        <w:rPr>
          <w:lang w:val="en-GB"/>
        </w:rPr>
        <w:t xml:space="preserve"> through Ingenuity Pathway Analysis (IPA)</w:t>
      </w:r>
      <w:r w:rsidRPr="009C729A">
        <w:rPr>
          <w:lang w:val="en-GB"/>
        </w:rPr>
        <w:t xml:space="preserve">, </w:t>
      </w:r>
      <w:r w:rsidR="006C7586" w:rsidRPr="009C729A">
        <w:rPr>
          <w:lang w:val="en-GB"/>
        </w:rPr>
        <w:t xml:space="preserve">we </w:t>
      </w:r>
      <w:r w:rsidRPr="009C729A">
        <w:rPr>
          <w:lang w:val="en-GB"/>
        </w:rPr>
        <w:t>found a</w:t>
      </w:r>
      <w:r w:rsidR="00FD25D3" w:rsidRPr="009C729A">
        <w:rPr>
          <w:lang w:val="en-GB"/>
        </w:rPr>
        <w:t xml:space="preserve"> significant</w:t>
      </w:r>
      <w:r w:rsidRPr="009C729A">
        <w:rPr>
          <w:lang w:val="en-GB"/>
        </w:rPr>
        <w:t xml:space="preserve"> increase in the </w:t>
      </w:r>
      <w:r w:rsidR="003C2CBC" w:rsidRPr="009C729A">
        <w:rPr>
          <w:lang w:val="en-GB"/>
        </w:rPr>
        <w:t xml:space="preserve">expression of genes </w:t>
      </w:r>
      <w:r w:rsidR="00FD25D3" w:rsidRPr="009C729A">
        <w:rPr>
          <w:lang w:val="en-GB"/>
        </w:rPr>
        <w:t xml:space="preserve">of </w:t>
      </w:r>
      <w:r w:rsidRPr="009C729A">
        <w:rPr>
          <w:lang w:val="en-GB"/>
        </w:rPr>
        <w:t>the VEGF and PDGF families, including</w:t>
      </w:r>
      <w:r w:rsidR="003C2CBC" w:rsidRPr="009C729A">
        <w:rPr>
          <w:lang w:val="en-GB"/>
        </w:rPr>
        <w:t xml:space="preserve"> as expected</w:t>
      </w:r>
      <w:r w:rsidRPr="009C729A">
        <w:rPr>
          <w:lang w:val="en-GB"/>
        </w:rPr>
        <w:t xml:space="preserve"> </w:t>
      </w:r>
      <w:r w:rsidRPr="009C729A">
        <w:rPr>
          <w:i/>
          <w:lang w:val="en-GB"/>
        </w:rPr>
        <w:t>PDGF</w:t>
      </w:r>
      <w:r w:rsidR="003C2CBC" w:rsidRPr="009C729A">
        <w:rPr>
          <w:i/>
          <w:lang w:val="en-GB"/>
        </w:rPr>
        <w:t>A</w:t>
      </w:r>
      <w:r w:rsidRPr="009C729A">
        <w:rPr>
          <w:lang w:val="en-GB"/>
        </w:rPr>
        <w:t xml:space="preserve"> (log2 Fold Change = 0.80; </w:t>
      </w:r>
      <w:r w:rsidRPr="009C729A">
        <w:rPr>
          <w:i/>
          <w:lang w:val="en-GB"/>
        </w:rPr>
        <w:t>p</w:t>
      </w:r>
      <w:r w:rsidRPr="009C729A">
        <w:rPr>
          <w:lang w:val="en-GB"/>
        </w:rPr>
        <w:t xml:space="preserve"> = 1.1×10</w:t>
      </w:r>
      <w:r w:rsidRPr="009C729A">
        <w:rPr>
          <w:vertAlign w:val="superscript"/>
          <w:lang w:val="en-GB"/>
        </w:rPr>
        <w:t>-11</w:t>
      </w:r>
      <w:r w:rsidRPr="009C729A">
        <w:rPr>
          <w:lang w:val="en-GB"/>
        </w:rPr>
        <w:t>) (</w:t>
      </w:r>
      <w:r w:rsidR="000C0A00" w:rsidRPr="009C729A">
        <w:rPr>
          <w:b/>
          <w:lang w:val="en-GB"/>
        </w:rPr>
        <w:t xml:space="preserve">Extended Data </w:t>
      </w:r>
      <w:r w:rsidR="004203EB" w:rsidRPr="009C729A">
        <w:rPr>
          <w:b/>
          <w:lang w:val="en-GB"/>
        </w:rPr>
        <w:t>Fig.</w:t>
      </w:r>
      <w:r w:rsidR="000C0A00" w:rsidRPr="009C729A">
        <w:rPr>
          <w:b/>
          <w:lang w:val="en-GB"/>
        </w:rPr>
        <w:t xml:space="preserve"> 6</w:t>
      </w:r>
      <w:r w:rsidR="00787938" w:rsidRPr="009C729A">
        <w:rPr>
          <w:b/>
          <w:lang w:val="en-GB"/>
        </w:rPr>
        <w:t>a</w:t>
      </w:r>
      <w:r w:rsidR="0058680A" w:rsidRPr="009C729A">
        <w:rPr>
          <w:b/>
          <w:lang w:val="en-GB"/>
        </w:rPr>
        <w:t xml:space="preserve"> and </w:t>
      </w:r>
      <w:r w:rsidR="00A0500D" w:rsidRPr="009C729A">
        <w:rPr>
          <w:b/>
          <w:lang w:val="en-GB"/>
        </w:rPr>
        <w:t xml:space="preserve">Extended Data </w:t>
      </w:r>
      <w:r w:rsidR="00C71279" w:rsidRPr="009C729A">
        <w:rPr>
          <w:b/>
          <w:lang w:val="en-GB"/>
        </w:rPr>
        <w:t>Table 5</w:t>
      </w:r>
      <w:r w:rsidRPr="009C729A">
        <w:rPr>
          <w:lang w:val="en-GB"/>
        </w:rPr>
        <w:t xml:space="preserve">). Subsequently, we analyzed the diseases and/or functions highlighted by the insulin-evoked deregulated </w:t>
      </w:r>
      <w:r w:rsidR="00BD2FB1" w:rsidRPr="009C729A">
        <w:rPr>
          <w:lang w:val="en-GB"/>
        </w:rPr>
        <w:t xml:space="preserve">expressed </w:t>
      </w:r>
      <w:r w:rsidRPr="009C729A">
        <w:rPr>
          <w:lang w:val="en-GB"/>
        </w:rPr>
        <w:t xml:space="preserve">genes in IHH cells. Among the significant outputs, we found a </w:t>
      </w:r>
      <w:r w:rsidRPr="009C729A">
        <w:rPr>
          <w:lang w:val="en-GB"/>
        </w:rPr>
        <w:lastRenderedPageBreak/>
        <w:t>network related to the metabolism of carbohydrates that include</w:t>
      </w:r>
      <w:r w:rsidR="00BD2FB1" w:rsidRPr="009C729A">
        <w:rPr>
          <w:lang w:val="en-GB"/>
        </w:rPr>
        <w:t>s</w:t>
      </w:r>
      <w:r w:rsidRPr="009C729A">
        <w:rPr>
          <w:lang w:val="en-GB"/>
        </w:rPr>
        <w:t xml:space="preserve"> </w:t>
      </w:r>
      <w:r w:rsidRPr="009C729A">
        <w:rPr>
          <w:i/>
          <w:lang w:val="en-GB"/>
        </w:rPr>
        <w:t>PDGF</w:t>
      </w:r>
      <w:r w:rsidR="00BD2FB1" w:rsidRPr="009C729A">
        <w:rPr>
          <w:i/>
          <w:lang w:val="en-GB"/>
        </w:rPr>
        <w:t>A</w:t>
      </w:r>
      <w:r w:rsidR="00BD2FB1" w:rsidRPr="009C729A">
        <w:rPr>
          <w:lang w:val="en-GB"/>
        </w:rPr>
        <w:t xml:space="preserve"> </w:t>
      </w:r>
      <w:r w:rsidRPr="009C729A">
        <w:rPr>
          <w:lang w:val="en-GB"/>
        </w:rPr>
        <w:t>(</w:t>
      </w:r>
      <w:r w:rsidRPr="009C729A">
        <w:rPr>
          <w:i/>
          <w:lang w:val="en-GB"/>
        </w:rPr>
        <w:t>p</w:t>
      </w:r>
      <w:r w:rsidRPr="009C729A">
        <w:rPr>
          <w:lang w:val="en-GB"/>
        </w:rPr>
        <w:t xml:space="preserve"> = 1.2×10</w:t>
      </w:r>
      <w:r w:rsidRPr="009C729A">
        <w:rPr>
          <w:vertAlign w:val="superscript"/>
          <w:lang w:val="en-GB"/>
        </w:rPr>
        <w:t>-6</w:t>
      </w:r>
      <w:r w:rsidRPr="009C729A">
        <w:rPr>
          <w:lang w:val="en-GB"/>
        </w:rPr>
        <w:t xml:space="preserve">; </w:t>
      </w:r>
      <w:r w:rsidR="0058680A" w:rsidRPr="009C729A">
        <w:rPr>
          <w:b/>
          <w:lang w:val="en-GB"/>
        </w:rPr>
        <w:t xml:space="preserve">Extended Data </w:t>
      </w:r>
      <w:r w:rsidR="004203EB" w:rsidRPr="009C729A">
        <w:rPr>
          <w:b/>
          <w:lang w:val="en-GB"/>
        </w:rPr>
        <w:t>Fig.</w:t>
      </w:r>
      <w:r w:rsidR="0058680A" w:rsidRPr="009C729A">
        <w:rPr>
          <w:b/>
          <w:lang w:val="en-GB"/>
        </w:rPr>
        <w:t xml:space="preserve"> 6</w:t>
      </w:r>
      <w:r w:rsidR="00787938" w:rsidRPr="009C729A">
        <w:rPr>
          <w:b/>
          <w:lang w:val="en-GB"/>
        </w:rPr>
        <w:t>b</w:t>
      </w:r>
      <w:r w:rsidRPr="009C729A">
        <w:rPr>
          <w:b/>
          <w:lang w:val="en-GB"/>
        </w:rPr>
        <w:t xml:space="preserve">, </w:t>
      </w:r>
      <w:r w:rsidR="00A0500D" w:rsidRPr="009C729A">
        <w:rPr>
          <w:b/>
          <w:lang w:val="en-GB"/>
        </w:rPr>
        <w:t xml:space="preserve">Extended Data Table </w:t>
      </w:r>
      <w:r w:rsidR="00787938" w:rsidRPr="009C729A">
        <w:rPr>
          <w:b/>
          <w:lang w:val="en-GB"/>
        </w:rPr>
        <w:t>6</w:t>
      </w:r>
      <w:r w:rsidRPr="009C729A">
        <w:rPr>
          <w:lang w:val="en-GB"/>
        </w:rPr>
        <w:t xml:space="preserve">). </w:t>
      </w:r>
      <w:r w:rsidR="008E4C5E" w:rsidRPr="009C729A">
        <w:rPr>
          <w:lang w:val="en-GB"/>
        </w:rPr>
        <w:t xml:space="preserve">We also identified </w:t>
      </w:r>
      <w:r w:rsidR="00E95275" w:rsidRPr="009C729A">
        <w:rPr>
          <w:lang w:val="en-GB"/>
        </w:rPr>
        <w:t xml:space="preserve">in cells cultured with insulin </w:t>
      </w:r>
      <w:r w:rsidR="008E4C5E" w:rsidRPr="009C729A">
        <w:rPr>
          <w:lang w:val="en-GB"/>
        </w:rPr>
        <w:t>a decrease in the expression of the insulin receptor substrate 1</w:t>
      </w:r>
      <w:r w:rsidR="008E4C5E" w:rsidRPr="009C729A">
        <w:rPr>
          <w:b/>
          <w:lang w:val="en-GB"/>
        </w:rPr>
        <w:t xml:space="preserve"> </w:t>
      </w:r>
      <w:r w:rsidR="008E4C5E" w:rsidRPr="009C729A">
        <w:rPr>
          <w:lang w:val="en-GB"/>
        </w:rPr>
        <w:t>(</w:t>
      </w:r>
      <w:r w:rsidR="008E4C5E" w:rsidRPr="009C729A">
        <w:rPr>
          <w:i/>
          <w:lang w:val="en-GB"/>
        </w:rPr>
        <w:t>IRS1</w:t>
      </w:r>
      <w:r w:rsidR="008E4C5E" w:rsidRPr="009C729A">
        <w:rPr>
          <w:lang w:val="en-GB"/>
        </w:rPr>
        <w:t>)</w:t>
      </w:r>
      <w:r w:rsidR="008E4C5E" w:rsidRPr="009C729A">
        <w:rPr>
          <w:i/>
          <w:lang w:val="en-GB"/>
        </w:rPr>
        <w:t xml:space="preserve"> </w:t>
      </w:r>
      <w:r w:rsidR="008E4C5E" w:rsidRPr="009C729A">
        <w:rPr>
          <w:lang w:val="en-GB"/>
        </w:rPr>
        <w:t>gene (</w:t>
      </w:r>
      <w:r w:rsidR="000A6A2B" w:rsidRPr="009C729A">
        <w:rPr>
          <w:b/>
          <w:lang w:val="en-GB"/>
        </w:rPr>
        <w:t xml:space="preserve">Fig. </w:t>
      </w:r>
      <w:r w:rsidR="002E1033" w:rsidRPr="009C729A">
        <w:rPr>
          <w:b/>
          <w:lang w:val="en-GB"/>
        </w:rPr>
        <w:t>4d</w:t>
      </w:r>
      <w:r w:rsidR="000A6A2B" w:rsidRPr="009C729A">
        <w:rPr>
          <w:lang w:val="en-GB"/>
        </w:rPr>
        <w:t xml:space="preserve">, </w:t>
      </w:r>
      <w:r w:rsidR="008E4C5E" w:rsidRPr="009C729A">
        <w:rPr>
          <w:b/>
          <w:lang w:val="en-GB"/>
        </w:rPr>
        <w:t xml:space="preserve">Extended Data </w:t>
      </w:r>
      <w:r w:rsidR="004203EB" w:rsidRPr="009C729A">
        <w:rPr>
          <w:b/>
          <w:lang w:val="en-GB"/>
        </w:rPr>
        <w:t>Fig.</w:t>
      </w:r>
      <w:r w:rsidR="008E4C5E" w:rsidRPr="009C729A">
        <w:rPr>
          <w:b/>
          <w:lang w:val="en-GB"/>
        </w:rPr>
        <w:t xml:space="preserve"> 6</w:t>
      </w:r>
      <w:r w:rsidR="00787938" w:rsidRPr="009C729A">
        <w:rPr>
          <w:b/>
          <w:lang w:val="en-GB"/>
        </w:rPr>
        <w:t>b</w:t>
      </w:r>
      <w:r w:rsidR="008E4C5E" w:rsidRPr="009C729A">
        <w:rPr>
          <w:b/>
          <w:lang w:val="en-GB"/>
        </w:rPr>
        <w:t xml:space="preserve"> and </w:t>
      </w:r>
      <w:r w:rsidR="00A0500D" w:rsidRPr="009C729A">
        <w:rPr>
          <w:b/>
          <w:lang w:val="en-GB"/>
        </w:rPr>
        <w:t xml:space="preserve">Extended Data Table </w:t>
      </w:r>
      <w:r w:rsidR="00787938" w:rsidRPr="009C729A">
        <w:rPr>
          <w:b/>
          <w:lang w:val="en-GB"/>
        </w:rPr>
        <w:t>6</w:t>
      </w:r>
      <w:r w:rsidR="008E4C5E" w:rsidRPr="009C729A">
        <w:rPr>
          <w:lang w:val="en-GB"/>
        </w:rPr>
        <w:t>)</w:t>
      </w:r>
      <w:r w:rsidR="00630CB7" w:rsidRPr="009C729A">
        <w:rPr>
          <w:lang w:val="en-GB"/>
        </w:rPr>
        <w:t xml:space="preserve">. </w:t>
      </w:r>
      <w:r w:rsidR="00BD2AAC" w:rsidRPr="009C729A">
        <w:rPr>
          <w:lang w:val="en-GB"/>
        </w:rPr>
        <w:t>The decreased IRS1 expression</w:t>
      </w:r>
      <w:r w:rsidR="00630CB7" w:rsidRPr="009C729A">
        <w:rPr>
          <w:lang w:val="en-GB"/>
        </w:rPr>
        <w:t xml:space="preserve"> by insulin</w:t>
      </w:r>
      <w:r w:rsidR="00BD2AAC" w:rsidRPr="009C729A">
        <w:rPr>
          <w:lang w:val="en-GB"/>
        </w:rPr>
        <w:t>,</w:t>
      </w:r>
      <w:r w:rsidR="00630CB7" w:rsidRPr="009C729A">
        <w:rPr>
          <w:lang w:val="en-GB"/>
        </w:rPr>
        <w:t xml:space="preserve"> </w:t>
      </w:r>
      <w:r w:rsidR="008E4C5E" w:rsidRPr="009C729A">
        <w:rPr>
          <w:lang w:val="en-GB"/>
        </w:rPr>
        <w:t>confirmed by w</w:t>
      </w:r>
      <w:r w:rsidR="00D4012C" w:rsidRPr="009C729A">
        <w:rPr>
          <w:lang w:val="en-GB"/>
        </w:rPr>
        <w:t xml:space="preserve">estern </w:t>
      </w:r>
      <w:r w:rsidR="00BD2AAC" w:rsidRPr="009C729A">
        <w:rPr>
          <w:lang w:val="en-GB"/>
        </w:rPr>
        <w:t>b</w:t>
      </w:r>
      <w:r w:rsidR="00D4012C" w:rsidRPr="009C729A">
        <w:rPr>
          <w:lang w:val="en-GB"/>
        </w:rPr>
        <w:t>lotting</w:t>
      </w:r>
      <w:r w:rsidR="00BD2AAC" w:rsidRPr="009C729A">
        <w:rPr>
          <w:lang w:val="en-GB"/>
        </w:rPr>
        <w:t>,</w:t>
      </w:r>
      <w:r w:rsidR="00630CB7" w:rsidRPr="009C729A">
        <w:rPr>
          <w:lang w:val="en-GB"/>
        </w:rPr>
        <w:t xml:space="preserve"> was concomitant with the decrease of AKT activation</w:t>
      </w:r>
      <w:r w:rsidR="00D4012C" w:rsidRPr="009C729A">
        <w:rPr>
          <w:lang w:val="en-GB"/>
        </w:rPr>
        <w:t xml:space="preserve"> </w:t>
      </w:r>
      <w:r w:rsidR="00BA10CD" w:rsidRPr="009C729A">
        <w:rPr>
          <w:lang w:val="en-GB"/>
        </w:rPr>
        <w:t>(</w:t>
      </w:r>
      <w:r w:rsidR="004203EB" w:rsidRPr="009C729A">
        <w:rPr>
          <w:b/>
          <w:lang w:val="en-GB"/>
        </w:rPr>
        <w:t>Fig.</w:t>
      </w:r>
      <w:r w:rsidR="00BA10CD" w:rsidRPr="009C729A">
        <w:rPr>
          <w:b/>
          <w:lang w:val="en-GB"/>
        </w:rPr>
        <w:t xml:space="preserve"> </w:t>
      </w:r>
      <w:r w:rsidR="002E1033" w:rsidRPr="009C729A">
        <w:rPr>
          <w:b/>
          <w:lang w:val="en-GB"/>
        </w:rPr>
        <w:t>4e</w:t>
      </w:r>
      <w:r w:rsidR="00BA10CD" w:rsidRPr="009C729A">
        <w:rPr>
          <w:b/>
          <w:lang w:val="en-GB"/>
        </w:rPr>
        <w:t>)</w:t>
      </w:r>
      <w:r w:rsidR="0042173F" w:rsidRPr="009C729A">
        <w:rPr>
          <w:b/>
          <w:lang w:val="en-GB"/>
        </w:rPr>
        <w:t xml:space="preserve">. </w:t>
      </w:r>
      <w:r w:rsidR="00F770B8" w:rsidRPr="009C729A">
        <w:rPr>
          <w:lang w:val="en-GB"/>
        </w:rPr>
        <w:t>Defective IRS1 level can therefore account for the</w:t>
      </w:r>
      <w:r w:rsidR="00F770B8" w:rsidRPr="009C729A">
        <w:rPr>
          <w:b/>
          <w:lang w:val="en-GB"/>
        </w:rPr>
        <w:t xml:space="preserve"> </w:t>
      </w:r>
      <w:r w:rsidR="00F770B8" w:rsidRPr="009C729A">
        <w:rPr>
          <w:lang w:val="en-GB"/>
        </w:rPr>
        <w:t>impaired insulin signaling caus</w:t>
      </w:r>
      <w:r w:rsidR="00BB33FF" w:rsidRPr="009C729A">
        <w:rPr>
          <w:lang w:val="en-GB"/>
        </w:rPr>
        <w:t>ed by chronic hyperinsulinemia.</w:t>
      </w:r>
    </w:p>
    <w:p w14:paraId="6C4F55E7" w14:textId="4FD5EB7D" w:rsidR="001A0CAC" w:rsidRPr="009C729A" w:rsidRDefault="001130D7" w:rsidP="001D4080">
      <w:pPr>
        <w:rPr>
          <w:lang w:val="en-GB"/>
        </w:rPr>
      </w:pPr>
      <w:r w:rsidRPr="009C729A">
        <w:rPr>
          <w:lang w:val="en-GB"/>
        </w:rPr>
        <w:t xml:space="preserve">PDGF-AA </w:t>
      </w:r>
      <w:r w:rsidR="000C5694" w:rsidRPr="009C729A">
        <w:rPr>
          <w:lang w:val="en-GB"/>
        </w:rPr>
        <w:t>over-</w:t>
      </w:r>
      <w:r w:rsidR="00DC6B89" w:rsidRPr="009C729A">
        <w:rPr>
          <w:lang w:val="en-GB"/>
        </w:rPr>
        <w:t>secretion</w:t>
      </w:r>
      <w:r w:rsidR="000C5694" w:rsidRPr="009C729A">
        <w:rPr>
          <w:lang w:val="en-GB"/>
        </w:rPr>
        <w:t xml:space="preserve"> may have </w:t>
      </w:r>
      <w:r w:rsidRPr="009C729A">
        <w:rPr>
          <w:lang w:val="en-GB"/>
        </w:rPr>
        <w:t xml:space="preserve">a </w:t>
      </w:r>
      <w:r w:rsidR="00BD2AAC" w:rsidRPr="009C729A">
        <w:rPr>
          <w:lang w:val="en-GB"/>
        </w:rPr>
        <w:t xml:space="preserve">direct </w:t>
      </w:r>
      <w:r w:rsidR="00DC6B89" w:rsidRPr="009C729A">
        <w:rPr>
          <w:lang w:val="en-GB"/>
        </w:rPr>
        <w:t xml:space="preserve">causative </w:t>
      </w:r>
      <w:r w:rsidRPr="009C729A">
        <w:rPr>
          <w:lang w:val="en-GB"/>
        </w:rPr>
        <w:t xml:space="preserve">role in the </w:t>
      </w:r>
      <w:r w:rsidR="00FA4691" w:rsidRPr="009C729A">
        <w:rPr>
          <w:lang w:val="en-GB"/>
        </w:rPr>
        <w:t>defective insulin signaling</w:t>
      </w:r>
      <w:r w:rsidR="00313888" w:rsidRPr="009C729A">
        <w:rPr>
          <w:lang w:val="en-GB"/>
        </w:rPr>
        <w:t xml:space="preserve"> caused by chronic </w:t>
      </w:r>
      <w:r w:rsidR="00E53ADE" w:rsidRPr="009C729A">
        <w:rPr>
          <w:lang w:val="en-GB"/>
        </w:rPr>
        <w:t xml:space="preserve">incubation with </w:t>
      </w:r>
      <w:r w:rsidR="00313888" w:rsidRPr="009C729A">
        <w:rPr>
          <w:lang w:val="en-GB"/>
        </w:rPr>
        <w:t>insulin</w:t>
      </w:r>
      <w:r w:rsidR="00FA4691" w:rsidRPr="009C729A">
        <w:rPr>
          <w:lang w:val="en-GB"/>
        </w:rPr>
        <w:t xml:space="preserve">. </w:t>
      </w:r>
      <w:r w:rsidR="000420DC" w:rsidRPr="009C729A">
        <w:rPr>
          <w:lang w:val="en-GB"/>
        </w:rPr>
        <w:t>We found that the c</w:t>
      </w:r>
      <w:r w:rsidR="00A27A33" w:rsidRPr="009C729A">
        <w:rPr>
          <w:lang w:val="en-GB"/>
        </w:rPr>
        <w:t>ulture of</w:t>
      </w:r>
      <w:r w:rsidR="00C366AD" w:rsidRPr="009C729A">
        <w:rPr>
          <w:lang w:val="en-GB"/>
        </w:rPr>
        <w:t xml:space="preserve"> </w:t>
      </w:r>
      <w:r w:rsidR="00EF3D82" w:rsidRPr="009C729A">
        <w:rPr>
          <w:lang w:val="en-GB"/>
        </w:rPr>
        <w:t>IHH cells with</w:t>
      </w:r>
      <w:r w:rsidR="00BF4506" w:rsidRPr="009C729A">
        <w:rPr>
          <w:lang w:val="en-GB"/>
        </w:rPr>
        <w:t xml:space="preserve"> PDGF-AA inhibits insulin-induced </w:t>
      </w:r>
      <w:r w:rsidR="00B73649" w:rsidRPr="009C729A">
        <w:rPr>
          <w:lang w:val="en-GB"/>
        </w:rPr>
        <w:t xml:space="preserve">AKT </w:t>
      </w:r>
      <w:r w:rsidR="00BF4506" w:rsidRPr="009C729A">
        <w:rPr>
          <w:lang w:val="en-GB"/>
        </w:rPr>
        <w:t>activation (</w:t>
      </w:r>
      <w:r w:rsidR="004203EB" w:rsidRPr="009C729A">
        <w:rPr>
          <w:b/>
          <w:lang w:val="en-GB"/>
        </w:rPr>
        <w:t>Fig.</w:t>
      </w:r>
      <w:r w:rsidR="00BF4506" w:rsidRPr="009C729A">
        <w:rPr>
          <w:b/>
          <w:lang w:val="en-GB"/>
        </w:rPr>
        <w:t xml:space="preserve"> </w:t>
      </w:r>
      <w:r w:rsidR="002E1033" w:rsidRPr="009C729A">
        <w:rPr>
          <w:b/>
          <w:lang w:val="en-GB"/>
        </w:rPr>
        <w:t>4f</w:t>
      </w:r>
      <w:r w:rsidR="00BF4506" w:rsidRPr="009C729A">
        <w:rPr>
          <w:lang w:val="en-GB"/>
        </w:rPr>
        <w:t xml:space="preserve">). </w:t>
      </w:r>
      <w:r w:rsidR="001B7BDA" w:rsidRPr="009C729A">
        <w:rPr>
          <w:lang w:val="en-GB"/>
        </w:rPr>
        <w:t>Importantly</w:t>
      </w:r>
      <w:r w:rsidR="00A076B0" w:rsidRPr="009C729A">
        <w:rPr>
          <w:lang w:val="en-GB"/>
        </w:rPr>
        <w:t xml:space="preserve">, </w:t>
      </w:r>
      <w:r w:rsidR="0098352A" w:rsidRPr="009C729A">
        <w:rPr>
          <w:lang w:val="en-GB"/>
        </w:rPr>
        <w:t xml:space="preserve">the incubation of IHH cells with </w:t>
      </w:r>
      <w:r w:rsidR="00DD2297" w:rsidRPr="009C729A">
        <w:rPr>
          <w:lang w:val="en-GB"/>
        </w:rPr>
        <w:t>anti-</w:t>
      </w:r>
      <w:r w:rsidR="00AA38EA" w:rsidRPr="009C729A">
        <w:rPr>
          <w:lang w:val="en-GB"/>
        </w:rPr>
        <w:t>PDGF</w:t>
      </w:r>
      <w:r w:rsidR="003F5F69" w:rsidRPr="009C729A">
        <w:rPr>
          <w:lang w:val="en-GB"/>
        </w:rPr>
        <w:t>-A</w:t>
      </w:r>
      <w:r w:rsidR="00AA38EA" w:rsidRPr="009C729A">
        <w:rPr>
          <w:lang w:val="en-GB"/>
        </w:rPr>
        <w:t xml:space="preserve">A </w:t>
      </w:r>
      <w:r w:rsidR="002A735F" w:rsidRPr="009C729A">
        <w:rPr>
          <w:lang w:val="en-GB"/>
        </w:rPr>
        <w:t xml:space="preserve">blocking </w:t>
      </w:r>
      <w:r w:rsidR="00AA38EA" w:rsidRPr="009C729A">
        <w:rPr>
          <w:lang w:val="en-GB"/>
        </w:rPr>
        <w:t xml:space="preserve">antibodies </w:t>
      </w:r>
      <w:r w:rsidR="000420DC" w:rsidRPr="009C729A">
        <w:rPr>
          <w:lang w:val="en-GB"/>
        </w:rPr>
        <w:t>counteract</w:t>
      </w:r>
      <w:r w:rsidR="00790C6A" w:rsidRPr="009C729A">
        <w:rPr>
          <w:lang w:val="en-GB"/>
        </w:rPr>
        <w:t>ed</w:t>
      </w:r>
      <w:r w:rsidR="000420DC" w:rsidRPr="009C729A">
        <w:rPr>
          <w:lang w:val="en-GB"/>
        </w:rPr>
        <w:t xml:space="preserve"> </w:t>
      </w:r>
      <w:r w:rsidR="002E2DBF" w:rsidRPr="009C729A">
        <w:rPr>
          <w:lang w:val="en-GB"/>
        </w:rPr>
        <w:t xml:space="preserve">the negative long-term effect of insulin on </w:t>
      </w:r>
      <w:r w:rsidR="00A143BF" w:rsidRPr="009C729A">
        <w:rPr>
          <w:lang w:val="en-GB"/>
        </w:rPr>
        <w:t xml:space="preserve">AKT </w:t>
      </w:r>
      <w:r w:rsidR="002E2DBF" w:rsidRPr="009C729A">
        <w:rPr>
          <w:lang w:val="en-GB"/>
        </w:rPr>
        <w:t>phosphorylation (</w:t>
      </w:r>
      <w:r w:rsidR="004203EB" w:rsidRPr="009C729A">
        <w:rPr>
          <w:b/>
          <w:lang w:val="en-GB"/>
        </w:rPr>
        <w:t>Fig.</w:t>
      </w:r>
      <w:r w:rsidR="002E2DBF" w:rsidRPr="009C729A">
        <w:rPr>
          <w:b/>
          <w:lang w:val="en-GB"/>
        </w:rPr>
        <w:t xml:space="preserve"> </w:t>
      </w:r>
      <w:r w:rsidR="002E1033" w:rsidRPr="009C729A">
        <w:rPr>
          <w:b/>
          <w:lang w:val="en-GB"/>
        </w:rPr>
        <w:t>4g</w:t>
      </w:r>
      <w:r w:rsidR="002E2DBF" w:rsidRPr="009C729A">
        <w:rPr>
          <w:b/>
          <w:lang w:val="en-GB"/>
        </w:rPr>
        <w:t>)</w:t>
      </w:r>
      <w:r w:rsidR="002E2DBF" w:rsidRPr="009C729A">
        <w:rPr>
          <w:lang w:val="en-GB"/>
        </w:rPr>
        <w:t xml:space="preserve">. </w:t>
      </w:r>
      <w:r w:rsidR="00DC6B89" w:rsidRPr="009C729A">
        <w:rPr>
          <w:lang w:val="en-GB"/>
        </w:rPr>
        <w:t>We then</w:t>
      </w:r>
      <w:r w:rsidR="00772F99" w:rsidRPr="009C729A">
        <w:rPr>
          <w:lang w:val="en-GB"/>
        </w:rPr>
        <w:t xml:space="preserve"> investigate</w:t>
      </w:r>
      <w:r w:rsidR="00DC6B89" w:rsidRPr="009C729A">
        <w:rPr>
          <w:lang w:val="en-GB"/>
        </w:rPr>
        <w:t>d</w:t>
      </w:r>
      <w:r w:rsidR="00772F99" w:rsidRPr="009C729A">
        <w:rPr>
          <w:lang w:val="en-GB"/>
        </w:rPr>
        <w:t xml:space="preserve"> the mechanism whereby PDGF-AA inhibits insulin-induced AKT activation. </w:t>
      </w:r>
      <w:r w:rsidR="00DC6B89" w:rsidRPr="009C729A">
        <w:rPr>
          <w:lang w:val="en-GB"/>
        </w:rPr>
        <w:t>H</w:t>
      </w:r>
      <w:r w:rsidR="00FB0FEC" w:rsidRPr="009C729A">
        <w:rPr>
          <w:lang w:val="en-GB"/>
        </w:rPr>
        <w:t>uman hepatocytes express PDGF receptors (PDGFR) including PDGFR</w:t>
      </w:r>
      <w:r w:rsidR="00FB0FEC" w:rsidRPr="009C729A">
        <w:rPr>
          <w:lang w:val="en-GB"/>
        </w:rPr>
        <w:t> and PDGFR</w:t>
      </w:r>
      <w:r w:rsidR="00FB0FEC" w:rsidRPr="009C729A">
        <w:rPr>
          <w:lang w:val="en-GB"/>
        </w:rPr>
        <w:t xml:space="preserve"> that </w:t>
      </w:r>
      <w:r w:rsidR="000C5694" w:rsidRPr="009C729A">
        <w:rPr>
          <w:lang w:val="en-GB"/>
        </w:rPr>
        <w:t xml:space="preserve">both </w:t>
      </w:r>
      <w:r w:rsidR="00FB0FEC" w:rsidRPr="009C729A">
        <w:rPr>
          <w:lang w:val="en-GB"/>
        </w:rPr>
        <w:t xml:space="preserve">bind PDGF-AA </w:t>
      </w:r>
      <w:r w:rsidR="00FB0FEC" w:rsidRPr="009C729A">
        <w:rPr>
          <w:lang w:val="en-GB"/>
        </w:rPr>
        <w:fldChar w:fldCharType="begin"/>
      </w:r>
      <w:r w:rsidR="00993FB4" w:rsidRPr="009C729A">
        <w:rPr>
          <w:lang w:val="en-GB"/>
        </w:rPr>
        <w:instrText xml:space="preserve"> ADDIN ZOTERO_ITEM CSL_CITATION {"citationID":"s4kA9MUH","properties":{"formattedCitation":"{\\rtf \\super 13\\nosupersub{}}","plainCitation":"13"},"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w:instrText>
      </w:r>
      <w:r w:rsidR="00993FB4" w:rsidRPr="009C729A">
        <w:rPr>
          <w:rFonts w:ascii="Cambria" w:hAnsi="Cambria" w:cs="Cambria"/>
          <w:lang w:val="en-GB"/>
        </w:rPr>
        <w:instrText>α</w:instrText>
      </w:r>
      <w:r w:rsidR="00993FB4" w:rsidRPr="009C729A">
        <w:rPr>
          <w:lang w:val="en-GB"/>
        </w:rPr>
        <w:instrText xml:space="preserve"> (PDGFR</w:instrText>
      </w:r>
      <w:r w:rsidR="00993FB4" w:rsidRPr="009C729A">
        <w:rPr>
          <w:rFonts w:ascii="Cambria" w:hAnsi="Cambria" w:cs="Cambria"/>
          <w:lang w:val="en-GB"/>
        </w:rPr>
        <w:instrText>α</w:instrText>
      </w:r>
      <w:r w:rsidR="00993FB4" w:rsidRPr="009C729A">
        <w:rPr>
          <w:lang w:val="en-GB"/>
        </w:rPr>
        <w:instrText>) is expressed by human HSCs, and PDGFR</w:instrText>
      </w:r>
      <w:r w:rsidR="00993FB4" w:rsidRPr="009C729A">
        <w:rPr>
          <w:rFonts w:ascii="Cambria" w:hAnsi="Cambria" w:cs="Cambria"/>
          <w:lang w:val="en-GB"/>
        </w:rPr>
        <w:instrText>α</w:instrText>
      </w:r>
      <w:r w:rsidR="00993FB4" w:rsidRPr="009C729A">
        <w:rPr>
          <w:lang w:val="en-GB"/>
        </w:rPr>
        <w:instrText xml:space="preserve"> expression is elevated in human liver disease. Using a green fluorescent protein (GFP) reporter mouse strain, we evaluated the role of PDGFR</w:instrText>
      </w:r>
      <w:r w:rsidR="00993FB4" w:rsidRPr="009C729A">
        <w:rPr>
          <w:rFonts w:ascii="Cambria" w:hAnsi="Cambria" w:cs="Cambria"/>
          <w:lang w:val="en-GB"/>
        </w:rPr>
        <w:instrText>α</w:instrText>
      </w:r>
      <w:r w:rsidR="00993FB4" w:rsidRPr="009C729A">
        <w:rPr>
          <w:lang w:val="en-GB"/>
        </w:rPr>
        <w:instrText xml:space="preserve"> in liver disease in mice and found that mouse HSCs express PDGFR</w:instrText>
      </w:r>
      <w:r w:rsidR="00993FB4" w:rsidRPr="009C729A">
        <w:rPr>
          <w:rFonts w:ascii="Cambria" w:hAnsi="Cambria" w:cs="Cambria"/>
          <w:lang w:val="en-GB"/>
        </w:rPr>
        <w:instrText>α</w:instrText>
      </w:r>
      <w:r w:rsidR="00993FB4" w:rsidRPr="009C729A">
        <w:rPr>
          <w:lang w:val="en-GB"/>
        </w:rPr>
        <w:instrText xml:space="preserve"> and expression is upregulated during carbon tetrachloride (CCl4) induced liver injury and fibrosis injection. This fibrotic response is reduced in Pdgfr</w:instrText>
      </w:r>
      <w:r w:rsidR="00993FB4" w:rsidRPr="009C729A">
        <w:rPr>
          <w:rFonts w:ascii="Cambria" w:hAnsi="Cambria" w:cs="Cambria"/>
          <w:lang w:val="en-GB"/>
        </w:rPr>
        <w:instrText>α</w:instrText>
      </w:r>
      <w:r w:rsidR="00993FB4" w:rsidRPr="009C729A">
        <w:rPr>
          <w:lang w:val="en-GB"/>
        </w:rPr>
        <w:instrText xml:space="preserve"> heterozygous mice, consistent with the hypothesis that liver fibrosis requires upregulation and activation of PDGFR</w:instrText>
      </w:r>
      <w:r w:rsidR="00993FB4" w:rsidRPr="009C729A">
        <w:rPr>
          <w:rFonts w:ascii="Cambria" w:hAnsi="Cambria" w:cs="Cambria"/>
          <w:lang w:val="en-GB"/>
        </w:rPr>
        <w:instrText>α</w:instrText>
      </w:r>
      <w:r w:rsidR="00993FB4" w:rsidRPr="009C729A">
        <w:rPr>
          <w:lang w:val="en-GB"/>
        </w:rPr>
        <w:instrText>. These results indicate that Pdgfr</w:instrText>
      </w:r>
      <w:r w:rsidR="00993FB4" w:rsidRPr="009C729A">
        <w:rPr>
          <w:rFonts w:ascii="Cambria" w:hAnsi="Cambria" w:cs="Cambria"/>
          <w:lang w:val="en-GB"/>
        </w:rPr>
        <w:instrText>α</w:instrText>
      </w:r>
      <w:r w:rsidR="00993FB4" w:rsidRPr="009C729A">
        <w:rPr>
          <w:lang w:val="en-GB"/>
        </w:rPr>
        <w:instrText xml:space="preserve"> expression is important in the fibrotic response to liver injury in humans and mice, and suggest that blocking PDGFR</w:instrText>
      </w:r>
      <w:r w:rsidR="00993FB4" w:rsidRPr="009C729A">
        <w:rPr>
          <w:rFonts w:ascii="Cambria" w:hAnsi="Cambria" w:cs="Cambria"/>
          <w:lang w:val="en-GB"/>
        </w:rPr>
        <w:instrText>α</w:instrText>
      </w:r>
      <w:r w:rsidR="00993FB4" w:rsidRPr="009C729A">
        <w:rPr>
          <w:rFonts w:cs="Alegreya Sans"/>
          <w:lang w:val="en-GB"/>
        </w:rPr>
        <w:instrText>–</w:instrText>
      </w:r>
      <w:r w:rsidR="00993FB4" w:rsidRPr="009C729A">
        <w:rPr>
          <w:lang w:val="en-GB"/>
        </w:rPr>
        <w:instrText xml:space="preserve">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schema":"https://github.com/citation-style-language/schema/raw/master/csl-citation.json"} </w:instrText>
      </w:r>
      <w:r w:rsidR="00FB0FEC" w:rsidRPr="009C729A">
        <w:rPr>
          <w:lang w:val="en-GB"/>
        </w:rPr>
        <w:fldChar w:fldCharType="separate"/>
      </w:r>
      <w:r w:rsidR="00993FB4" w:rsidRPr="009C729A">
        <w:rPr>
          <w:vertAlign w:val="superscript"/>
          <w:lang w:val="en-GB"/>
        </w:rPr>
        <w:t>13</w:t>
      </w:r>
      <w:r w:rsidR="00FB0FEC" w:rsidRPr="009C729A">
        <w:rPr>
          <w:lang w:val="en-GB"/>
        </w:rPr>
        <w:fldChar w:fldCharType="end"/>
      </w:r>
      <w:r w:rsidR="000420DC" w:rsidRPr="009C729A">
        <w:rPr>
          <w:lang w:val="en-GB"/>
        </w:rPr>
        <w:t>.</w:t>
      </w:r>
      <w:r w:rsidR="00DC6B89" w:rsidRPr="009C729A">
        <w:rPr>
          <w:lang w:val="en-GB"/>
        </w:rPr>
        <w:t xml:space="preserve"> </w:t>
      </w:r>
      <w:r w:rsidR="00CC0756" w:rsidRPr="009C729A">
        <w:rPr>
          <w:lang w:val="en-GB"/>
        </w:rPr>
        <w:t xml:space="preserve">Since our </w:t>
      </w:r>
      <w:r w:rsidR="000C5694" w:rsidRPr="009C729A">
        <w:rPr>
          <w:lang w:val="en-GB"/>
        </w:rPr>
        <w:t xml:space="preserve">IHH </w:t>
      </w:r>
      <w:r w:rsidR="00DC6B89" w:rsidRPr="009C729A">
        <w:rPr>
          <w:lang w:val="en-GB"/>
        </w:rPr>
        <w:t xml:space="preserve">RNA sequencing revealed </w:t>
      </w:r>
      <w:r w:rsidR="000C5694" w:rsidRPr="009C729A">
        <w:rPr>
          <w:lang w:val="en-GB"/>
        </w:rPr>
        <w:t xml:space="preserve">the expression of these </w:t>
      </w:r>
      <w:r w:rsidR="00DC6B89" w:rsidRPr="009C729A">
        <w:rPr>
          <w:lang w:val="en-GB"/>
        </w:rPr>
        <w:t>receptors</w:t>
      </w:r>
      <w:r w:rsidR="00CC0756" w:rsidRPr="009C729A">
        <w:rPr>
          <w:lang w:val="en-GB"/>
        </w:rPr>
        <w:t xml:space="preserve">, </w:t>
      </w:r>
      <w:r w:rsidR="00772F99" w:rsidRPr="009C729A">
        <w:rPr>
          <w:lang w:val="en-GB"/>
        </w:rPr>
        <w:t xml:space="preserve">we </w:t>
      </w:r>
      <w:r w:rsidR="00093DEC" w:rsidRPr="009C729A">
        <w:rPr>
          <w:lang w:val="en-GB"/>
        </w:rPr>
        <w:t xml:space="preserve">tested the role of PDGFR </w:t>
      </w:r>
      <w:r w:rsidR="00DC6B89" w:rsidRPr="009C729A">
        <w:rPr>
          <w:lang w:val="en-GB"/>
        </w:rPr>
        <w:t>signaling</w:t>
      </w:r>
      <w:r w:rsidR="00093DEC" w:rsidRPr="009C729A">
        <w:rPr>
          <w:lang w:val="en-GB"/>
        </w:rPr>
        <w:t xml:space="preserve"> using the</w:t>
      </w:r>
      <w:r w:rsidR="00DC6B89" w:rsidRPr="009C729A">
        <w:rPr>
          <w:lang w:val="en-GB"/>
        </w:rPr>
        <w:t xml:space="preserve"> PDGFR </w:t>
      </w:r>
      <w:r w:rsidR="00093DEC" w:rsidRPr="009C729A">
        <w:rPr>
          <w:lang w:val="en-GB"/>
        </w:rPr>
        <w:t xml:space="preserve">tyrosine kinase inhibitor </w:t>
      </w:r>
      <w:r w:rsidR="00DC6B89" w:rsidRPr="009C729A">
        <w:rPr>
          <w:lang w:val="en-GB"/>
        </w:rPr>
        <w:t xml:space="preserve">Ki11502 </w:t>
      </w:r>
      <w:r w:rsidR="00093DEC" w:rsidRPr="009C729A">
        <w:rPr>
          <w:lang w:val="en-GB"/>
        </w:rPr>
        <w:fldChar w:fldCharType="begin"/>
      </w:r>
      <w:r w:rsidR="007A1BC7" w:rsidRPr="009C729A">
        <w:rPr>
          <w:lang w:val="en-GB"/>
        </w:rPr>
        <w:instrText xml:space="preserve"> ADDIN ZOTERO_ITEM CSL_CITATION {"citationID":"mvC1SMF1","properties":{"formattedCitation":"{\\rtf \\super 23\\nosupersub{}}","plainCitation":"23"},"citationItems":[{"id":14038,"uris":["http://zotero.org/users/2290582/items/ZSQ846X7"],"uri":["http://zotero.org/users/2290582/items/ZSQ846X7"],"itemData":{"id":14038,"type":"article-journal","title":"Ki11502, a novel multitargeted receptor tyrosine kinase inhibitor, induces growth arrest and apoptosis of human leukemia cells in vitro and in vivo","container-title":"Blood","page":"5086-5092","volume":"111","issue":"10","source":"PubMed","abstract":"Ki11502 is a novel multitargeted receptor tyrosine kinase (RTK) inhibitor with selectivity against platelet-derived growth factor receptor alpha/beta (PDGFRalpha/beta). Ki11502 (0.1-1 nM, 2 days) profoundly caused growth arrest, G(0)/G(1) cell-cycle arrest, and apoptosis associated with down-regulation of Bcl-2 family proteins in the eosinophilic leukemia EOL-1 cells having the activated FIP1-like 1/PDGFRalpha fusion gene. Ki11502 decreased levels of p-PDGFRalpha and its downstream signals, including p-Akt, p-ERK, and p-STAT5, in EOL-1 cells. Of note, Ki11502 was also active against imatinib-resistant PDGFRalphaT674I mutant. In addition, Ki11502 inhibited proliferation of biphenotipic leukemia MV4-11 and acute myelogenous leukemia MOLM13 and freshly isolated leukemia cells having activating mutations in FMS-like tyrosine kinase 3 (FLT3). This occurred in parallel with the drug inhibiting FLT3 and its downstream signal pathways, as measured by fluorescence-activated cell sorting using the phospho-specific antibodies. In addition, Ki11502 totally inhibited proliferation of EOL-1 cells growing as tumor xenografts in SCID mice without any noticeable adverse effects. Taken together, Ki11502 has profound antiproliferative effects on select subsets of leukemia including those possessing imatinib-resistant mutation.","DOI":"10.1182/blood-2007-06-098079","ISSN":"1528-0020","note":"PMID: 18309036\nPMCID: PMC2384135","journalAbbreviation":"Blood","language":"eng","author":[{"family":"Nishioka","given":"Chie"},{"family":"Ikezoe","given":"Takayuki"},{"family":"Yang","given":"Jing"},{"family":"Miwa","given":"Atsushi"},{"family":"Tasaka","given":"Taizo"},{"family":"Kuwayama","given":"Yoshio"},{"family":"Togitani","given":"Kazuto"},{"family":"Koeffler","given":"H. Phillip"},{"family":"Yokoyama","given":"Akihito"}],"issued":{"date-parts":[["2008",5,15]]}}}],"schema":"https://github.com/citation-style-language/schema/raw/master/csl-citation.json"} </w:instrText>
      </w:r>
      <w:r w:rsidR="00093DEC" w:rsidRPr="009C729A">
        <w:rPr>
          <w:lang w:val="en-GB"/>
        </w:rPr>
        <w:fldChar w:fldCharType="separate"/>
      </w:r>
      <w:r w:rsidR="007A1BC7" w:rsidRPr="009C729A">
        <w:rPr>
          <w:vertAlign w:val="superscript"/>
          <w:lang w:val="en-GB"/>
        </w:rPr>
        <w:t>23</w:t>
      </w:r>
      <w:r w:rsidR="00093DEC" w:rsidRPr="009C729A">
        <w:rPr>
          <w:lang w:val="en-GB"/>
        </w:rPr>
        <w:fldChar w:fldCharType="end"/>
      </w:r>
      <w:r w:rsidR="00093DEC" w:rsidRPr="009C729A">
        <w:rPr>
          <w:lang w:val="en-GB"/>
        </w:rPr>
        <w:t xml:space="preserve">. </w:t>
      </w:r>
      <w:r w:rsidR="000D15DE" w:rsidRPr="009C729A">
        <w:rPr>
          <w:lang w:val="en-GB"/>
        </w:rPr>
        <w:t>Pre-treatment</w:t>
      </w:r>
      <w:r w:rsidR="003B40CF" w:rsidRPr="009C729A">
        <w:rPr>
          <w:lang w:val="en-GB"/>
        </w:rPr>
        <w:t xml:space="preserve"> of IHH cells with Ki11502 </w:t>
      </w:r>
      <w:r w:rsidR="00C23AD4" w:rsidRPr="009C729A">
        <w:rPr>
          <w:lang w:val="en-GB"/>
        </w:rPr>
        <w:t xml:space="preserve">efficiently antagonized the </w:t>
      </w:r>
      <w:r w:rsidR="00AF3DE3" w:rsidRPr="009C729A">
        <w:rPr>
          <w:lang w:val="en-GB"/>
        </w:rPr>
        <w:t xml:space="preserve">negative </w:t>
      </w:r>
      <w:r w:rsidR="00C23AD4" w:rsidRPr="009C729A">
        <w:rPr>
          <w:lang w:val="en-GB"/>
        </w:rPr>
        <w:t xml:space="preserve">effect of </w:t>
      </w:r>
      <w:r w:rsidR="00AF3DE3" w:rsidRPr="009C729A">
        <w:rPr>
          <w:lang w:val="en-GB"/>
        </w:rPr>
        <w:t xml:space="preserve">chronic </w:t>
      </w:r>
      <w:r w:rsidR="00C23AD4" w:rsidRPr="009C729A">
        <w:rPr>
          <w:lang w:val="en-GB"/>
        </w:rPr>
        <w:t xml:space="preserve">insulin on </w:t>
      </w:r>
      <w:r w:rsidR="003B40CF" w:rsidRPr="009C729A">
        <w:rPr>
          <w:lang w:val="en-GB"/>
        </w:rPr>
        <w:t>AKT phosphorylation</w:t>
      </w:r>
      <w:r w:rsidR="0041289B" w:rsidRPr="009C729A">
        <w:rPr>
          <w:lang w:val="en-GB"/>
        </w:rPr>
        <w:t xml:space="preserve"> </w:t>
      </w:r>
      <w:r w:rsidR="00C23AD4" w:rsidRPr="009C729A">
        <w:rPr>
          <w:lang w:val="en-GB"/>
        </w:rPr>
        <w:t xml:space="preserve">thus, </w:t>
      </w:r>
      <w:r w:rsidR="0041289B" w:rsidRPr="009C729A">
        <w:rPr>
          <w:lang w:val="en-GB"/>
        </w:rPr>
        <w:t xml:space="preserve">confirming our results obtained with </w:t>
      </w:r>
      <w:r w:rsidR="005F62AE" w:rsidRPr="009C729A">
        <w:rPr>
          <w:lang w:val="en-GB"/>
        </w:rPr>
        <w:t>the anti-</w:t>
      </w:r>
      <w:r w:rsidR="0041289B" w:rsidRPr="009C729A">
        <w:rPr>
          <w:lang w:val="en-GB"/>
        </w:rPr>
        <w:t>PDGF</w:t>
      </w:r>
      <w:r w:rsidR="006677C0" w:rsidRPr="009C729A">
        <w:rPr>
          <w:lang w:val="en-GB"/>
        </w:rPr>
        <w:t>-A</w:t>
      </w:r>
      <w:r w:rsidR="0041289B" w:rsidRPr="009C729A">
        <w:rPr>
          <w:lang w:val="en-GB"/>
        </w:rPr>
        <w:t>A blocking antibodies</w:t>
      </w:r>
      <w:r w:rsidR="004D33D8" w:rsidRPr="009C729A">
        <w:rPr>
          <w:lang w:val="en-GB"/>
        </w:rPr>
        <w:t xml:space="preserve"> (</w:t>
      </w:r>
      <w:r w:rsidR="004203EB" w:rsidRPr="009C729A">
        <w:rPr>
          <w:b/>
          <w:lang w:val="en-GB"/>
        </w:rPr>
        <w:t>Fig.</w:t>
      </w:r>
      <w:r w:rsidR="004D33D8" w:rsidRPr="009C729A">
        <w:rPr>
          <w:b/>
          <w:lang w:val="en-GB"/>
        </w:rPr>
        <w:t xml:space="preserve"> </w:t>
      </w:r>
      <w:r w:rsidR="002E1033" w:rsidRPr="009C729A">
        <w:rPr>
          <w:b/>
          <w:lang w:val="en-GB"/>
        </w:rPr>
        <w:t>4h</w:t>
      </w:r>
      <w:r w:rsidR="004D33D8" w:rsidRPr="009C729A">
        <w:rPr>
          <w:lang w:val="en-GB"/>
        </w:rPr>
        <w:t>)</w:t>
      </w:r>
      <w:r w:rsidR="003B40CF" w:rsidRPr="009C729A">
        <w:rPr>
          <w:lang w:val="en-GB"/>
        </w:rPr>
        <w:t xml:space="preserve">. </w:t>
      </w:r>
      <w:r w:rsidR="00DC6B89" w:rsidRPr="009C729A">
        <w:rPr>
          <w:lang w:val="en-GB"/>
        </w:rPr>
        <w:t>The i</w:t>
      </w:r>
      <w:r w:rsidR="00C23AD4" w:rsidRPr="009C729A">
        <w:rPr>
          <w:lang w:val="en-GB"/>
        </w:rPr>
        <w:t xml:space="preserve">mprovement of insulin signaling </w:t>
      </w:r>
      <w:r w:rsidR="00FF1A97" w:rsidRPr="009C729A">
        <w:rPr>
          <w:lang w:val="en-GB"/>
        </w:rPr>
        <w:t xml:space="preserve">by Ki11502 </w:t>
      </w:r>
      <w:r w:rsidR="00C23AD4" w:rsidRPr="009C729A">
        <w:rPr>
          <w:lang w:val="en-GB"/>
        </w:rPr>
        <w:t xml:space="preserve">was </w:t>
      </w:r>
      <w:r w:rsidR="00E1009A" w:rsidRPr="009C729A">
        <w:rPr>
          <w:lang w:val="en-GB"/>
        </w:rPr>
        <w:t xml:space="preserve">further </w:t>
      </w:r>
      <w:r w:rsidR="000C5694" w:rsidRPr="009C729A">
        <w:rPr>
          <w:lang w:val="en-GB"/>
        </w:rPr>
        <w:t xml:space="preserve">associated with </w:t>
      </w:r>
      <w:r w:rsidR="006D1FD8" w:rsidRPr="009C729A">
        <w:rPr>
          <w:lang w:val="en-GB"/>
        </w:rPr>
        <w:t>increased</w:t>
      </w:r>
      <w:r w:rsidR="00B45020" w:rsidRPr="009C729A">
        <w:rPr>
          <w:lang w:val="en-GB"/>
        </w:rPr>
        <w:t xml:space="preserve"> </w:t>
      </w:r>
      <w:r w:rsidR="00B1248D" w:rsidRPr="009C729A">
        <w:rPr>
          <w:lang w:val="en-GB"/>
        </w:rPr>
        <w:t xml:space="preserve">ability </w:t>
      </w:r>
      <w:r w:rsidR="00D64D6C" w:rsidRPr="009C729A">
        <w:rPr>
          <w:lang w:val="en-GB"/>
        </w:rPr>
        <w:t xml:space="preserve">of insulin </w:t>
      </w:r>
      <w:r w:rsidR="00390B99" w:rsidRPr="009C729A">
        <w:rPr>
          <w:lang w:val="en-GB"/>
        </w:rPr>
        <w:t xml:space="preserve">to </w:t>
      </w:r>
      <w:r w:rsidR="00B71DDE" w:rsidRPr="009C729A">
        <w:rPr>
          <w:lang w:val="en-GB"/>
        </w:rPr>
        <w:t xml:space="preserve">stimulate </w:t>
      </w:r>
      <w:r w:rsidR="00FF1A97" w:rsidRPr="009C729A">
        <w:rPr>
          <w:lang w:val="en-GB"/>
        </w:rPr>
        <w:t xml:space="preserve">glycogen synthesis </w:t>
      </w:r>
      <w:r w:rsidR="00D64D6C" w:rsidRPr="009C729A">
        <w:rPr>
          <w:lang w:val="en-GB"/>
        </w:rPr>
        <w:t>(</w:t>
      </w:r>
      <w:r w:rsidR="004203EB" w:rsidRPr="009C729A">
        <w:rPr>
          <w:b/>
          <w:lang w:val="en-GB"/>
        </w:rPr>
        <w:t>Fig.</w:t>
      </w:r>
      <w:r w:rsidR="00D64D6C" w:rsidRPr="009C729A">
        <w:rPr>
          <w:b/>
          <w:lang w:val="en-GB"/>
        </w:rPr>
        <w:t xml:space="preserve"> </w:t>
      </w:r>
      <w:r w:rsidR="002E1033" w:rsidRPr="009C729A">
        <w:rPr>
          <w:b/>
          <w:lang w:val="en-GB"/>
        </w:rPr>
        <w:t>4i</w:t>
      </w:r>
      <w:r w:rsidR="00D64D6C" w:rsidRPr="009C729A">
        <w:rPr>
          <w:lang w:val="en-GB"/>
        </w:rPr>
        <w:t>)</w:t>
      </w:r>
      <w:r w:rsidR="00BA53AC" w:rsidRPr="009C729A">
        <w:rPr>
          <w:lang w:val="en-GB"/>
        </w:rPr>
        <w:t>.</w:t>
      </w:r>
      <w:r w:rsidR="00D05E7A" w:rsidRPr="009C729A">
        <w:rPr>
          <w:lang w:val="en-GB"/>
        </w:rPr>
        <w:t xml:space="preserve"> </w:t>
      </w:r>
      <w:r w:rsidR="003A7B58" w:rsidRPr="009C729A">
        <w:rPr>
          <w:lang w:val="en-GB"/>
        </w:rPr>
        <w:t xml:space="preserve">To </w:t>
      </w:r>
      <w:r w:rsidR="00B55F58" w:rsidRPr="009C729A">
        <w:rPr>
          <w:lang w:val="en-GB"/>
        </w:rPr>
        <w:t xml:space="preserve">further </w:t>
      </w:r>
      <w:r w:rsidR="00DE7A02" w:rsidRPr="009C729A">
        <w:rPr>
          <w:lang w:val="en-GB"/>
        </w:rPr>
        <w:t xml:space="preserve">dissect </w:t>
      </w:r>
      <w:r w:rsidR="00C23AD4" w:rsidRPr="009C729A">
        <w:rPr>
          <w:lang w:val="en-GB"/>
        </w:rPr>
        <w:t xml:space="preserve">the signaling </w:t>
      </w:r>
      <w:r w:rsidR="00E1009A" w:rsidRPr="009C729A">
        <w:rPr>
          <w:lang w:val="en-GB"/>
        </w:rPr>
        <w:t xml:space="preserve">pathways </w:t>
      </w:r>
      <w:r w:rsidR="00DE7A02" w:rsidRPr="009C729A">
        <w:rPr>
          <w:lang w:val="en-GB"/>
        </w:rPr>
        <w:t xml:space="preserve">by </w:t>
      </w:r>
      <w:r w:rsidR="00E1009A" w:rsidRPr="009C729A">
        <w:rPr>
          <w:lang w:val="en-GB"/>
        </w:rPr>
        <w:t xml:space="preserve">which </w:t>
      </w:r>
      <w:r w:rsidR="0089451B" w:rsidRPr="009C729A">
        <w:rPr>
          <w:lang w:val="en-GB"/>
        </w:rPr>
        <w:t xml:space="preserve">chronic insulin </w:t>
      </w:r>
      <w:r w:rsidR="005F4123" w:rsidRPr="009C729A">
        <w:rPr>
          <w:lang w:val="en-GB"/>
        </w:rPr>
        <w:t xml:space="preserve">and PDGF-AA </w:t>
      </w:r>
      <w:r w:rsidR="00F94715" w:rsidRPr="009C729A">
        <w:rPr>
          <w:lang w:val="en-GB"/>
        </w:rPr>
        <w:t xml:space="preserve">impair </w:t>
      </w:r>
      <w:r w:rsidR="00DE7A02" w:rsidRPr="009C729A">
        <w:rPr>
          <w:lang w:val="en-GB"/>
        </w:rPr>
        <w:t xml:space="preserve">AKT </w:t>
      </w:r>
      <w:r w:rsidR="00F94715" w:rsidRPr="009C729A">
        <w:rPr>
          <w:lang w:val="en-GB"/>
        </w:rPr>
        <w:t>activation</w:t>
      </w:r>
      <w:r w:rsidR="0089451B" w:rsidRPr="009C729A">
        <w:rPr>
          <w:lang w:val="en-GB"/>
        </w:rPr>
        <w:t xml:space="preserve">, </w:t>
      </w:r>
      <w:r w:rsidR="00DE7A02" w:rsidRPr="009C729A">
        <w:rPr>
          <w:lang w:val="en-GB"/>
        </w:rPr>
        <w:t xml:space="preserve">we performed </w:t>
      </w:r>
      <w:r w:rsidR="0089451B" w:rsidRPr="009C729A">
        <w:rPr>
          <w:lang w:val="en-GB"/>
        </w:rPr>
        <w:t>a</w:t>
      </w:r>
      <w:r w:rsidR="00E27C59" w:rsidRPr="009C729A">
        <w:rPr>
          <w:lang w:val="en-GB"/>
        </w:rPr>
        <w:t xml:space="preserve"> global measurement of serine/threonine protein kinases (STKs) using </w:t>
      </w:r>
      <w:r w:rsidR="0005174D" w:rsidRPr="009C729A">
        <w:rPr>
          <w:lang w:val="en-GB"/>
        </w:rPr>
        <w:t xml:space="preserve">STK </w:t>
      </w:r>
      <w:r w:rsidR="00E27C59" w:rsidRPr="009C729A">
        <w:rPr>
          <w:lang w:val="en-GB"/>
        </w:rPr>
        <w:t>PamGene</w:t>
      </w:r>
      <w:r w:rsidR="0005174D" w:rsidRPr="009C729A">
        <w:rPr>
          <w:lang w:val="en-GB"/>
        </w:rPr>
        <w:t xml:space="preserve"> </w:t>
      </w:r>
      <w:r w:rsidR="0001210D" w:rsidRPr="009C729A">
        <w:rPr>
          <w:lang w:val="en-GB"/>
        </w:rPr>
        <w:t>array</w:t>
      </w:r>
      <w:r w:rsidR="0005174D" w:rsidRPr="009C729A">
        <w:rPr>
          <w:lang w:val="en-GB"/>
        </w:rPr>
        <w:t>s</w:t>
      </w:r>
      <w:r w:rsidR="00E27C59" w:rsidRPr="009C729A">
        <w:rPr>
          <w:lang w:val="en-GB"/>
        </w:rPr>
        <w:t xml:space="preserve"> </w:t>
      </w:r>
      <w:r w:rsidR="00E940B7" w:rsidRPr="009C729A">
        <w:rPr>
          <w:lang w:val="en-GB"/>
        </w:rPr>
        <w:t xml:space="preserve">consisting of </w:t>
      </w:r>
      <w:r w:rsidR="00E27C59" w:rsidRPr="009C729A">
        <w:rPr>
          <w:lang w:val="en-GB"/>
        </w:rPr>
        <w:t>140 immobilized serine/threonine-containing peptides that are targets of most known kinases</w:t>
      </w:r>
      <w:r w:rsidR="00932278" w:rsidRPr="009C729A">
        <w:rPr>
          <w:lang w:val="en-GB"/>
        </w:rPr>
        <w:t xml:space="preserve"> </w:t>
      </w:r>
      <w:r w:rsidR="0001210D" w:rsidRPr="009C729A">
        <w:rPr>
          <w:lang w:val="en-GB"/>
        </w:rPr>
        <w:fldChar w:fldCharType="begin"/>
      </w:r>
      <w:r w:rsidR="007A1BC7" w:rsidRPr="009C729A">
        <w:rPr>
          <w:lang w:val="en-GB"/>
        </w:rPr>
        <w:instrText xml:space="preserve"> ADDIN ZOTERO_ITEM CSL_CITATION {"citationID":"sxaI60dV","properties":{"formattedCitation":"{\\rtf \\super 24\\nosupersub{}}","plainCitation":"24"},"citationItems":[{"id":14282,"uris":["http://zotero.org/users/2290582/items/FPJA5JNR"],"uri":["http://zotero.org/users/2290582/items/FPJA5JNR"],"itemData":{"id":14282,"type":"chapter","title":"Peptide Microarrays for Profiling of Serine/Threonine Kinase Activity of Recombinant Kinases and Lysates of Cells and Tissue Samples","container-title":"Gene Regulation","publisher":"Humana Press","publisher-place":"Totowa, NJ","page":"259-271","volume":"977","source":"CrossRef","event-place":"Totowa, NJ","URL":"http://link.springer.com/10.1007/978-1-62703-284-1_21","ISBN":"978-1-62703-283-4","editor":[{"family":"Bina","given":"Minou"}],"author":[{"family":"Hilhorst","given":"Riet"},{"family":"Houkes","given":"Liesbeth"},{"family":"Mommersteeg","given":"Monique"},{"family":"Musch","given":"Joyce"},{"family":"Berg","given":"Adriënne","non-dropping-particle":"van den"},{"family":"Ruijtenbeek","given":"Rob"}],"issued":{"date-parts":[["2013"]]},"accessed":{"date-parts":[["2017",1,12]]}}}],"schema":"https://github.com/citation-style-language/schema/raw/master/csl-citation.json"} </w:instrText>
      </w:r>
      <w:r w:rsidR="0001210D" w:rsidRPr="009C729A">
        <w:rPr>
          <w:lang w:val="en-GB"/>
        </w:rPr>
        <w:fldChar w:fldCharType="separate"/>
      </w:r>
      <w:r w:rsidR="007A1BC7" w:rsidRPr="009C729A">
        <w:rPr>
          <w:vertAlign w:val="superscript"/>
          <w:lang w:val="en-GB"/>
        </w:rPr>
        <w:t>24</w:t>
      </w:r>
      <w:r w:rsidR="0001210D" w:rsidRPr="009C729A">
        <w:rPr>
          <w:lang w:val="en-GB"/>
        </w:rPr>
        <w:fldChar w:fldCharType="end"/>
      </w:r>
      <w:r w:rsidR="00E27C59" w:rsidRPr="009C729A">
        <w:rPr>
          <w:lang w:val="en-GB"/>
        </w:rPr>
        <w:t xml:space="preserve">. </w:t>
      </w:r>
      <w:r w:rsidR="0005174D" w:rsidRPr="009C729A">
        <w:rPr>
          <w:lang w:val="en-GB"/>
        </w:rPr>
        <w:t xml:space="preserve">We looked for differential </w:t>
      </w:r>
      <w:r w:rsidR="00F94715" w:rsidRPr="009C729A">
        <w:rPr>
          <w:lang w:val="en-GB"/>
        </w:rPr>
        <w:t xml:space="preserve">STK activity </w:t>
      </w:r>
      <w:r w:rsidR="00782B1D" w:rsidRPr="009C729A">
        <w:rPr>
          <w:lang w:val="en-GB"/>
        </w:rPr>
        <w:t xml:space="preserve">between control and </w:t>
      </w:r>
      <w:r w:rsidR="00717AEA" w:rsidRPr="009C729A">
        <w:rPr>
          <w:lang w:val="en-GB"/>
        </w:rPr>
        <w:t xml:space="preserve">IHH </w:t>
      </w:r>
      <w:r w:rsidR="00F94715" w:rsidRPr="009C729A">
        <w:rPr>
          <w:lang w:val="en-GB"/>
        </w:rPr>
        <w:t xml:space="preserve">cells cultured with insulin for 24 hours. </w:t>
      </w:r>
      <w:r w:rsidR="00E27C59" w:rsidRPr="009C729A">
        <w:rPr>
          <w:lang w:val="en-GB"/>
        </w:rPr>
        <w:t xml:space="preserve">Peptides whose phosphorylation varied significantly between the </w:t>
      </w:r>
      <w:r w:rsidR="00782B1D" w:rsidRPr="009C729A">
        <w:rPr>
          <w:lang w:val="en-GB"/>
        </w:rPr>
        <w:t>two conditions</w:t>
      </w:r>
      <w:r w:rsidR="00E27C59" w:rsidRPr="009C729A">
        <w:rPr>
          <w:lang w:val="en-GB"/>
        </w:rPr>
        <w:t xml:space="preserve"> were indicative of differential specific </w:t>
      </w:r>
      <w:r w:rsidR="00782B1D" w:rsidRPr="009C729A">
        <w:rPr>
          <w:lang w:val="en-GB"/>
        </w:rPr>
        <w:t xml:space="preserve">STK </w:t>
      </w:r>
      <w:r w:rsidR="00E27C59" w:rsidRPr="009C729A">
        <w:rPr>
          <w:lang w:val="en-GB"/>
        </w:rPr>
        <w:t xml:space="preserve">activities. </w:t>
      </w:r>
      <w:r w:rsidR="0005174D" w:rsidRPr="009C729A">
        <w:rPr>
          <w:lang w:val="en-GB"/>
        </w:rPr>
        <w:t xml:space="preserve">This unbiased </w:t>
      </w:r>
      <w:r w:rsidR="00E27C59" w:rsidRPr="009C729A">
        <w:rPr>
          <w:lang w:val="en-GB"/>
        </w:rPr>
        <w:t>kinase analys</w:t>
      </w:r>
      <w:r w:rsidR="0005174D" w:rsidRPr="009C729A">
        <w:rPr>
          <w:lang w:val="en-GB"/>
        </w:rPr>
        <w:t>e</w:t>
      </w:r>
      <w:r w:rsidR="00E27C59" w:rsidRPr="009C729A">
        <w:rPr>
          <w:lang w:val="en-GB"/>
        </w:rPr>
        <w:t xml:space="preserve">s underscored significant differences in </w:t>
      </w:r>
      <w:r w:rsidR="00A7467C" w:rsidRPr="009C729A">
        <w:rPr>
          <w:lang w:val="en-GB"/>
        </w:rPr>
        <w:t>protein kinases C (</w:t>
      </w:r>
      <w:r w:rsidR="00782B1D" w:rsidRPr="009C729A">
        <w:rPr>
          <w:lang w:val="en-GB"/>
        </w:rPr>
        <w:t>PKC</w:t>
      </w:r>
      <w:r w:rsidR="00782B1D" w:rsidRPr="009C729A">
        <w:rPr>
          <w:rFonts w:ascii="Cambria" w:hAnsi="Cambria" w:cs="Cambria"/>
          <w:lang w:val="en-GB"/>
        </w:rPr>
        <w:t>Ɵ</w:t>
      </w:r>
      <w:r w:rsidR="00782B1D" w:rsidRPr="009C729A">
        <w:rPr>
          <w:lang w:val="en-GB"/>
        </w:rPr>
        <w:t xml:space="preserve"> and PKC</w:t>
      </w:r>
      <w:r w:rsidR="00782B1D" w:rsidRPr="009C729A">
        <w:rPr>
          <w:lang w:val="en-GB"/>
        </w:rPr>
        <w:sym w:font="Symbol" w:char="F065"/>
      </w:r>
      <w:r w:rsidR="00A7467C" w:rsidRPr="009C729A">
        <w:rPr>
          <w:lang w:val="en-GB"/>
        </w:rPr>
        <w:t xml:space="preserve">) </w:t>
      </w:r>
      <w:r w:rsidR="00782B1D" w:rsidRPr="009C729A">
        <w:rPr>
          <w:lang w:val="en-GB"/>
        </w:rPr>
        <w:t>activities (</w:t>
      </w:r>
      <w:r w:rsidR="004203EB" w:rsidRPr="009C729A">
        <w:rPr>
          <w:b/>
          <w:lang w:val="en-GB"/>
        </w:rPr>
        <w:t>Fig.</w:t>
      </w:r>
      <w:r w:rsidR="00782B1D" w:rsidRPr="009C729A">
        <w:rPr>
          <w:b/>
          <w:lang w:val="en-GB"/>
        </w:rPr>
        <w:t xml:space="preserve"> </w:t>
      </w:r>
      <w:r w:rsidR="002E1033" w:rsidRPr="009C729A">
        <w:rPr>
          <w:b/>
          <w:lang w:val="en-GB"/>
        </w:rPr>
        <w:t>4j</w:t>
      </w:r>
      <w:r w:rsidR="00782B1D" w:rsidRPr="009C729A">
        <w:rPr>
          <w:lang w:val="en-GB"/>
        </w:rPr>
        <w:t>)</w:t>
      </w:r>
      <w:r w:rsidR="00E27C59" w:rsidRPr="009C729A">
        <w:rPr>
          <w:lang w:val="en-GB"/>
        </w:rPr>
        <w:t xml:space="preserve">. </w:t>
      </w:r>
      <w:r w:rsidR="0024477A" w:rsidRPr="009C729A">
        <w:rPr>
          <w:lang w:val="en-GB"/>
        </w:rPr>
        <w:t xml:space="preserve">The activation </w:t>
      </w:r>
      <w:r w:rsidR="006031C3" w:rsidRPr="009C729A">
        <w:rPr>
          <w:lang w:val="en-GB"/>
        </w:rPr>
        <w:t>of the</w:t>
      </w:r>
      <w:r w:rsidR="00476EC1" w:rsidRPr="009C729A">
        <w:rPr>
          <w:lang w:val="en-GB"/>
        </w:rPr>
        <w:t>se</w:t>
      </w:r>
      <w:r w:rsidR="00782B1D" w:rsidRPr="009C729A">
        <w:rPr>
          <w:lang w:val="en-GB"/>
        </w:rPr>
        <w:t xml:space="preserve"> two PKCs hamper</w:t>
      </w:r>
      <w:r w:rsidR="00476EC1" w:rsidRPr="009C729A">
        <w:rPr>
          <w:lang w:val="en-GB"/>
        </w:rPr>
        <w:t>s</w:t>
      </w:r>
      <w:r w:rsidR="00782B1D" w:rsidRPr="009C729A">
        <w:rPr>
          <w:lang w:val="en-GB"/>
        </w:rPr>
        <w:t xml:space="preserve"> insulin signaling </w:t>
      </w:r>
      <w:r w:rsidR="00100E0F" w:rsidRPr="009C729A">
        <w:rPr>
          <w:lang w:val="en-GB"/>
        </w:rPr>
        <w:t>in response to chronic hyperlipidemia</w:t>
      </w:r>
      <w:r w:rsidR="00F40C6E" w:rsidRPr="009C729A">
        <w:rPr>
          <w:lang w:val="en-GB"/>
        </w:rPr>
        <w:t xml:space="preserve"> </w:t>
      </w:r>
      <w:r w:rsidR="00F40C6E" w:rsidRPr="009C729A">
        <w:rPr>
          <w:lang w:val="en-GB"/>
        </w:rPr>
        <w:fldChar w:fldCharType="begin"/>
      </w:r>
      <w:r w:rsidR="007A1BC7" w:rsidRPr="009C729A">
        <w:rPr>
          <w:lang w:val="en-GB"/>
        </w:rPr>
        <w:instrText xml:space="preserve"> ADDIN ZOTERO_ITEM CSL_CITATION {"citationID":"clm0i37cf","properties":{"formattedCitation":"{\\rtf \\super 25\\uc0\\u8211{}27\\nosupersub{}}","plainCitation":"25–27"},"citationItems":[{"id":14285,"uris":["http://zotero.org/users/2290582/items/65NRFD83"],"uri":["http://zotero.org/users/2290582/items/65NRFD83"],"itemData":{"id":14285,"type":"article-journal","title":"Mechanism of lipid induced insulin resistance: Activated PKC</w:instrText>
      </w:r>
      <w:r w:rsidR="007A1BC7" w:rsidRPr="009C729A">
        <w:rPr>
          <w:rFonts w:ascii="Cambria" w:hAnsi="Cambria" w:cs="Cambria"/>
          <w:lang w:val="en-GB"/>
        </w:rPr>
        <w:instrText>ε</w:instrText>
      </w:r>
      <w:r w:rsidR="007A1BC7" w:rsidRPr="009C729A">
        <w:rPr>
          <w:lang w:val="en-GB"/>
        </w:rPr>
        <w:instrText xml:space="preserve"> is a key regulator","container-title":"Biochimica et Biophysica Acta (BBA) - Molecular Basis of Disease","page":"495-506","volume":"1812","issue":"4","source":"ScienceDirect","abstract":"Fatty acids (FAs) are known to impair insulin signaling in target cells. Accumulating evidences suggest that one of the major sites of FAs adverse effect is insulin receptor (IR). However, the underlying mechanism is yet unclear. An important clue was indicated in leptin receptor deficient (db/db) diabetic mice where increased circulatory FAs was coincided with phosphorylated PKC</w:instrText>
      </w:r>
      <w:r w:rsidR="007A1BC7" w:rsidRPr="009C729A">
        <w:rPr>
          <w:rFonts w:ascii="Cambria" w:hAnsi="Cambria" w:cs="Cambria"/>
          <w:lang w:val="en-GB"/>
        </w:rPr>
        <w:instrText>ε</w:instrText>
      </w:r>
      <w:r w:rsidR="007A1BC7" w:rsidRPr="009C729A">
        <w:rPr>
          <w:lang w:val="en-GB"/>
        </w:rPr>
        <w:instrText xml:space="preserve"> and reduced IR expression. We report here that central to this mechanism is the phosphorylation of PKC</w:instrText>
      </w:r>
      <w:r w:rsidR="007A1BC7" w:rsidRPr="009C729A">
        <w:rPr>
          <w:rFonts w:ascii="Cambria" w:hAnsi="Cambria" w:cs="Cambria"/>
          <w:lang w:val="en-GB"/>
        </w:rPr>
        <w:instrText>ε</w:instrText>
      </w:r>
      <w:r w:rsidR="007A1BC7" w:rsidRPr="009C729A">
        <w:rPr>
          <w:lang w:val="en-GB"/>
        </w:rPr>
        <w:instrText xml:space="preserve"> by FAs. Kinase dead mutant of PKC</w:instrText>
      </w:r>
      <w:r w:rsidR="007A1BC7" w:rsidRPr="009C729A">
        <w:rPr>
          <w:rFonts w:ascii="Cambria" w:hAnsi="Cambria" w:cs="Cambria"/>
          <w:lang w:val="en-GB"/>
        </w:rPr>
        <w:instrText>ε</w:instrText>
      </w:r>
      <w:r w:rsidR="007A1BC7" w:rsidRPr="009C729A">
        <w:rPr>
          <w:lang w:val="en-GB"/>
        </w:rPr>
        <w:instrText xml:space="preserve"> did not augment FA induced IR</w:instrText>
      </w:r>
      <w:r w:rsidR="007A1BC7" w:rsidRPr="009C729A">
        <w:rPr>
          <w:rFonts w:ascii="Cambria" w:hAnsi="Cambria" w:cs="Cambria"/>
          <w:lang w:val="en-GB"/>
        </w:rPr>
        <w:instrText>β</w:instrText>
      </w:r>
      <w:r w:rsidR="007A1BC7" w:rsidRPr="009C729A">
        <w:rPr>
          <w:lang w:val="en-GB"/>
        </w:rPr>
        <w:instrText xml:space="preserve"> downregulation indicating phosphorylation of PKC</w:instrText>
      </w:r>
      <w:r w:rsidR="007A1BC7" w:rsidRPr="009C729A">
        <w:rPr>
          <w:rFonts w:ascii="Cambria" w:hAnsi="Cambria" w:cs="Cambria"/>
          <w:lang w:val="en-GB"/>
        </w:rPr>
        <w:instrText>ε</w:instrText>
      </w:r>
      <w:r w:rsidR="007A1BC7" w:rsidRPr="009C729A">
        <w:rPr>
          <w:lang w:val="en-GB"/>
        </w:rPr>
        <w:instrText xml:space="preserve"> is crucial for FA induced IR</w:instrText>
      </w:r>
      <w:r w:rsidR="007A1BC7" w:rsidRPr="009C729A">
        <w:rPr>
          <w:rFonts w:ascii="Cambria" w:hAnsi="Cambria" w:cs="Cambria"/>
          <w:lang w:val="en-GB"/>
        </w:rPr>
        <w:instrText>β</w:instrText>
      </w:r>
      <w:r w:rsidR="007A1BC7" w:rsidRPr="009C729A">
        <w:rPr>
          <w:lang w:val="en-GB"/>
        </w:rPr>
        <w:instrText xml:space="preserve"> reduction. Investigation with insulin target cells showed that kinase independent phosphorylation of PKC</w:instrText>
      </w:r>
      <w:r w:rsidR="007A1BC7" w:rsidRPr="009C729A">
        <w:rPr>
          <w:rFonts w:ascii="Cambria" w:hAnsi="Cambria" w:cs="Cambria"/>
          <w:lang w:val="en-GB"/>
        </w:rPr>
        <w:instrText>ε</w:instrText>
      </w:r>
      <w:r w:rsidR="007A1BC7" w:rsidRPr="009C729A">
        <w:rPr>
          <w:lang w:val="en-GB"/>
        </w:rPr>
        <w:instrText xml:space="preserve"> by FA occurred through palmitoylation. Mutation at cysteine 276 and 474 residues in PKC</w:instrText>
      </w:r>
      <w:r w:rsidR="007A1BC7" w:rsidRPr="009C729A">
        <w:rPr>
          <w:rFonts w:ascii="Cambria" w:hAnsi="Cambria" w:cs="Cambria"/>
          <w:lang w:val="en-GB"/>
        </w:rPr>
        <w:instrText>ε</w:instrText>
      </w:r>
      <w:r w:rsidR="007A1BC7" w:rsidRPr="009C729A">
        <w:rPr>
          <w:lang w:val="en-GB"/>
        </w:rPr>
        <w:instrText xml:space="preserve"> suppressed this process indicating participation of these two residues in palmitoylation. Phosphorylation of PKC</w:instrText>
      </w:r>
      <w:r w:rsidR="007A1BC7" w:rsidRPr="009C729A">
        <w:rPr>
          <w:rFonts w:ascii="Cambria" w:hAnsi="Cambria" w:cs="Cambria"/>
          <w:lang w:val="en-GB"/>
        </w:rPr>
        <w:instrText>ε</w:instrText>
      </w:r>
      <w:r w:rsidR="007A1BC7" w:rsidRPr="009C729A">
        <w:rPr>
          <w:lang w:val="en-GB"/>
        </w:rPr>
        <w:instrText xml:space="preserve"> endowed it the ability to migrate to the nuclear region of insulin target cells. It was intriguing to search about how translocation of phosphorylated PKC</w:instrText>
      </w:r>
      <w:r w:rsidR="007A1BC7" w:rsidRPr="009C729A">
        <w:rPr>
          <w:rFonts w:ascii="Cambria" w:hAnsi="Cambria" w:cs="Cambria"/>
          <w:lang w:val="en-GB"/>
        </w:rPr>
        <w:instrText>ε</w:instrText>
      </w:r>
      <w:r w:rsidR="007A1BC7" w:rsidRPr="009C729A">
        <w:rPr>
          <w:lang w:val="en-GB"/>
        </w:rPr>
        <w:instrText xml:space="preserve"> occurred without having canonical nuclear localization signal (NLS). We found that F-actin recognized phospho-form of PKC</w:instrText>
      </w:r>
      <w:r w:rsidR="007A1BC7" w:rsidRPr="009C729A">
        <w:rPr>
          <w:rFonts w:ascii="Cambria" w:hAnsi="Cambria" w:cs="Cambria"/>
          <w:lang w:val="en-GB"/>
        </w:rPr>
        <w:instrText>ε</w:instrText>
      </w:r>
      <w:r w:rsidR="007A1BC7" w:rsidRPr="009C729A">
        <w:rPr>
          <w:lang w:val="en-GB"/>
        </w:rPr>
        <w:instrText xml:space="preserve"> and chaperoned it to the nuclear region where it interact with HMGA1 and Sp1, the transcription regulator of IR and HMGA1 gene respectively and impaired HMGA1 function. This resulted in the attenuation of HMGA1 driven IR transcription that compromised insulin signaling and sensitivity.","DOI":"10.1016/j.bbadis.2011.01.001","ISSN":"0925-4439","shortTitle":"Mechanism of lipid induced insulin resistance","journalAbbreviation":"Biochimica et Biophysica Acta (BBA) - Molecular Basis of Disease","author":[{"family":"Dasgupta","given":"Suman"},{"family":"Bhattacharya","given":"Sushmita"},{"family":"Maitra","given":"Sudipta"},{"family":"Pal","given":"Durba"},{"family":"Majumdar","given":"Subeer S."},{"family":"Datta","given":"Asis"},{"family":"Bhattacharya","given":"Samir"}],"issued":{"date-parts":[["2011",4]]}},"label":"page"},{"id":14252,"uris":["http://zotero.org/users/2290582/items/S87JUVPR"],"uri":["http://zotero.org/users/2290582/items/S87JUVPR"],"itemData":{"id":14252,"type":"article-journal","title":"PKC-</w:instrText>
      </w:r>
      <w:r w:rsidR="007A1BC7" w:rsidRPr="009C729A">
        <w:rPr>
          <w:rFonts w:ascii="Cambria" w:hAnsi="Cambria" w:cs="Cambria"/>
          <w:lang w:val="en-GB"/>
        </w:rPr>
        <w:instrText>θ</w:instrText>
      </w:r>
      <w:r w:rsidR="007A1BC7" w:rsidRPr="009C729A">
        <w:rPr>
          <w:lang w:val="en-GB"/>
        </w:rPr>
        <w:instrText xml:space="preserve"> knockout mice are protected from fat-induced insulin resistance","container-title":"The Journal of Clinical Investigation","page":"823-827","volume":"114","issue":"6","source":"www.jci.org","DOI":"10.1172/JCI22230","ISSN":"0021-9738","note":"PMID: 15372106","journalAbbreviation":"J Clin Invest","language":"en","author":[{"family":"Kim","given":"Jason K."},{"family":"Fillmore","given":"Jonathan J."},{"family":"Sunshine","given":"Mary Jean"},{"family":"Albrecht","given":"Bjoern"},{"family":"Higashimori","given":"Takamasa"},{"family":"Kim","given":"Dong-Wook"},{"family":"Liu","given":"Zhen-Xiang"},{"family":"Soos","given":"Timothy J."},{"family":"Cline","given":"Gary W."},{"family":"O’Brien","given":"William R."},{"family":"Littman","given":"Dan R."},{"family":"Shulman","given":"Gerald I."}],"issued":{"date-parts":[["2004",9,15]]}},"label":"page"},{"id":14288,"uris":["http://zotero.org/users/2290582/items/UBUQJSV3"],"uri":["http://zotero.org/users/2290582/items/UBUQJSV3"],"itemData":{"id":14288,"type":"article-journal","title":"Inhibition of protein kinase C</w:instrText>
      </w:r>
      <w:r w:rsidR="007A1BC7" w:rsidRPr="009C729A">
        <w:rPr>
          <w:rFonts w:ascii="Cambria" w:hAnsi="Cambria" w:cs="Cambria"/>
          <w:lang w:val="en-GB"/>
        </w:rPr>
        <w:instrText>ε</w:instrText>
      </w:r>
      <w:r w:rsidR="007A1BC7" w:rsidRPr="009C729A">
        <w:rPr>
          <w:lang w:val="en-GB"/>
        </w:rPr>
        <w:instrText xml:space="preserve"> prevents hepatic insulin resistance in nonalcoholic fatty liver disease","container-title":"The Journal of Clinical Investigation","page":"739-745","volume":"117","issue":"3","source":"www.jci.org","DOI":"10.1172/JCI30400","ISSN":"0021-9738","note":"PMID: 17318260","journalAbbreviation":"J Clin Invest","language":"en","author":[{"family":"Samuel","given":"Varman T."},{"family":"Liu","given":"Zhen-Xiang"},{"family":"Wang","given":"Amy"},{"family":"Beddow","given":"Sara A."},{"family":"Geisler","given":"John G."},{"family":"Kahn","given":"Mario"},{"family":"Zhang","given":"Xian-man"},{"family":"Monia","given":"Brett P."},{"family":"Bhanot","given":"Sanjay"},{"family":"Shulman","given":"Gerald I."}],"issued":{"date-parts":[["2007",3,1]]}},"label":"page"}],"schema":"https://github.com/citation-style-language/schema/raw/master/csl-citation.json"} </w:instrText>
      </w:r>
      <w:r w:rsidR="00F40C6E" w:rsidRPr="009C729A">
        <w:rPr>
          <w:lang w:val="en-GB"/>
        </w:rPr>
        <w:fldChar w:fldCharType="separate"/>
      </w:r>
      <w:r w:rsidR="007A1BC7" w:rsidRPr="009C729A">
        <w:rPr>
          <w:vertAlign w:val="superscript"/>
          <w:lang w:val="en-GB"/>
        </w:rPr>
        <w:t>25–27</w:t>
      </w:r>
      <w:r w:rsidR="00F40C6E" w:rsidRPr="009C729A">
        <w:rPr>
          <w:lang w:val="en-GB"/>
        </w:rPr>
        <w:fldChar w:fldCharType="end"/>
      </w:r>
      <w:r w:rsidR="002E4DD3" w:rsidRPr="009C729A">
        <w:rPr>
          <w:lang w:val="en-GB"/>
        </w:rPr>
        <w:t>.</w:t>
      </w:r>
      <w:r w:rsidR="00DB78D2" w:rsidRPr="009C729A">
        <w:rPr>
          <w:lang w:val="en-GB"/>
        </w:rPr>
        <w:t xml:space="preserve"> </w:t>
      </w:r>
      <w:r w:rsidR="00344ECB" w:rsidRPr="009C729A">
        <w:rPr>
          <w:lang w:val="en-GB"/>
        </w:rPr>
        <w:t>Therefore, we treated IHH cells with phorbol 12-myristate 13-actetate (PMA), a potent activator of PKCs, and retrieved AKT i</w:t>
      </w:r>
      <w:r w:rsidR="005E11D6" w:rsidRPr="009C729A">
        <w:rPr>
          <w:lang w:val="en-GB"/>
        </w:rPr>
        <w:t>nhibition</w:t>
      </w:r>
      <w:r w:rsidR="00344ECB" w:rsidRPr="009C729A">
        <w:rPr>
          <w:lang w:val="en-GB"/>
        </w:rPr>
        <w:t xml:space="preserve"> </w:t>
      </w:r>
      <w:r w:rsidR="00047BCC" w:rsidRPr="009C729A">
        <w:rPr>
          <w:lang w:val="en-GB"/>
        </w:rPr>
        <w:t>(</w:t>
      </w:r>
      <w:r w:rsidR="00B633C5" w:rsidRPr="009C729A">
        <w:rPr>
          <w:b/>
          <w:lang w:val="en-GB"/>
        </w:rPr>
        <w:t>E</w:t>
      </w:r>
      <w:r w:rsidR="00A208DC" w:rsidRPr="009C729A">
        <w:rPr>
          <w:b/>
          <w:lang w:val="en-GB"/>
        </w:rPr>
        <w:t xml:space="preserve">xtended </w:t>
      </w:r>
      <w:r w:rsidR="00B633C5" w:rsidRPr="009C729A">
        <w:rPr>
          <w:b/>
          <w:lang w:val="en-GB"/>
        </w:rPr>
        <w:t>D</w:t>
      </w:r>
      <w:r w:rsidR="00A208DC" w:rsidRPr="009C729A">
        <w:rPr>
          <w:b/>
          <w:lang w:val="en-GB"/>
        </w:rPr>
        <w:t xml:space="preserve">ata </w:t>
      </w:r>
      <w:r w:rsidR="004203EB" w:rsidRPr="009C729A">
        <w:rPr>
          <w:b/>
          <w:lang w:val="en-GB"/>
        </w:rPr>
        <w:t>Fig.</w:t>
      </w:r>
      <w:r w:rsidR="00A208DC" w:rsidRPr="009C729A">
        <w:rPr>
          <w:b/>
          <w:lang w:val="en-GB"/>
        </w:rPr>
        <w:t xml:space="preserve"> </w:t>
      </w:r>
      <w:r w:rsidR="009634A2" w:rsidRPr="009C729A">
        <w:rPr>
          <w:b/>
          <w:lang w:val="en-GB"/>
        </w:rPr>
        <w:t>7</w:t>
      </w:r>
      <w:r w:rsidR="0049401E" w:rsidRPr="009C729A">
        <w:rPr>
          <w:b/>
          <w:lang w:val="en-GB"/>
        </w:rPr>
        <w:t>a</w:t>
      </w:r>
      <w:r w:rsidR="001526C4" w:rsidRPr="009C729A">
        <w:rPr>
          <w:lang w:val="en-GB"/>
        </w:rPr>
        <w:t>)</w:t>
      </w:r>
      <w:r w:rsidR="00344ECB" w:rsidRPr="009C729A">
        <w:rPr>
          <w:lang w:val="en-GB"/>
        </w:rPr>
        <w:t>.</w:t>
      </w:r>
      <w:r w:rsidR="0091789E" w:rsidRPr="009C729A">
        <w:rPr>
          <w:lang w:val="en-GB"/>
        </w:rPr>
        <w:t xml:space="preserve"> </w:t>
      </w:r>
      <w:r w:rsidR="00344ECB" w:rsidRPr="009C729A">
        <w:rPr>
          <w:lang w:val="en-GB"/>
        </w:rPr>
        <w:t>PKC</w:t>
      </w:r>
      <w:r w:rsidR="00344ECB" w:rsidRPr="009C729A">
        <w:rPr>
          <w:rFonts w:ascii="Cambria" w:hAnsi="Cambria" w:cs="Cambria"/>
          <w:lang w:val="en-GB"/>
        </w:rPr>
        <w:t>Ɵ</w:t>
      </w:r>
      <w:r w:rsidR="00344ECB" w:rsidRPr="009C729A">
        <w:rPr>
          <w:lang w:val="en-GB"/>
        </w:rPr>
        <w:t xml:space="preserve"> and PKC</w:t>
      </w:r>
      <w:r w:rsidR="00344ECB" w:rsidRPr="009C729A">
        <w:rPr>
          <w:lang w:val="en-GB"/>
        </w:rPr>
        <w:sym w:font="Symbol" w:char="F065"/>
      </w:r>
      <w:r w:rsidR="00344ECB" w:rsidRPr="009C729A">
        <w:rPr>
          <w:lang w:val="en-GB"/>
        </w:rPr>
        <w:t xml:space="preserve"> k</w:t>
      </w:r>
      <w:r w:rsidR="00FE38E0" w:rsidRPr="009C729A">
        <w:rPr>
          <w:lang w:val="en-GB"/>
        </w:rPr>
        <w:t>inase a</w:t>
      </w:r>
      <w:r w:rsidR="00BA2CF3" w:rsidRPr="009C729A">
        <w:rPr>
          <w:lang w:val="en-GB"/>
        </w:rPr>
        <w:t>ctivit</w:t>
      </w:r>
      <w:r w:rsidR="00344ECB" w:rsidRPr="009C729A">
        <w:rPr>
          <w:lang w:val="en-GB"/>
        </w:rPr>
        <w:t>ies</w:t>
      </w:r>
      <w:r w:rsidR="00BA2CF3" w:rsidRPr="009C729A">
        <w:rPr>
          <w:lang w:val="en-GB"/>
        </w:rPr>
        <w:t xml:space="preserve"> </w:t>
      </w:r>
      <w:r w:rsidR="00344ECB" w:rsidRPr="009C729A">
        <w:rPr>
          <w:lang w:val="en-GB"/>
        </w:rPr>
        <w:t xml:space="preserve">are </w:t>
      </w:r>
      <w:r w:rsidR="00BA2CF3" w:rsidRPr="009C729A">
        <w:rPr>
          <w:lang w:val="en-GB"/>
        </w:rPr>
        <w:t>associated with the phosphorylation at</w:t>
      </w:r>
      <w:r w:rsidR="00344ECB" w:rsidRPr="009C729A">
        <w:rPr>
          <w:lang w:val="en-GB"/>
        </w:rPr>
        <w:t xml:space="preserve"> their</w:t>
      </w:r>
      <w:r w:rsidR="00BA2CF3" w:rsidRPr="009C729A">
        <w:rPr>
          <w:lang w:val="en-GB"/>
        </w:rPr>
        <w:t xml:space="preserve"> Serine 676 and Serine 729</w:t>
      </w:r>
      <w:r w:rsidR="00344ECB" w:rsidRPr="009C729A">
        <w:rPr>
          <w:lang w:val="en-GB"/>
        </w:rPr>
        <w:t>,</w:t>
      </w:r>
      <w:r w:rsidR="00BA2CF3" w:rsidRPr="009C729A">
        <w:rPr>
          <w:lang w:val="en-GB"/>
        </w:rPr>
        <w:t xml:space="preserve"> </w:t>
      </w:r>
      <w:r w:rsidR="00923771" w:rsidRPr="009C729A">
        <w:rPr>
          <w:lang w:val="en-GB"/>
        </w:rPr>
        <w:t>respectively</w:t>
      </w:r>
      <w:r w:rsidR="00F4551E" w:rsidRPr="009C729A">
        <w:rPr>
          <w:lang w:val="en-GB"/>
        </w:rPr>
        <w:t xml:space="preserve"> </w:t>
      </w:r>
      <w:r w:rsidR="00A23556" w:rsidRPr="009C729A">
        <w:rPr>
          <w:lang w:val="en-GB"/>
        </w:rPr>
        <w:fldChar w:fldCharType="begin"/>
      </w:r>
      <w:r w:rsidR="007A1BC7" w:rsidRPr="009C729A">
        <w:rPr>
          <w:lang w:val="en-GB"/>
        </w:rPr>
        <w:instrText xml:space="preserve"> ADDIN ZOTERO_ITEM CSL_CITATION {"citationID":"okjdp54ca","properties":{"formattedCitation":"{\\rtf \\super 28,29\\nosupersub{}}","plainCitation":"28,29"},"citationItems":[{"id":14298,"uris":["http://zotero.org/users/2290582/items/NFS2JWAF"],"uri":["http://zotero.org/users/2290582/items/NFS2JWAF"],"itemData":{"id":14298,"type":"article-journal","title":"Regulation of novel protein kinase C </w:instrText>
      </w:r>
      <w:r w:rsidR="007A1BC7" w:rsidRPr="009C729A">
        <w:rPr>
          <w:rFonts w:ascii="Cambria" w:hAnsi="Cambria" w:cs="Cambria"/>
          <w:lang w:val="en-GB"/>
        </w:rPr>
        <w:instrText>ε</w:instrText>
      </w:r>
      <w:r w:rsidR="007A1BC7" w:rsidRPr="009C729A">
        <w:rPr>
          <w:lang w:val="en-GB"/>
        </w:rPr>
        <w:instrText xml:space="preserve"> by phosphorylation","container-title":"Biochemical Journal","page":"537-545","volume":"363","issue":"3","source":"www.biochemj.org","abstract":"The activity and intracellular localization of protein kinase C (PKC) family members are controlled by phosphorylation at three highly conserved sites in the catalytic kinase domain. In the case of the novel PKC</w:instrText>
      </w:r>
      <w:r w:rsidR="007A1BC7" w:rsidRPr="009C729A">
        <w:rPr>
          <w:rFonts w:ascii="Cambria Math" w:hAnsi="Cambria Math" w:cs="Cambria Math"/>
          <w:lang w:val="en-GB"/>
        </w:rPr>
        <w:instrText>∊</w:instrText>
      </w:r>
      <w:r w:rsidR="007A1BC7" w:rsidRPr="009C729A">
        <w:rPr>
          <w:lang w:val="en-GB"/>
        </w:rPr>
        <w:instrText xml:space="preserve"> isoform, these are Thr566 in the activation loop, Thr710 in the turn motif and Ser729 in the C-terminal hydrophobic motif. In the present study, we analysed the contribution of the phosphoinositide-dependent kinase 1 (PDK-1) and PKC</w:instrText>
      </w:r>
      <w:r w:rsidR="007A1BC7" w:rsidRPr="009C729A">
        <w:rPr>
          <w:rFonts w:ascii="Cambria Math" w:hAnsi="Cambria Math" w:cs="Cambria Math"/>
          <w:lang w:val="en-GB"/>
        </w:rPr>
        <w:instrText>∊</w:instrText>
      </w:r>
      <w:r w:rsidR="007A1BC7" w:rsidRPr="009C729A">
        <w:rPr>
          <w:lang w:val="en-GB"/>
        </w:rPr>
        <w:instrText xml:space="preserve"> kinase activity in controlling the phosphorylation of Thr566 and Ser729. In NIH 3T3 fibroblasts, PKC</w:instrText>
      </w:r>
      <w:r w:rsidR="007A1BC7" w:rsidRPr="009C729A">
        <w:rPr>
          <w:rFonts w:ascii="Cambria Math" w:hAnsi="Cambria Math" w:cs="Cambria Math"/>
          <w:lang w:val="en-GB"/>
        </w:rPr>
        <w:instrText>∊</w:instrText>
      </w:r>
      <w:r w:rsidR="007A1BC7" w:rsidRPr="009C729A">
        <w:rPr>
          <w:lang w:val="en-GB"/>
        </w:rPr>
        <w:instrText xml:space="preserve"> migrated as a single band, and stimulation with platelet-derived growth factor resulted in the appearance of a second band with a slower electrophoretic mobility, concomitant with an increase in phosphorylation of Thr566 and Ser729. Cells transfected with an active PDK-1 allele also resulted in increased PKC</w:instrText>
      </w:r>
      <w:r w:rsidR="007A1BC7" w:rsidRPr="009C729A">
        <w:rPr>
          <w:rFonts w:ascii="Cambria Math" w:hAnsi="Cambria Math" w:cs="Cambria Math"/>
          <w:lang w:val="en-GB"/>
        </w:rPr>
        <w:instrText>∊</w:instrText>
      </w:r>
      <w:r w:rsidR="007A1BC7" w:rsidRPr="009C729A">
        <w:rPr>
          <w:lang w:val="en-GB"/>
        </w:rPr>
        <w:instrText xml:space="preserve"> Thr566 and Ser729 phosphorylation, whereas an active myristoylated PKC</w:instrText>
      </w:r>
      <w:r w:rsidR="007A1BC7" w:rsidRPr="009C729A">
        <w:rPr>
          <w:rFonts w:ascii="Cambria Math" w:hAnsi="Cambria Math" w:cs="Cambria Math"/>
          <w:lang w:val="en-GB"/>
        </w:rPr>
        <w:instrText>∊</w:instrText>
      </w:r>
      <w:r w:rsidR="007A1BC7" w:rsidRPr="009C729A">
        <w:rPr>
          <w:lang w:val="en-GB"/>
        </w:rPr>
        <w:instrText xml:space="preserve"> mutant was constitutively phosphorylated at these sites. Protein kinase-inactive mutants of PKC</w:instrText>
      </w:r>
      <w:r w:rsidR="007A1BC7" w:rsidRPr="009C729A">
        <w:rPr>
          <w:rFonts w:ascii="Cambria Math" w:hAnsi="Cambria Math" w:cs="Cambria Math"/>
          <w:lang w:val="en-GB"/>
        </w:rPr>
        <w:instrText>∊</w:instrText>
      </w:r>
      <w:r w:rsidR="007A1BC7" w:rsidRPr="009C729A">
        <w:rPr>
          <w:lang w:val="en-GB"/>
        </w:rPr>
        <w:instrText xml:space="preserve"> were not phosphorylated at Ser729 in cells, and phosphorylation of this site leads to dephosphorylation of the activation-loop Thr566, an effect which can be reversed with either okadaic acid or co-transfection with active PDK-1. In vitro, PDK-1 catalysed the phosphorylation of purified PKC</w:instrText>
      </w:r>
      <w:r w:rsidR="007A1BC7" w:rsidRPr="009C729A">
        <w:rPr>
          <w:rFonts w:ascii="Cambria Math" w:hAnsi="Cambria Math" w:cs="Cambria Math"/>
          <w:lang w:val="en-GB"/>
        </w:rPr>
        <w:instrText>∊</w:instrText>
      </w:r>
      <w:r w:rsidR="007A1BC7" w:rsidRPr="009C729A">
        <w:rPr>
          <w:lang w:val="en-GB"/>
        </w:rPr>
        <w:instrText xml:space="preserve"> in the presence of mixed micelles containing either diacylglycerol or PtdIns(3,4,5)P3, concomitant with an increase in Ser729 phosphorylation. These studies reveal that the mechanism of phosphorylation of a novel PKC is the same as that for conventional PKCs: PDK-1 phosphorylation of the activation loop triggers autophosphorylation of the hydrophobic motif. However, the regulation of this phosphorylation is different for novel and conventional PKCs. Specifically, the phosphorylation of novel PKCs is regulated rather than constitutive.","DOI":"10.1042/bj3630537","ISSN":"0264-6021, 1470-8728","note":"PMID: 11964154","language":"en","author":[{"family":"Cenni","given":"Vittoria"},{"family":"Döppler","given":"Heike"},{"family":"Sonnenburg","given":"Erica D."},{"family":"Maraldi","given":"Nadir"},{"family":"Newton","given":"Alexandra C."},{"family":"Toker","given":"Alex"}],"issued":{"date-parts":[["2002",5,1]]}},"label":"page"},{"id":14292,"uris":["http://zotero.org/users/2290582/items/CE7QRDUN"],"uri":["http://zotero.org/users/2290582/items/CE7QRDUN"],"itemData":{"id":14292,"type":"article-journal","title":"Phosphorylation of the protein kinase C-theta activation loop and hydrophobic motif regulates its kinase activity, but only activation loop phosphorylation is critical to in vivo nuclear-factor-</w:instrText>
      </w:r>
      <w:r w:rsidR="007A1BC7" w:rsidRPr="009C729A">
        <w:rPr>
          <w:rFonts w:ascii="Cambria" w:hAnsi="Cambria" w:cs="Cambria"/>
          <w:lang w:val="en-GB"/>
        </w:rPr>
        <w:instrText>κ</w:instrText>
      </w:r>
      <w:r w:rsidR="007A1BC7" w:rsidRPr="009C729A">
        <w:rPr>
          <w:lang w:val="en-GB"/>
        </w:rPr>
        <w:instrText xml:space="preserve">B induction","container-title":"Biochemical Journal","page":"255-265","volume":"361","issue":"2","source":"www.biochemj.org","abstract":"Protein kinase C (PKC)-theta, a member of the ‘novel’ subfamily of PKC isoforms, is of singular importance in transducing signals in T-lymphocytes. Since understanding of regulatory phosphorylation of novel PKCs is fragmentary and inconsistent with findings for ‘classical’ PKC isoforms, we investigated three potential phosphorylation sites on PKC-theta; in the activation loop (Thr538), turn motif (Ser676) and hydrophobic motif (Ser695). Combined evidence from phospho-specific antisera and MS demonstrates phosphorylation at all three sites. Unlike its closest paralogue, PKC-delta, lack of negative charge in the activation loop of PKC-theta results in a profound catalytic defect (&gt;100-fold reduction in the T538A mutant); the high sequence similarity between PKC-theta and -delta assists in the formulation of structural hypotheses to account for this major difference. In contrast with mechanisms proposed for other PKC isoforms, phosphorylation at the other two sites does not reconstitute catalytic activity. Activation loop phosphorylation is critical in vivo, since the T538A mutant completely lost its capacity to mediate T-cell receptor-stimulation of nuclear factor </w:instrText>
      </w:r>
      <w:r w:rsidR="007A1BC7" w:rsidRPr="009C729A">
        <w:rPr>
          <w:rFonts w:ascii="Cambria" w:hAnsi="Cambria" w:cs="Cambria"/>
          <w:lang w:val="en-GB"/>
        </w:rPr>
        <w:instrText>κ</w:instrText>
      </w:r>
      <w:r w:rsidR="007A1BC7" w:rsidRPr="009C729A">
        <w:rPr>
          <w:lang w:val="en-GB"/>
        </w:rPr>
        <w:instrText>B (NF-</w:instrText>
      </w:r>
      <w:r w:rsidR="007A1BC7" w:rsidRPr="009C729A">
        <w:rPr>
          <w:rFonts w:ascii="Cambria" w:hAnsi="Cambria" w:cs="Cambria"/>
          <w:lang w:val="en-GB"/>
        </w:rPr>
        <w:instrText>κ</w:instrText>
      </w:r>
      <w:r w:rsidR="007A1BC7" w:rsidRPr="009C729A">
        <w:rPr>
          <w:lang w:val="en-GB"/>
        </w:rPr>
        <w:instrText>B) activation in Jurkat T-cells. Hydrophobic motif phosphorylation also substantially influences PKC-theta catalytic activity (5-fold reduction in the S695A mutant), but does not impair NF-</w:instrText>
      </w:r>
      <w:r w:rsidR="007A1BC7" w:rsidRPr="009C729A">
        <w:rPr>
          <w:rFonts w:ascii="Cambria" w:hAnsi="Cambria" w:cs="Cambria"/>
          <w:lang w:val="en-GB"/>
        </w:rPr>
        <w:instrText>κ</w:instrText>
      </w:r>
      <w:r w:rsidR="007A1BC7" w:rsidRPr="009C729A">
        <w:rPr>
          <w:lang w:val="en-GB"/>
        </w:rPr>
        <w:instrText>B activation in Jurkat T-cells. Its mechanism is independent of secondary effects on activation loop phosphorylation and cannot be explained by thermal instability. Turn motif phosphorylation has a limited effect on kinase activity, but negatively regulates other aspects of PKC-theta function, since the S676A mutant is more efficient than wild-type in inducing NF-</w:instrText>
      </w:r>
      <w:r w:rsidR="007A1BC7" w:rsidRPr="009C729A">
        <w:rPr>
          <w:rFonts w:ascii="Cambria" w:hAnsi="Cambria" w:cs="Cambria"/>
          <w:lang w:val="en-GB"/>
        </w:rPr>
        <w:instrText>κ</w:instrText>
      </w:r>
      <w:r w:rsidR="007A1BC7" w:rsidRPr="009C729A">
        <w:rPr>
          <w:lang w:val="en-GB"/>
        </w:rPr>
        <w:instrText xml:space="preserve">B activation in Jurkat T-cells. These findings expand our understanding of the roles of phosphorylation in novel PKCs, and indicate that PKC-theta is a constitutively competent kinase as a consequence of constitutive phosphorylation of its activation loop.","DOI":"10.1042/bj3610255","ISSN":"0264-6021, 1470-8728","note":"PMID: 11772397","language":"en","author":[{"family":"Liu","given":"Yin"},{"family":"Graham","given":"Caroline"},{"family":"Li","given":"Aiqun"},{"family":"Fisher","given":"Robert J."},{"family":"Shaw","given":"Stephen"}],"issued":{"date-parts":[["2002",1,15]]}},"label":"page"}],"schema":"https://github.com/citation-style-language/schema/raw/master/csl-citation.json"} </w:instrText>
      </w:r>
      <w:r w:rsidR="00A23556" w:rsidRPr="009C729A">
        <w:rPr>
          <w:lang w:val="en-GB"/>
        </w:rPr>
        <w:fldChar w:fldCharType="separate"/>
      </w:r>
      <w:r w:rsidR="007A1BC7" w:rsidRPr="009C729A">
        <w:rPr>
          <w:vertAlign w:val="superscript"/>
          <w:lang w:val="en-GB"/>
        </w:rPr>
        <w:t>28,29</w:t>
      </w:r>
      <w:r w:rsidR="00A23556" w:rsidRPr="009C729A">
        <w:rPr>
          <w:lang w:val="en-GB"/>
        </w:rPr>
        <w:fldChar w:fldCharType="end"/>
      </w:r>
      <w:r w:rsidR="00A23556" w:rsidRPr="009C729A">
        <w:rPr>
          <w:lang w:val="en-GB"/>
        </w:rPr>
        <w:t xml:space="preserve">. </w:t>
      </w:r>
      <w:r w:rsidR="00344ECB" w:rsidRPr="009C729A">
        <w:rPr>
          <w:lang w:val="en-GB"/>
        </w:rPr>
        <w:t xml:space="preserve">We </w:t>
      </w:r>
      <w:r w:rsidR="006353C0" w:rsidRPr="009C729A">
        <w:rPr>
          <w:lang w:val="en-GB"/>
        </w:rPr>
        <w:t>found</w:t>
      </w:r>
      <w:r w:rsidR="004448DD" w:rsidRPr="009C729A">
        <w:rPr>
          <w:lang w:val="en-GB"/>
        </w:rPr>
        <w:t xml:space="preserve"> a striking phosphorylation</w:t>
      </w:r>
      <w:r w:rsidR="006353C0" w:rsidRPr="009C729A">
        <w:rPr>
          <w:lang w:val="en-GB"/>
        </w:rPr>
        <w:t xml:space="preserve"> </w:t>
      </w:r>
      <w:r w:rsidR="004448DD" w:rsidRPr="009C729A">
        <w:rPr>
          <w:lang w:val="en-GB"/>
        </w:rPr>
        <w:t xml:space="preserve">of the two PKCs, which coincided with the decreased AKT phosphorylation in </w:t>
      </w:r>
      <w:r w:rsidR="00D16424" w:rsidRPr="009C729A">
        <w:rPr>
          <w:lang w:val="en-GB"/>
        </w:rPr>
        <w:t xml:space="preserve">IHH </w:t>
      </w:r>
      <w:r w:rsidR="004448DD" w:rsidRPr="009C729A">
        <w:rPr>
          <w:lang w:val="en-GB"/>
        </w:rPr>
        <w:t xml:space="preserve">cells </w:t>
      </w:r>
      <w:r w:rsidR="006353C0" w:rsidRPr="009C729A">
        <w:rPr>
          <w:lang w:val="en-GB"/>
        </w:rPr>
        <w:t>culture</w:t>
      </w:r>
      <w:r w:rsidR="004448DD" w:rsidRPr="009C729A">
        <w:rPr>
          <w:lang w:val="en-GB"/>
        </w:rPr>
        <w:t>d</w:t>
      </w:r>
      <w:r w:rsidR="006353C0" w:rsidRPr="009C729A">
        <w:rPr>
          <w:lang w:val="en-GB"/>
        </w:rPr>
        <w:t xml:space="preserve"> </w:t>
      </w:r>
      <w:r w:rsidR="00D16424" w:rsidRPr="009C729A">
        <w:rPr>
          <w:lang w:val="en-GB"/>
        </w:rPr>
        <w:t>with insulin</w:t>
      </w:r>
      <w:r w:rsidR="004F5A84" w:rsidRPr="009C729A">
        <w:rPr>
          <w:lang w:val="en-GB"/>
        </w:rPr>
        <w:t xml:space="preserve"> for 16</w:t>
      </w:r>
      <w:r w:rsidR="004448DD" w:rsidRPr="009C729A">
        <w:rPr>
          <w:lang w:val="en-GB"/>
        </w:rPr>
        <w:t xml:space="preserve"> hrs</w:t>
      </w:r>
      <w:r w:rsidR="004F5A84" w:rsidRPr="009C729A">
        <w:rPr>
          <w:lang w:val="en-GB"/>
        </w:rPr>
        <w:t xml:space="preserve"> or 24 hrs</w:t>
      </w:r>
      <w:r w:rsidR="00D16424" w:rsidRPr="009C729A">
        <w:rPr>
          <w:lang w:val="en-GB"/>
        </w:rPr>
        <w:t xml:space="preserve"> </w:t>
      </w:r>
      <w:r w:rsidR="00A6107C" w:rsidRPr="009C729A">
        <w:rPr>
          <w:lang w:val="en-GB"/>
        </w:rPr>
        <w:t>(</w:t>
      </w:r>
      <w:r w:rsidR="004203EB" w:rsidRPr="009C729A">
        <w:rPr>
          <w:b/>
          <w:lang w:val="en-GB"/>
        </w:rPr>
        <w:t>Fig.</w:t>
      </w:r>
      <w:r w:rsidR="00A6107C" w:rsidRPr="009C729A">
        <w:rPr>
          <w:b/>
          <w:lang w:val="en-GB"/>
        </w:rPr>
        <w:t xml:space="preserve"> </w:t>
      </w:r>
      <w:r w:rsidR="002E1033" w:rsidRPr="009C729A">
        <w:rPr>
          <w:b/>
          <w:lang w:val="en-GB"/>
        </w:rPr>
        <w:t>4k</w:t>
      </w:r>
      <w:r w:rsidR="00A6107C" w:rsidRPr="009C729A">
        <w:rPr>
          <w:lang w:val="en-GB"/>
        </w:rPr>
        <w:t>)</w:t>
      </w:r>
      <w:r w:rsidR="00923771" w:rsidRPr="009C729A">
        <w:rPr>
          <w:lang w:val="en-GB"/>
        </w:rPr>
        <w:t xml:space="preserve">. </w:t>
      </w:r>
      <w:r w:rsidR="00EE3E7F" w:rsidRPr="009C729A">
        <w:rPr>
          <w:lang w:val="en-GB"/>
        </w:rPr>
        <w:t>The effect of insulin on the p</w:t>
      </w:r>
      <w:r w:rsidR="001A0CAC" w:rsidRPr="009C729A">
        <w:rPr>
          <w:lang w:val="en-GB"/>
        </w:rPr>
        <w:t>hosphorylation of the two kinases</w:t>
      </w:r>
      <w:r w:rsidR="008F6AC4" w:rsidRPr="009C729A">
        <w:rPr>
          <w:lang w:val="en-GB"/>
        </w:rPr>
        <w:t xml:space="preserve"> and IRS1 content</w:t>
      </w:r>
      <w:r w:rsidR="00EE3E7F" w:rsidRPr="009C729A">
        <w:rPr>
          <w:lang w:val="en-GB"/>
        </w:rPr>
        <w:t xml:space="preserve"> </w:t>
      </w:r>
      <w:r w:rsidR="00AB0FB5" w:rsidRPr="009C729A">
        <w:rPr>
          <w:lang w:val="en-GB"/>
        </w:rPr>
        <w:t xml:space="preserve">is likely to </w:t>
      </w:r>
      <w:r w:rsidR="00EE3E7F" w:rsidRPr="009C729A">
        <w:rPr>
          <w:lang w:val="en-GB"/>
        </w:rPr>
        <w:t xml:space="preserve">rely on PDGF-AA, as </w:t>
      </w:r>
      <w:r w:rsidR="0024477A" w:rsidRPr="009C729A">
        <w:rPr>
          <w:lang w:val="en-GB"/>
        </w:rPr>
        <w:t xml:space="preserve">the </w:t>
      </w:r>
      <w:r w:rsidR="00EE3E7F" w:rsidRPr="009C729A">
        <w:rPr>
          <w:lang w:val="en-GB"/>
        </w:rPr>
        <w:t>activation of PKC</w:t>
      </w:r>
      <w:r w:rsidR="00EE3E7F" w:rsidRPr="009C729A">
        <w:rPr>
          <w:rFonts w:ascii="Cambria" w:hAnsi="Cambria" w:cs="Cambria"/>
          <w:lang w:val="en-GB"/>
        </w:rPr>
        <w:t>Ɵ</w:t>
      </w:r>
      <w:r w:rsidR="00EE3E7F" w:rsidRPr="009C729A">
        <w:rPr>
          <w:lang w:val="en-GB"/>
        </w:rPr>
        <w:t xml:space="preserve"> and PKC</w:t>
      </w:r>
      <w:r w:rsidR="00EE3E7F" w:rsidRPr="009C729A">
        <w:rPr>
          <w:lang w:val="en-GB"/>
        </w:rPr>
        <w:sym w:font="Symbol" w:char="F065"/>
      </w:r>
      <w:r w:rsidR="00EE3E7F" w:rsidRPr="009C729A">
        <w:rPr>
          <w:lang w:val="en-GB"/>
        </w:rPr>
        <w:t xml:space="preserve"> </w:t>
      </w:r>
      <w:r w:rsidR="00E87982" w:rsidRPr="009C729A">
        <w:rPr>
          <w:lang w:val="en-GB"/>
        </w:rPr>
        <w:t xml:space="preserve">and the decrease of IRS1 </w:t>
      </w:r>
      <w:r w:rsidR="00EE3E7F" w:rsidRPr="009C729A">
        <w:rPr>
          <w:lang w:val="en-GB"/>
        </w:rPr>
        <w:t>w</w:t>
      </w:r>
      <w:r w:rsidR="00E87982" w:rsidRPr="009C729A">
        <w:rPr>
          <w:lang w:val="en-GB"/>
        </w:rPr>
        <w:t>ere</w:t>
      </w:r>
      <w:r w:rsidR="00FC791D" w:rsidRPr="009C729A">
        <w:rPr>
          <w:lang w:val="en-GB"/>
        </w:rPr>
        <w:t xml:space="preserve"> </w:t>
      </w:r>
      <w:r w:rsidR="002227B7" w:rsidRPr="009C729A">
        <w:rPr>
          <w:lang w:val="en-GB"/>
        </w:rPr>
        <w:t>found</w:t>
      </w:r>
      <w:r w:rsidR="00EE3E7F" w:rsidRPr="009C729A">
        <w:rPr>
          <w:lang w:val="en-GB"/>
        </w:rPr>
        <w:t xml:space="preserve"> in </w:t>
      </w:r>
      <w:r w:rsidR="001A0CAC" w:rsidRPr="009C729A">
        <w:rPr>
          <w:lang w:val="en-GB"/>
        </w:rPr>
        <w:t>IHH cells that were exposed to the PDGF-AA for 24</w:t>
      </w:r>
      <w:r w:rsidR="0024477A" w:rsidRPr="009C729A">
        <w:rPr>
          <w:lang w:val="en-GB"/>
        </w:rPr>
        <w:t xml:space="preserve"> </w:t>
      </w:r>
      <w:r w:rsidR="001A0CAC" w:rsidRPr="009C729A">
        <w:rPr>
          <w:lang w:val="en-GB"/>
        </w:rPr>
        <w:t>h (</w:t>
      </w:r>
      <w:r w:rsidR="004203EB" w:rsidRPr="009C729A">
        <w:rPr>
          <w:b/>
          <w:lang w:val="en-GB"/>
        </w:rPr>
        <w:t>Fig.</w:t>
      </w:r>
      <w:r w:rsidR="001A0CAC" w:rsidRPr="009C729A">
        <w:rPr>
          <w:b/>
          <w:lang w:val="en-GB"/>
        </w:rPr>
        <w:t xml:space="preserve"> </w:t>
      </w:r>
      <w:r w:rsidR="002E1033" w:rsidRPr="009C729A">
        <w:rPr>
          <w:b/>
          <w:lang w:val="en-GB"/>
        </w:rPr>
        <w:t xml:space="preserve">4l </w:t>
      </w:r>
      <w:r w:rsidR="008F6AC4" w:rsidRPr="009C729A">
        <w:rPr>
          <w:b/>
          <w:lang w:val="en-GB"/>
        </w:rPr>
        <w:t xml:space="preserve">and </w:t>
      </w:r>
      <w:r w:rsidR="002E1033" w:rsidRPr="009C729A">
        <w:rPr>
          <w:b/>
          <w:lang w:val="en-GB"/>
        </w:rPr>
        <w:t>4m</w:t>
      </w:r>
      <w:r w:rsidR="001A0CAC" w:rsidRPr="009C729A">
        <w:rPr>
          <w:b/>
          <w:lang w:val="en-GB"/>
        </w:rPr>
        <w:t xml:space="preserve">). </w:t>
      </w:r>
      <w:r w:rsidR="006B5E3B" w:rsidRPr="009C729A">
        <w:rPr>
          <w:lang w:val="en-GB"/>
        </w:rPr>
        <w:t>The decrease of IRS1 by PDGF-AA may be independent of PKC activation as the PMA was un</w:t>
      </w:r>
      <w:r w:rsidR="00BE55A0" w:rsidRPr="009C729A">
        <w:rPr>
          <w:lang w:val="en-GB"/>
        </w:rPr>
        <w:t>ab</w:t>
      </w:r>
      <w:r w:rsidR="006B5E3B" w:rsidRPr="009C729A">
        <w:rPr>
          <w:lang w:val="en-GB"/>
        </w:rPr>
        <w:t>le to mimic the effect of the growth factor</w:t>
      </w:r>
      <w:r w:rsidR="00BE55A0" w:rsidRPr="009C729A">
        <w:rPr>
          <w:lang w:val="en-GB"/>
        </w:rPr>
        <w:t xml:space="preserve"> on the IRS1 content</w:t>
      </w:r>
      <w:r w:rsidR="006B5E3B" w:rsidRPr="009C729A">
        <w:rPr>
          <w:lang w:val="en-GB"/>
        </w:rPr>
        <w:t xml:space="preserve"> (</w:t>
      </w:r>
      <w:r w:rsidR="006B5E3B" w:rsidRPr="009C729A">
        <w:rPr>
          <w:b/>
          <w:lang w:val="en-GB"/>
        </w:rPr>
        <w:t xml:space="preserve">Extended Data Fig. </w:t>
      </w:r>
      <w:r w:rsidR="0049401E" w:rsidRPr="009C729A">
        <w:rPr>
          <w:b/>
          <w:lang w:val="en-GB"/>
        </w:rPr>
        <w:t>7b</w:t>
      </w:r>
      <w:r w:rsidR="006B5E3B" w:rsidRPr="009C729A">
        <w:rPr>
          <w:lang w:val="en-GB"/>
        </w:rPr>
        <w:t>)</w:t>
      </w:r>
      <w:r w:rsidR="00BB33FF" w:rsidRPr="009C729A">
        <w:rPr>
          <w:lang w:val="en-GB"/>
        </w:rPr>
        <w:t>.</w:t>
      </w:r>
    </w:p>
    <w:p w14:paraId="689BC35A" w14:textId="652BF869" w:rsidR="007B035E" w:rsidRPr="009C729A" w:rsidRDefault="0075304D" w:rsidP="001D4080">
      <w:pPr>
        <w:rPr>
          <w:lang w:val="en-GB"/>
        </w:rPr>
      </w:pPr>
      <w:r w:rsidRPr="009C729A">
        <w:rPr>
          <w:lang w:val="en-GB"/>
        </w:rPr>
        <w:lastRenderedPageBreak/>
        <w:t>We</w:t>
      </w:r>
      <w:r w:rsidR="00072E9A" w:rsidRPr="009C729A">
        <w:rPr>
          <w:lang w:val="en-GB"/>
        </w:rPr>
        <w:t xml:space="preserve"> indeed</w:t>
      </w:r>
      <w:r w:rsidRPr="009C729A">
        <w:rPr>
          <w:lang w:val="en-GB"/>
        </w:rPr>
        <w:t xml:space="preserve"> </w:t>
      </w:r>
      <w:r w:rsidR="005853AA" w:rsidRPr="009C729A">
        <w:rPr>
          <w:lang w:val="en-GB"/>
        </w:rPr>
        <w:t xml:space="preserve">found that </w:t>
      </w:r>
      <w:r w:rsidR="00354A5A" w:rsidRPr="009C729A">
        <w:rPr>
          <w:lang w:val="en-GB"/>
        </w:rPr>
        <w:t xml:space="preserve">the </w:t>
      </w:r>
      <w:r w:rsidR="00936230" w:rsidRPr="009C729A">
        <w:rPr>
          <w:lang w:val="en-GB"/>
        </w:rPr>
        <w:t xml:space="preserve">culture of IHH cells with PDGF-AA stimulated </w:t>
      </w:r>
      <w:r w:rsidR="00936230" w:rsidRPr="009C729A">
        <w:rPr>
          <w:i/>
          <w:lang w:val="en-GB"/>
        </w:rPr>
        <w:t>PDGFA</w:t>
      </w:r>
      <w:r w:rsidR="0014731C" w:rsidRPr="009C729A">
        <w:rPr>
          <w:lang w:val="en-GB"/>
        </w:rPr>
        <w:t xml:space="preserve"> expression </w:t>
      </w:r>
      <w:r w:rsidR="00C832F6" w:rsidRPr="009C729A">
        <w:rPr>
          <w:lang w:val="en-GB"/>
        </w:rPr>
        <w:t>(</w:t>
      </w:r>
      <w:r w:rsidR="00C832F6" w:rsidRPr="009C729A">
        <w:rPr>
          <w:b/>
          <w:lang w:val="en-GB"/>
        </w:rPr>
        <w:t xml:space="preserve">Fig. </w:t>
      </w:r>
      <w:r w:rsidR="002E1033" w:rsidRPr="009C729A">
        <w:rPr>
          <w:b/>
          <w:lang w:val="en-GB"/>
        </w:rPr>
        <w:t>4n</w:t>
      </w:r>
      <w:r w:rsidR="00C832F6" w:rsidRPr="009C729A">
        <w:rPr>
          <w:lang w:val="en-GB"/>
        </w:rPr>
        <w:t xml:space="preserve">) </w:t>
      </w:r>
      <w:r w:rsidR="0014731C" w:rsidRPr="009C729A">
        <w:rPr>
          <w:lang w:val="en-GB"/>
        </w:rPr>
        <w:t>and</w:t>
      </w:r>
      <w:r w:rsidR="00936230" w:rsidRPr="009C729A">
        <w:rPr>
          <w:lang w:val="en-GB"/>
        </w:rPr>
        <w:t xml:space="preserve"> </w:t>
      </w:r>
      <w:r w:rsidR="002D5359" w:rsidRPr="009C729A">
        <w:rPr>
          <w:lang w:val="en-GB"/>
        </w:rPr>
        <w:t xml:space="preserve">PDGF-AA </w:t>
      </w:r>
      <w:r w:rsidR="006C08C1" w:rsidRPr="009C729A">
        <w:rPr>
          <w:lang w:val="en-GB"/>
        </w:rPr>
        <w:t>secretion</w:t>
      </w:r>
      <w:r w:rsidR="00C832F6" w:rsidRPr="009C729A">
        <w:rPr>
          <w:lang w:val="en-GB"/>
        </w:rPr>
        <w:t xml:space="preserve"> (</w:t>
      </w:r>
      <w:r w:rsidR="00C832F6" w:rsidRPr="009C729A">
        <w:rPr>
          <w:b/>
          <w:lang w:val="en-GB"/>
        </w:rPr>
        <w:t>Extended Data Fig. 8</w:t>
      </w:r>
      <w:r w:rsidR="00C832F6" w:rsidRPr="009C729A">
        <w:rPr>
          <w:lang w:val="en-GB"/>
        </w:rPr>
        <w:t>)</w:t>
      </w:r>
      <w:r w:rsidR="00936230" w:rsidRPr="009C729A">
        <w:rPr>
          <w:lang w:val="en-GB"/>
        </w:rPr>
        <w:t xml:space="preserve">. This effect </w:t>
      </w:r>
      <w:r w:rsidR="0024477A" w:rsidRPr="009C729A">
        <w:rPr>
          <w:lang w:val="en-GB"/>
        </w:rPr>
        <w:t xml:space="preserve">was </w:t>
      </w:r>
      <w:r w:rsidR="00936230" w:rsidRPr="009C729A">
        <w:rPr>
          <w:lang w:val="en-GB"/>
        </w:rPr>
        <w:t xml:space="preserve">mediated by PDGFR as </w:t>
      </w:r>
      <w:r w:rsidR="005853AA" w:rsidRPr="009C729A">
        <w:rPr>
          <w:lang w:val="en-GB"/>
        </w:rPr>
        <w:t xml:space="preserve">the PDGFR inhibitor ki11502 prevented the rise of </w:t>
      </w:r>
      <w:r w:rsidR="005853AA" w:rsidRPr="009C729A">
        <w:rPr>
          <w:i/>
          <w:lang w:val="en-GB"/>
        </w:rPr>
        <w:t>PDGFA</w:t>
      </w:r>
      <w:r w:rsidR="005853AA" w:rsidRPr="009C729A">
        <w:rPr>
          <w:lang w:val="en-GB"/>
        </w:rPr>
        <w:t xml:space="preserve"> mRNA of cells </w:t>
      </w:r>
      <w:r w:rsidR="00C40059" w:rsidRPr="009C729A">
        <w:rPr>
          <w:lang w:val="en-GB"/>
        </w:rPr>
        <w:t>exposed to</w:t>
      </w:r>
      <w:r w:rsidR="005853AA" w:rsidRPr="009C729A">
        <w:rPr>
          <w:lang w:val="en-GB"/>
        </w:rPr>
        <w:t xml:space="preserve"> </w:t>
      </w:r>
      <w:r w:rsidR="00936230" w:rsidRPr="009C729A">
        <w:rPr>
          <w:lang w:val="en-GB"/>
        </w:rPr>
        <w:t xml:space="preserve">either </w:t>
      </w:r>
      <w:r w:rsidR="005853AA" w:rsidRPr="009C729A">
        <w:rPr>
          <w:lang w:val="en-GB"/>
        </w:rPr>
        <w:t>insulin</w:t>
      </w:r>
      <w:r w:rsidR="00936230" w:rsidRPr="009C729A">
        <w:rPr>
          <w:lang w:val="en-GB"/>
        </w:rPr>
        <w:t xml:space="preserve"> or PDGF-AA</w:t>
      </w:r>
      <w:r w:rsidR="005853AA" w:rsidRPr="009C729A">
        <w:rPr>
          <w:lang w:val="en-GB"/>
        </w:rPr>
        <w:t xml:space="preserve"> </w:t>
      </w:r>
      <w:r w:rsidR="00D0132A" w:rsidRPr="009C729A">
        <w:rPr>
          <w:lang w:val="en-GB"/>
        </w:rPr>
        <w:t>(</w:t>
      </w:r>
      <w:r w:rsidR="004203EB" w:rsidRPr="009C729A">
        <w:rPr>
          <w:b/>
          <w:lang w:val="en-GB"/>
        </w:rPr>
        <w:t>Fig.</w:t>
      </w:r>
      <w:r w:rsidR="00D0132A" w:rsidRPr="009C729A">
        <w:rPr>
          <w:b/>
          <w:lang w:val="en-GB"/>
        </w:rPr>
        <w:t xml:space="preserve"> </w:t>
      </w:r>
      <w:r w:rsidR="002E1033" w:rsidRPr="009C729A">
        <w:rPr>
          <w:b/>
          <w:lang w:val="en-GB"/>
        </w:rPr>
        <w:t xml:space="preserve">4n </w:t>
      </w:r>
      <w:r w:rsidR="00C832F6" w:rsidRPr="009C729A">
        <w:rPr>
          <w:b/>
          <w:lang w:val="en-GB"/>
        </w:rPr>
        <w:t xml:space="preserve">and </w:t>
      </w:r>
      <w:r w:rsidR="002E1033" w:rsidRPr="009C729A">
        <w:rPr>
          <w:b/>
          <w:lang w:val="en-GB"/>
        </w:rPr>
        <w:t>4o</w:t>
      </w:r>
      <w:r w:rsidR="00D0132A" w:rsidRPr="009C729A">
        <w:rPr>
          <w:lang w:val="en-GB"/>
        </w:rPr>
        <w:t>)</w:t>
      </w:r>
      <w:r w:rsidR="00936230" w:rsidRPr="009C729A">
        <w:rPr>
          <w:lang w:val="en-GB"/>
        </w:rPr>
        <w:t xml:space="preserve">. Induction of </w:t>
      </w:r>
      <w:r w:rsidR="00936230" w:rsidRPr="009C729A">
        <w:rPr>
          <w:i/>
          <w:lang w:val="en-GB"/>
        </w:rPr>
        <w:t>PDGFA</w:t>
      </w:r>
      <w:r w:rsidR="00936230" w:rsidRPr="009C729A">
        <w:rPr>
          <w:lang w:val="en-GB"/>
        </w:rPr>
        <w:t xml:space="preserve"> by PDGF-AA may require PKC activation since </w:t>
      </w:r>
      <w:r w:rsidR="005605D3" w:rsidRPr="009C729A">
        <w:rPr>
          <w:lang w:val="en-GB"/>
        </w:rPr>
        <w:t xml:space="preserve">PMA </w:t>
      </w:r>
      <w:r w:rsidR="00936230" w:rsidRPr="009C729A">
        <w:rPr>
          <w:lang w:val="en-GB"/>
        </w:rPr>
        <w:t xml:space="preserve">mimicked </w:t>
      </w:r>
      <w:r w:rsidR="00060FE0" w:rsidRPr="009C729A">
        <w:rPr>
          <w:lang w:val="en-GB"/>
        </w:rPr>
        <w:t>both</w:t>
      </w:r>
      <w:r w:rsidR="00936230" w:rsidRPr="009C729A">
        <w:rPr>
          <w:lang w:val="en-GB"/>
        </w:rPr>
        <w:t xml:space="preserve"> insulin and PDGF-AA</w:t>
      </w:r>
      <w:r w:rsidR="00060FE0" w:rsidRPr="009C729A">
        <w:rPr>
          <w:lang w:val="en-GB"/>
        </w:rPr>
        <w:t xml:space="preserve"> effects</w:t>
      </w:r>
      <w:r w:rsidR="00936230" w:rsidRPr="009C729A">
        <w:rPr>
          <w:lang w:val="en-GB"/>
        </w:rPr>
        <w:t xml:space="preserve"> on the </w:t>
      </w:r>
      <w:r w:rsidR="005605D3" w:rsidRPr="009C729A">
        <w:rPr>
          <w:i/>
          <w:lang w:val="en-GB"/>
        </w:rPr>
        <w:t>PDGFA</w:t>
      </w:r>
      <w:r w:rsidR="005605D3" w:rsidRPr="009C729A">
        <w:rPr>
          <w:lang w:val="en-GB"/>
        </w:rPr>
        <w:t xml:space="preserve"> mRNA </w:t>
      </w:r>
      <w:r w:rsidR="00C50BDA" w:rsidRPr="009C729A">
        <w:rPr>
          <w:lang w:val="en-GB"/>
        </w:rPr>
        <w:t>(</w:t>
      </w:r>
      <w:r w:rsidR="00C50BDA" w:rsidRPr="009C729A">
        <w:rPr>
          <w:b/>
          <w:lang w:val="en-GB"/>
        </w:rPr>
        <w:t xml:space="preserve">Fig. </w:t>
      </w:r>
      <w:r w:rsidR="002E1033" w:rsidRPr="009C729A">
        <w:rPr>
          <w:b/>
          <w:lang w:val="en-GB"/>
        </w:rPr>
        <w:t>4p</w:t>
      </w:r>
      <w:r w:rsidR="00C50BDA" w:rsidRPr="009C729A">
        <w:rPr>
          <w:lang w:val="en-GB"/>
        </w:rPr>
        <w:t>) and inversely, the PKC inhibitor sotrastaurin</w:t>
      </w:r>
      <w:r w:rsidR="00812039" w:rsidRPr="009C729A">
        <w:rPr>
          <w:lang w:val="en-GB"/>
        </w:rPr>
        <w:t xml:space="preserve"> </w:t>
      </w:r>
      <w:r w:rsidR="00CB0612" w:rsidRPr="009C729A">
        <w:rPr>
          <w:lang w:val="en-GB"/>
        </w:rPr>
        <w:fldChar w:fldCharType="begin"/>
      </w:r>
      <w:r w:rsidR="00372680" w:rsidRPr="009C729A">
        <w:rPr>
          <w:lang w:val="en-GB"/>
        </w:rPr>
        <w:instrText xml:space="preserve"> ADDIN ZOTERO_ITEM CSL_CITATION {"citationID":"Zk5WzHk1","properties":{"formattedCitation":"{\\rtf \\super 30\\nosupersub{}}","plainCitation":"30"},"citationItems":[{"id":14388,"uris":["http://zotero.org/users/2290582/items/WPMKC5IF"],"uri":["http://zotero.org/users/2290582/items/WPMKC5IF"],"itemData":{"id":14388,"type":"article-journal","title":"The Potent Protein Kinase C-Selective Inhibitor AEB071 (Sotrastaurin) Represents a New Class of Immunosuppressive Agents Affecting Early T-Cell Activation","container-title":"Journal of Pharmacology and Experimental Therapeutics","page":"792-801","volume":"330","issue":"3","source":"jpet.aspetjournals.org","abstract":"There is a pressing need for immunosuppressants with an improved safety profile. The search for novel approaches to blocking T-cell activation led to the development of the selective protein kinase C (PKC) inhibitor AEB071 (sotrastaurin). In cell-free kinase assays AEB071 inhibited PKC, with Ki values in the subnanomolar to low nanomolar range. Upon T-cell stimulation, AEB071 markedly inhibited in situ PKC</w:instrText>
      </w:r>
      <w:r w:rsidR="00372680" w:rsidRPr="009C729A">
        <w:rPr>
          <w:rFonts w:ascii="Cambria" w:hAnsi="Cambria" w:cs="Cambria"/>
          <w:lang w:val="en-GB"/>
        </w:rPr>
        <w:instrText>θ</w:instrText>
      </w:r>
      <w:r w:rsidR="00372680" w:rsidRPr="009C729A">
        <w:rPr>
          <w:lang w:val="en-GB"/>
        </w:rPr>
        <w:instrText xml:space="preserve"> catalytic activity and selectively affected both the canonical nuclear factor-</w:instrText>
      </w:r>
      <w:r w:rsidR="00372680" w:rsidRPr="009C729A">
        <w:rPr>
          <w:rFonts w:ascii="Cambria" w:hAnsi="Cambria" w:cs="Cambria"/>
          <w:lang w:val="en-GB"/>
        </w:rPr>
        <w:instrText>κ</w:instrText>
      </w:r>
      <w:r w:rsidR="00372680" w:rsidRPr="009C729A">
        <w:rPr>
          <w:lang w:val="en-GB"/>
        </w:rPr>
        <w:instrText xml:space="preserve">B and nuclear factor of activated T cells (but not activator protein-1) transactivation pathways. In primary human and mouse T cells, AEB071 treatment effectively abrogated at low nanomolar concentration markers of early T-cell activation, such as interleukin-2 secretion and CD25 expression. Accordingly, the CD3/CD28 antibody- and alloantigen-induced T-cell proliferation responses were potently inhibited by AEB071 in the absence of nonspecific antiproliferative effects. Unlike former PKC inhibitors, AEB071 did not enhance apoptosis of murine T-cell blasts in a model of activation-induced cell death. Furthermore, AEB071 markedly inhibited lymphocyte function-associated antigen-1-mediated T-cell adhesion at nanomolar concentrations. The mode of action of AEB071 is different from that of calcineurin inhibitors, and AEB071 and cyclosporine A seem to have complementary effects on T-cell signaling pathways.","DOI":"10.1124/jpet.109.153205","ISSN":"0022-3565, 1521-0103","note":"PMID: 19491325","journalAbbreviation":"J Pharmacol Exp Ther","language":"en","author":[{"family":"Evenou","given":"Jean-Pierre"},{"family":"Wagner","given":"Jürgen"},{"family":"Zenke","given":"Gerhard"},{"family":"Brinkmann","given":"Volker"},{"family":"Wagner","given":"Kathrin"},{"family":"Kovarik","given":"Jiri"},{"family":"Welzenbach","given":"Karl A."},{"family":"Weitz-Schmidt","given":"Gabriele"},{"family":"Guntermann","given":"Christine"},{"family":"Towbin","given":"Harry"},{"family":"Cottens","given":"Sylvain"},{"family":"Kaminski","given":"Sandra"},{"family":"Letschka","given":"Thomas"},{"family":"Lutz-Nicoladoni","given":"Christina"},{"family":"Gruber","given":"Thomas"},{"family":"Hermann-Kleiter","given":"Natascha"},{"family":"Thuille","given":"Nikolaus"},{"family":"Baier","given":"Gottfried"}],"issued":{"date-parts":[["2009",9,1]]}}}],"schema":"https://github.com/citation-style-language/schema/raw/master/csl-citation.json"} </w:instrText>
      </w:r>
      <w:r w:rsidR="00CB0612" w:rsidRPr="009C729A">
        <w:rPr>
          <w:lang w:val="en-GB"/>
        </w:rPr>
        <w:fldChar w:fldCharType="separate"/>
      </w:r>
      <w:r w:rsidR="00372680" w:rsidRPr="009C729A">
        <w:rPr>
          <w:vertAlign w:val="superscript"/>
          <w:lang w:val="en-GB"/>
        </w:rPr>
        <w:t>30</w:t>
      </w:r>
      <w:r w:rsidR="00CB0612" w:rsidRPr="009C729A">
        <w:rPr>
          <w:lang w:val="en-GB"/>
        </w:rPr>
        <w:fldChar w:fldCharType="end"/>
      </w:r>
      <w:r w:rsidR="00C50BDA" w:rsidRPr="009C729A">
        <w:rPr>
          <w:lang w:val="en-GB"/>
        </w:rPr>
        <w:t>, which inhibits PKC</w:t>
      </w:r>
      <w:r w:rsidR="00C50BDA" w:rsidRPr="009C729A">
        <w:rPr>
          <w:rFonts w:ascii="Cambria" w:hAnsi="Cambria" w:cs="Cambria"/>
          <w:lang w:val="en-GB"/>
        </w:rPr>
        <w:t>Ɵ</w:t>
      </w:r>
      <w:r w:rsidR="00C50BDA" w:rsidRPr="009C729A">
        <w:rPr>
          <w:lang w:val="en-GB"/>
        </w:rPr>
        <w:t xml:space="preserve"> and PKC</w:t>
      </w:r>
      <w:r w:rsidR="00C50BDA" w:rsidRPr="009C729A">
        <w:rPr>
          <w:lang w:val="en-GB"/>
        </w:rPr>
        <w:sym w:font="Symbol" w:char="F065"/>
      </w:r>
      <w:r w:rsidR="008B3E07" w:rsidRPr="009C729A">
        <w:rPr>
          <w:lang w:val="en-GB"/>
        </w:rPr>
        <w:t xml:space="preserve">, alleviated the rise of </w:t>
      </w:r>
      <w:r w:rsidR="008B3E07" w:rsidRPr="009C729A">
        <w:rPr>
          <w:i/>
          <w:lang w:val="en-GB"/>
        </w:rPr>
        <w:t>PDGFA</w:t>
      </w:r>
      <w:r w:rsidR="008B3E07" w:rsidRPr="009C729A">
        <w:rPr>
          <w:lang w:val="en-GB"/>
        </w:rPr>
        <w:t xml:space="preserve"> induced by insulin for 24 hr (</w:t>
      </w:r>
      <w:r w:rsidR="008B3E07" w:rsidRPr="009C729A">
        <w:rPr>
          <w:b/>
          <w:lang w:val="en-GB"/>
        </w:rPr>
        <w:t xml:space="preserve">Fig. </w:t>
      </w:r>
      <w:r w:rsidR="002E1033" w:rsidRPr="009C729A">
        <w:rPr>
          <w:b/>
          <w:lang w:val="en-GB"/>
        </w:rPr>
        <w:t>4q</w:t>
      </w:r>
      <w:r w:rsidR="008B3E07" w:rsidRPr="009C729A">
        <w:rPr>
          <w:lang w:val="en-GB"/>
        </w:rPr>
        <w:t>) and PDGF-AA (</w:t>
      </w:r>
      <w:r w:rsidR="008B3E07" w:rsidRPr="009C729A">
        <w:rPr>
          <w:b/>
          <w:lang w:val="en-GB"/>
        </w:rPr>
        <w:t xml:space="preserve">Fig. </w:t>
      </w:r>
      <w:r w:rsidR="002E1033" w:rsidRPr="009C729A">
        <w:rPr>
          <w:b/>
          <w:lang w:val="en-GB"/>
        </w:rPr>
        <w:t>4r</w:t>
      </w:r>
      <w:r w:rsidR="008B3E07" w:rsidRPr="009C729A">
        <w:rPr>
          <w:lang w:val="en-GB"/>
        </w:rPr>
        <w:t>)</w:t>
      </w:r>
      <w:r w:rsidR="000E1044" w:rsidRPr="009C729A">
        <w:rPr>
          <w:lang w:val="en-GB"/>
        </w:rPr>
        <w:t xml:space="preserve">. </w:t>
      </w:r>
      <w:r w:rsidR="00354A5A" w:rsidRPr="009C729A">
        <w:rPr>
          <w:lang w:val="en-GB"/>
        </w:rPr>
        <w:t xml:space="preserve">The most prescribed T2D drug metformin </w:t>
      </w:r>
      <w:r w:rsidR="004B5388" w:rsidRPr="009C729A">
        <w:rPr>
          <w:lang w:val="en-GB"/>
        </w:rPr>
        <w:t>inhibit</w:t>
      </w:r>
      <w:r w:rsidR="00354A5A" w:rsidRPr="009C729A">
        <w:rPr>
          <w:lang w:val="en-GB"/>
        </w:rPr>
        <w:t>s</w:t>
      </w:r>
      <w:r w:rsidR="004B5388" w:rsidRPr="009C729A">
        <w:rPr>
          <w:lang w:val="en-GB"/>
        </w:rPr>
        <w:t xml:space="preserve"> </w:t>
      </w:r>
      <w:r w:rsidR="00521567" w:rsidRPr="009C729A">
        <w:rPr>
          <w:lang w:val="en-GB"/>
        </w:rPr>
        <w:t>PK</w:t>
      </w:r>
      <w:r w:rsidR="006C4AC2" w:rsidRPr="009C729A">
        <w:rPr>
          <w:lang w:val="en-GB"/>
        </w:rPr>
        <w:t>C</w:t>
      </w:r>
      <w:r w:rsidR="00354A5A" w:rsidRPr="009C729A">
        <w:rPr>
          <w:lang w:val="en-GB"/>
        </w:rPr>
        <w:sym w:font="Symbol" w:char="F065"/>
      </w:r>
      <w:r w:rsidR="006278A9" w:rsidRPr="009C729A">
        <w:rPr>
          <w:lang w:val="en-GB"/>
        </w:rPr>
        <w:t xml:space="preserve"> </w:t>
      </w:r>
      <w:r w:rsidR="006278A9" w:rsidRPr="009C729A">
        <w:rPr>
          <w:lang w:val="en-GB"/>
        </w:rPr>
        <w:fldChar w:fldCharType="begin"/>
      </w:r>
      <w:r w:rsidR="00372680" w:rsidRPr="009C729A">
        <w:rPr>
          <w:lang w:val="en-GB"/>
        </w:rPr>
        <w:instrText xml:space="preserve"> ADDIN ZOTERO_ITEM CSL_CITATION {"citationID":"PEQwg5m2","properties":{"formattedCitation":"{\\rtf \\super 31\\nosupersub{}}","plainCitation":"31"},"citationItems":[{"id":14365,"uris":["http://zotero.org/users/2290582/items/M5X9UHSK"],"uri":["http://zotero.org/users/2290582/items/M5X9UHSK"],"itemData":{"id":14365,"type":"article-journal","title":"Metformin Induces Cell Cycle Arrest and Apoptosis in Drug-Resistant Leukemia Cells","container-title":"Leukemia Research and Treatment","page":"e516460","volume":"2015","source":"www.hindawi.com","abstract":"Recent epidemiological studies indicate that the antidiabetic drug metformin has chemosensitizing and chemopreventive effects against carcinogenesis. Here, we demonstrate that metformin exerts varying degrees of antitumor activity against human leukemia cells, as reflected by differences in growth inhibition, apoptosis, and alterations to metabolic enzymes. In metformin-sensitive cells, autophagy was not induced but rather it blocked proliferation by means of arresting cells in the S and G2/M phases which was associated with the downregulation of cyclin A, cyclin B1, and cdc2, but not that of cyclin E. In 10E1-CEM cells that overexpress Bcl-2 and are drug-resistant, the effect of metformin on proliferation was more pronounced, also inducing the activation of the caspases 3/7 and hence apoptosis. In all sensitive cells, metformin decreased the and it modified the expression of enzymes involved in energy metabolism: PKC (PKCepsilon) and PKC (PKCdelta). In sensitive cells, metformin altered PKC and PKC expression leading to a predominance of PKC over PKC which implies a more glycolytic state. The opposite occurs in the nonresponsive cells. In conclusion, we provide new insights into the activity of metformin as an antitumoral agent in leukemia cells that could be related to its capability to modulate energy metabolism.","DOI":"10.1155/2015/516460","ISSN":"2090-3219","language":"en","author":[{"family":"Rodr&amp;#xed","given":""},{"family":"Lirio","given":"A.","non-dropping-particle":"guez-"},{"family":"P&amp;#xe9","given":""},{"family":"Yarza","given":"G.","non-dropping-particle":"rez-"},{"family":"Fern&amp;#xe1","given":""},{"family":"ndez-Su&amp;#xe1","given":""},{"family":"Rez","given":"M. R."},{"family":"Alonso-Tejerina","given":"E."},{"family":"Boyano","given":"M. D."},{"family":"Asumendi","given":"A."}],"issued":{"date-parts":[["2015",11,25]]}}}],"schema":"https://github.com/citation-style-language/schema/raw/master/csl-citation.json"} </w:instrText>
      </w:r>
      <w:r w:rsidR="006278A9" w:rsidRPr="009C729A">
        <w:rPr>
          <w:lang w:val="en-GB"/>
        </w:rPr>
        <w:fldChar w:fldCharType="separate"/>
      </w:r>
      <w:r w:rsidR="00372680" w:rsidRPr="009C729A">
        <w:rPr>
          <w:vertAlign w:val="superscript"/>
          <w:lang w:val="en-GB"/>
        </w:rPr>
        <w:t>31</w:t>
      </w:r>
      <w:r w:rsidR="006278A9" w:rsidRPr="009C729A">
        <w:rPr>
          <w:lang w:val="en-GB"/>
        </w:rPr>
        <w:fldChar w:fldCharType="end"/>
      </w:r>
      <w:r w:rsidR="00E9657A" w:rsidRPr="009C729A">
        <w:rPr>
          <w:lang w:val="en-GB"/>
        </w:rPr>
        <w:t xml:space="preserve">. </w:t>
      </w:r>
      <w:r w:rsidR="004B5388" w:rsidRPr="009C729A">
        <w:rPr>
          <w:lang w:val="en-GB"/>
        </w:rPr>
        <w:t>In line with th</w:t>
      </w:r>
      <w:r w:rsidR="0014731C" w:rsidRPr="009C729A">
        <w:rPr>
          <w:lang w:val="en-GB"/>
        </w:rPr>
        <w:t>is effect</w:t>
      </w:r>
      <w:r w:rsidR="004B5388" w:rsidRPr="009C729A">
        <w:rPr>
          <w:lang w:val="en-GB"/>
        </w:rPr>
        <w:t>, we found that metformin</w:t>
      </w:r>
      <w:r w:rsidR="003B194A" w:rsidRPr="009C729A">
        <w:rPr>
          <w:lang w:val="en-GB"/>
        </w:rPr>
        <w:t xml:space="preserve"> </w:t>
      </w:r>
      <w:r w:rsidR="00D730D8" w:rsidRPr="009C729A">
        <w:rPr>
          <w:lang w:val="en-GB"/>
        </w:rPr>
        <w:t xml:space="preserve">also </w:t>
      </w:r>
      <w:r w:rsidR="003B194A" w:rsidRPr="009C729A">
        <w:rPr>
          <w:lang w:val="en-GB"/>
        </w:rPr>
        <w:t>efficiently abolished the expression of</w:t>
      </w:r>
      <w:r w:rsidR="00354A5A" w:rsidRPr="009C729A">
        <w:rPr>
          <w:lang w:val="en-GB"/>
        </w:rPr>
        <w:t xml:space="preserve"> insulin</w:t>
      </w:r>
      <w:r w:rsidR="00587B99" w:rsidRPr="009C729A">
        <w:rPr>
          <w:lang w:val="en-GB"/>
        </w:rPr>
        <w:t>-</w:t>
      </w:r>
      <w:r w:rsidR="00354A5A" w:rsidRPr="009C729A">
        <w:rPr>
          <w:lang w:val="en-GB"/>
        </w:rPr>
        <w:t>induced</w:t>
      </w:r>
      <w:r w:rsidR="003B194A" w:rsidRPr="009C729A">
        <w:rPr>
          <w:lang w:val="en-GB"/>
        </w:rPr>
        <w:t xml:space="preserve"> </w:t>
      </w:r>
      <w:r w:rsidR="003B194A" w:rsidRPr="009C729A">
        <w:rPr>
          <w:i/>
          <w:lang w:val="en-GB"/>
        </w:rPr>
        <w:t>PDGFA</w:t>
      </w:r>
      <w:r w:rsidR="003B194A" w:rsidRPr="009C729A">
        <w:rPr>
          <w:lang w:val="en-GB"/>
        </w:rPr>
        <w:t xml:space="preserve"> </w:t>
      </w:r>
      <w:r w:rsidR="00763B0E" w:rsidRPr="009C729A">
        <w:rPr>
          <w:lang w:val="en-GB"/>
        </w:rPr>
        <w:t>mRNA (</w:t>
      </w:r>
      <w:r w:rsidR="004203EB" w:rsidRPr="009C729A">
        <w:rPr>
          <w:b/>
          <w:lang w:val="en-GB"/>
        </w:rPr>
        <w:t>Fig.</w:t>
      </w:r>
      <w:r w:rsidR="00763B0E" w:rsidRPr="009C729A">
        <w:rPr>
          <w:b/>
          <w:lang w:val="en-GB"/>
        </w:rPr>
        <w:t xml:space="preserve"> </w:t>
      </w:r>
      <w:r w:rsidR="002E1033" w:rsidRPr="009C729A">
        <w:rPr>
          <w:b/>
          <w:lang w:val="en-GB"/>
        </w:rPr>
        <w:t>4s</w:t>
      </w:r>
      <w:r w:rsidR="00763B0E" w:rsidRPr="009C729A">
        <w:rPr>
          <w:lang w:val="en-GB"/>
        </w:rPr>
        <w:t>), protein content (</w:t>
      </w:r>
      <w:r w:rsidR="004203EB" w:rsidRPr="009C729A">
        <w:rPr>
          <w:b/>
          <w:lang w:val="en-GB"/>
        </w:rPr>
        <w:t>Fig.</w:t>
      </w:r>
      <w:r w:rsidR="00763B0E" w:rsidRPr="009C729A">
        <w:rPr>
          <w:b/>
          <w:lang w:val="en-GB"/>
        </w:rPr>
        <w:t xml:space="preserve"> </w:t>
      </w:r>
      <w:r w:rsidR="002E1033" w:rsidRPr="009C729A">
        <w:rPr>
          <w:b/>
          <w:lang w:val="en-GB"/>
        </w:rPr>
        <w:t>4t</w:t>
      </w:r>
      <w:r w:rsidR="00763B0E" w:rsidRPr="009C729A">
        <w:rPr>
          <w:lang w:val="en-GB"/>
        </w:rPr>
        <w:t>) and secretion (</w:t>
      </w:r>
      <w:r w:rsidR="004203EB" w:rsidRPr="009C729A">
        <w:rPr>
          <w:b/>
          <w:lang w:val="en-GB"/>
        </w:rPr>
        <w:t>Fig.</w:t>
      </w:r>
      <w:r w:rsidR="00763B0E" w:rsidRPr="009C729A">
        <w:rPr>
          <w:b/>
          <w:lang w:val="en-GB"/>
        </w:rPr>
        <w:t xml:space="preserve"> </w:t>
      </w:r>
      <w:r w:rsidR="002E1033" w:rsidRPr="009C729A">
        <w:rPr>
          <w:b/>
          <w:lang w:val="en-GB"/>
        </w:rPr>
        <w:t>4u</w:t>
      </w:r>
      <w:r w:rsidR="00763B0E" w:rsidRPr="009C729A">
        <w:rPr>
          <w:lang w:val="en-GB"/>
        </w:rPr>
        <w:t>)</w:t>
      </w:r>
      <w:r w:rsidR="00BB33FF" w:rsidRPr="009C729A">
        <w:rPr>
          <w:lang w:val="en-GB"/>
        </w:rPr>
        <w:t>.</w:t>
      </w:r>
    </w:p>
    <w:p w14:paraId="78155009" w14:textId="75699FE9" w:rsidR="001A0CAC" w:rsidRPr="009C729A" w:rsidRDefault="001A0CAC" w:rsidP="001D4080">
      <w:pPr>
        <w:rPr>
          <w:lang w:val="en-GB"/>
        </w:rPr>
      </w:pPr>
      <w:r w:rsidRPr="009C729A">
        <w:rPr>
          <w:lang w:val="en-GB"/>
        </w:rPr>
        <w:t xml:space="preserve">Altogether, our data support a role for liver PDGF-AA in promoting liver insulin resistance via </w:t>
      </w:r>
      <w:r w:rsidR="00356F8A" w:rsidRPr="009C729A">
        <w:rPr>
          <w:lang w:val="en-GB"/>
        </w:rPr>
        <w:t xml:space="preserve">the decrease of IRS1 and </w:t>
      </w:r>
      <w:r w:rsidR="0024477A" w:rsidRPr="009C729A">
        <w:rPr>
          <w:lang w:val="en-GB"/>
        </w:rPr>
        <w:t xml:space="preserve">the </w:t>
      </w:r>
      <w:r w:rsidRPr="009C729A">
        <w:rPr>
          <w:lang w:val="en-GB"/>
        </w:rPr>
        <w:t xml:space="preserve">activation of </w:t>
      </w:r>
      <w:r w:rsidR="0024477A" w:rsidRPr="009C729A">
        <w:rPr>
          <w:lang w:val="en-GB"/>
        </w:rPr>
        <w:t xml:space="preserve">both </w:t>
      </w:r>
      <w:r w:rsidRPr="009C729A">
        <w:rPr>
          <w:lang w:val="en-GB"/>
        </w:rPr>
        <w:t>PKC</w:t>
      </w:r>
      <w:r w:rsidRPr="009C729A">
        <w:rPr>
          <w:rFonts w:ascii="Cambria" w:hAnsi="Cambria" w:cs="Cambria"/>
          <w:lang w:val="en-GB"/>
        </w:rPr>
        <w:t>Ɵ</w:t>
      </w:r>
      <w:r w:rsidRPr="009C729A">
        <w:rPr>
          <w:lang w:val="en-GB"/>
        </w:rPr>
        <w:t xml:space="preserve"> and PKC</w:t>
      </w:r>
      <w:r w:rsidRPr="009C729A">
        <w:rPr>
          <w:lang w:val="en-GB"/>
        </w:rPr>
        <w:sym w:font="Symbol" w:char="F065"/>
      </w:r>
      <w:r w:rsidRPr="009C729A">
        <w:rPr>
          <w:lang w:val="en-GB"/>
        </w:rPr>
        <w:t xml:space="preserve">. </w:t>
      </w:r>
      <w:r w:rsidR="008845EB" w:rsidRPr="009C729A">
        <w:rPr>
          <w:lang w:val="en-GB"/>
        </w:rPr>
        <w:t>I</w:t>
      </w:r>
      <w:r w:rsidR="008558DB" w:rsidRPr="009C729A">
        <w:rPr>
          <w:lang w:val="en-GB"/>
        </w:rPr>
        <w:t>n T2D, i</w:t>
      </w:r>
      <w:r w:rsidR="008845EB" w:rsidRPr="009C729A">
        <w:rPr>
          <w:lang w:val="en-GB"/>
        </w:rPr>
        <w:t xml:space="preserve">nsulin induced </w:t>
      </w:r>
      <w:r w:rsidRPr="009C729A">
        <w:rPr>
          <w:lang w:val="en-GB"/>
        </w:rPr>
        <w:t xml:space="preserve">PDGF-AA stimulates its own expression, </w:t>
      </w:r>
      <w:r w:rsidR="008845EB" w:rsidRPr="009C729A">
        <w:rPr>
          <w:lang w:val="en-GB"/>
        </w:rPr>
        <w:t xml:space="preserve">impairing further hepatocyte </w:t>
      </w:r>
      <w:r w:rsidR="003C3E37" w:rsidRPr="009C729A">
        <w:rPr>
          <w:lang w:val="en-GB"/>
        </w:rPr>
        <w:t>insulin s</w:t>
      </w:r>
      <w:r w:rsidR="008558DB" w:rsidRPr="009C729A">
        <w:rPr>
          <w:lang w:val="en-GB"/>
        </w:rPr>
        <w:t>igna</w:t>
      </w:r>
      <w:r w:rsidR="003C3E37" w:rsidRPr="009C729A">
        <w:rPr>
          <w:lang w:val="en-GB"/>
        </w:rPr>
        <w:t>ling</w:t>
      </w:r>
      <w:r w:rsidR="00315C54" w:rsidRPr="009C729A">
        <w:rPr>
          <w:lang w:val="en-GB"/>
        </w:rPr>
        <w:t xml:space="preserve"> </w:t>
      </w:r>
      <w:r w:rsidR="0036366F" w:rsidRPr="009C729A">
        <w:rPr>
          <w:lang w:val="en-GB"/>
        </w:rPr>
        <w:t xml:space="preserve">and possibly the hepatic fibrogenesis by activating hepatic stellate </w:t>
      </w:r>
      <w:r w:rsidR="008558DB" w:rsidRPr="009C729A">
        <w:rPr>
          <w:lang w:val="en-GB"/>
        </w:rPr>
        <w:t>cells</w:t>
      </w:r>
      <w:r w:rsidR="007876BF" w:rsidRPr="009C729A">
        <w:rPr>
          <w:lang w:val="en-GB"/>
        </w:rPr>
        <w:fldChar w:fldCharType="begin"/>
      </w:r>
      <w:r w:rsidR="00993FB4" w:rsidRPr="009C729A">
        <w:rPr>
          <w:lang w:val="en-GB"/>
        </w:rPr>
        <w:instrText xml:space="preserve"> ADDIN ZOTERO_ITEM CSL_CITATION {"citationID":"QMp6OSkA","properties":{"formattedCitation":"{\\rtf \\super 13\\uc0\\u8211{}15\\nosupersub{}}","plainCitation":"13–15"},"citationItems":[{"id":14033,"uris":["http://zotero.org/users/2290582/items/WH7PTI5D"],"uri":["http://zotero.org/users/2290582/items/WH7PTI5D"],"itemData":{"id":14033,"type":"article-journal","title":"Activation of Platelet-Derived Growth Factor Receptor Alpha Contributes to Liver Fibrosis","container-title":"PLoS ONE","volume":"9","issue":"3","source":"PubMed Central","abstract":"Chronic liver injury leads to fibrosis, cirrhosis, and loss of liver function. Liver cirrhosis is the 12th leading cause of death in the United States, and it is the primary risk factor for developing liver cancer. Fibrosis and cirrhosis result from activation of hepatic stellate cells (HSCs), which are the primary collagen producing cell type in the liver. Here, we show that platelet-derived growth factor receptor </w:instrText>
      </w:r>
      <w:r w:rsidR="00993FB4" w:rsidRPr="009C729A">
        <w:rPr>
          <w:rFonts w:ascii="Cambria" w:hAnsi="Cambria" w:cs="Cambria"/>
          <w:lang w:val="en-GB"/>
        </w:rPr>
        <w:instrText>α</w:instrText>
      </w:r>
      <w:r w:rsidR="00993FB4" w:rsidRPr="009C729A">
        <w:rPr>
          <w:lang w:val="en-GB"/>
        </w:rPr>
        <w:instrText xml:space="preserve"> (PDGFR</w:instrText>
      </w:r>
      <w:r w:rsidR="00993FB4" w:rsidRPr="009C729A">
        <w:rPr>
          <w:rFonts w:ascii="Cambria" w:hAnsi="Cambria" w:cs="Cambria"/>
          <w:lang w:val="en-GB"/>
        </w:rPr>
        <w:instrText>α</w:instrText>
      </w:r>
      <w:r w:rsidR="00993FB4" w:rsidRPr="009C729A">
        <w:rPr>
          <w:lang w:val="en-GB"/>
        </w:rPr>
        <w:instrText>) is expressed by human HSCs, and PDGFR</w:instrText>
      </w:r>
      <w:r w:rsidR="00993FB4" w:rsidRPr="009C729A">
        <w:rPr>
          <w:rFonts w:ascii="Cambria" w:hAnsi="Cambria" w:cs="Cambria"/>
          <w:lang w:val="en-GB"/>
        </w:rPr>
        <w:instrText>α</w:instrText>
      </w:r>
      <w:r w:rsidR="00993FB4" w:rsidRPr="009C729A">
        <w:rPr>
          <w:lang w:val="en-GB"/>
        </w:rPr>
        <w:instrText xml:space="preserve"> expression is elevated in human liver disease. Using a green fluorescent protein (GFP) reporter mouse strain, we evaluated the role of PDGFR</w:instrText>
      </w:r>
      <w:r w:rsidR="00993FB4" w:rsidRPr="009C729A">
        <w:rPr>
          <w:rFonts w:ascii="Cambria" w:hAnsi="Cambria" w:cs="Cambria"/>
          <w:lang w:val="en-GB"/>
        </w:rPr>
        <w:instrText>α</w:instrText>
      </w:r>
      <w:r w:rsidR="00993FB4" w:rsidRPr="009C729A">
        <w:rPr>
          <w:lang w:val="en-GB"/>
        </w:rPr>
        <w:instrText xml:space="preserve"> in liver disease in mice and found that mouse HSCs express PDGFR</w:instrText>
      </w:r>
      <w:r w:rsidR="00993FB4" w:rsidRPr="009C729A">
        <w:rPr>
          <w:rFonts w:ascii="Cambria" w:hAnsi="Cambria" w:cs="Cambria"/>
          <w:lang w:val="en-GB"/>
        </w:rPr>
        <w:instrText>α</w:instrText>
      </w:r>
      <w:r w:rsidR="00993FB4" w:rsidRPr="009C729A">
        <w:rPr>
          <w:lang w:val="en-GB"/>
        </w:rPr>
        <w:instrText xml:space="preserve"> and expression is upregulated during carbon tetrachloride (CCl4) induced liver injury and fibrosis injection. This fibrotic response is reduced in Pdgfr</w:instrText>
      </w:r>
      <w:r w:rsidR="00993FB4" w:rsidRPr="009C729A">
        <w:rPr>
          <w:rFonts w:ascii="Cambria" w:hAnsi="Cambria" w:cs="Cambria"/>
          <w:lang w:val="en-GB"/>
        </w:rPr>
        <w:instrText>α</w:instrText>
      </w:r>
      <w:r w:rsidR="00993FB4" w:rsidRPr="009C729A">
        <w:rPr>
          <w:lang w:val="en-GB"/>
        </w:rPr>
        <w:instrText xml:space="preserve"> heterozygous mice, consistent with the hypothesis that liver fibrosis requires upregulation and activation of PDGFR</w:instrText>
      </w:r>
      <w:r w:rsidR="00993FB4" w:rsidRPr="009C729A">
        <w:rPr>
          <w:rFonts w:ascii="Cambria" w:hAnsi="Cambria" w:cs="Cambria"/>
          <w:lang w:val="en-GB"/>
        </w:rPr>
        <w:instrText>α</w:instrText>
      </w:r>
      <w:r w:rsidR="00993FB4" w:rsidRPr="009C729A">
        <w:rPr>
          <w:lang w:val="en-GB"/>
        </w:rPr>
        <w:instrText>. These results indicate that Pdgfr</w:instrText>
      </w:r>
      <w:r w:rsidR="00993FB4" w:rsidRPr="009C729A">
        <w:rPr>
          <w:rFonts w:ascii="Cambria" w:hAnsi="Cambria" w:cs="Cambria"/>
          <w:lang w:val="en-GB"/>
        </w:rPr>
        <w:instrText>α</w:instrText>
      </w:r>
      <w:r w:rsidR="00993FB4" w:rsidRPr="009C729A">
        <w:rPr>
          <w:lang w:val="en-GB"/>
        </w:rPr>
        <w:instrText xml:space="preserve"> expression is important in the fibrotic response to liver injury in humans and mice, and suggest that blocking PDGFR</w:instrText>
      </w:r>
      <w:r w:rsidR="00993FB4" w:rsidRPr="009C729A">
        <w:rPr>
          <w:rFonts w:ascii="Cambria" w:hAnsi="Cambria" w:cs="Cambria"/>
          <w:lang w:val="en-GB"/>
        </w:rPr>
        <w:instrText>α</w:instrText>
      </w:r>
      <w:r w:rsidR="00993FB4" w:rsidRPr="009C729A">
        <w:rPr>
          <w:rFonts w:cs="Alegreya Sans"/>
          <w:lang w:val="en-GB"/>
        </w:rPr>
        <w:instrText>–</w:instrText>
      </w:r>
      <w:r w:rsidR="00993FB4" w:rsidRPr="009C729A">
        <w:rPr>
          <w:lang w:val="en-GB"/>
        </w:rPr>
        <w:instrText>specific signaling pathways in HSCs may provide therapeutic benefit for patients with chronic liver disease.","URL":"http://www.ncbi.nlm.nih.gov/pmc/articles/PMC3965491/","DOI":"10.1371/journal.pone.0092925","ISSN":"1932-6203","note":"PMID: 24667490\nPMCID: PMC3965491","journalAbbreviation":"PLoS One","author":[{"family":"Hayes","given":"Brian J."},{"family":"Riehle","given":"Kimberly J."},{"family":"Shimizu-Albergine","given":"Masami"},{"family":"Bauer","given":"Renay L."},{"family":"Hudkins","given":"Kelly L."},{"family":"Johansson","given":"Fredrik"},{"family":"Yeh","given":"Matthew M."},{"family":"Mahoney","given":"William M."},{"family":"Yeung","given":"Raymond S."},{"family":"Campbell","given":"Jean S."}],"issued":{"date-parts":[["2014",3,25]]},"accessed":{"date-parts":[["2016",6,26]]}},"label":"page"},{"id":14312,"uris":["http://zotero.org/users/2290582/items/GZGZ6QTQ"],"uri":["http://zotero.org/users/2290582/items/GZGZ6QTQ"],"itemData":{"id":14312,"type":"article-journal","title":"</w:instrText>
      </w:r>
      <w:r w:rsidR="00993FB4" w:rsidRPr="009C729A">
        <w:rPr>
          <w:rFonts w:ascii="Cambria" w:hAnsi="Cambria" w:cs="Cambria"/>
          <w:lang w:val="en-GB"/>
        </w:rPr>
        <w:instrText>β</w:instrText>
      </w:r>
      <w:r w:rsidR="00993FB4" w:rsidRPr="009C729A">
        <w:rPr>
          <w:lang w:val="en-GB"/>
        </w:rPr>
        <w:instrText xml:space="preserve">-PDGF receptor expressed by hepatic stellate cells regulates fibrosis in murine liver injury, but not carcinogenesis","container-title":"Journal of Hepatology","page":"141-147","volume":"63","issue":"1","source":"ScienceDirect","abstract":"Background &amp;amp; Aims\nRapid induction of </w:instrText>
      </w:r>
      <w:r w:rsidR="00993FB4" w:rsidRPr="009C729A">
        <w:rPr>
          <w:rFonts w:ascii="Cambria" w:hAnsi="Cambria" w:cs="Cambria"/>
          <w:lang w:val="en-GB"/>
        </w:rPr>
        <w:instrText>β</w:instrText>
      </w:r>
      <w:r w:rsidR="00993FB4" w:rsidRPr="009C729A">
        <w:rPr>
          <w:lang w:val="en-GB"/>
        </w:rPr>
        <w:instrText>-PDGF receptor (</w:instrText>
      </w:r>
      <w:r w:rsidR="00993FB4" w:rsidRPr="009C729A">
        <w:rPr>
          <w:rFonts w:ascii="Cambria" w:hAnsi="Cambria" w:cs="Cambria"/>
          <w:lang w:val="en-GB"/>
        </w:rPr>
        <w:instrText>β</w:instrText>
      </w:r>
      <w:r w:rsidR="00993FB4" w:rsidRPr="009C729A">
        <w:rPr>
          <w:lang w:val="en-GB"/>
        </w:rPr>
        <w:instrText xml:space="preserve">-PDGFR) is a core feature of hepatic stellate cell activation, but its cellular impact in vivo is not well characterized. We explored the contribution of </w:instrText>
      </w:r>
      <w:r w:rsidR="00993FB4" w:rsidRPr="009C729A">
        <w:rPr>
          <w:rFonts w:ascii="Cambria" w:hAnsi="Cambria" w:cs="Cambria"/>
          <w:lang w:val="en-GB"/>
        </w:rPr>
        <w:instrText>β</w:instrText>
      </w:r>
      <w:r w:rsidR="00993FB4" w:rsidRPr="009C729A">
        <w:rPr>
          <w:lang w:val="en-GB"/>
        </w:rPr>
        <w:instrText xml:space="preserve">-PDGFR-mediated pathway activation to hepatic stellate cell responses in liver injury, fibrogenesis, and carcinogenesis in vivo using genetic models with divergent </w:instrText>
      </w:r>
      <w:r w:rsidR="00993FB4" w:rsidRPr="009C729A">
        <w:rPr>
          <w:rFonts w:ascii="Cambria" w:hAnsi="Cambria" w:cs="Cambria"/>
          <w:lang w:val="en-GB"/>
        </w:rPr>
        <w:instrText>β</w:instrText>
      </w:r>
      <w:r w:rsidR="00993FB4" w:rsidRPr="009C729A">
        <w:rPr>
          <w:lang w:val="en-GB"/>
        </w:rPr>
        <w:instrText xml:space="preserve">-PDGFR activity, and assessed its prognostic implications in human cirrhosis.\nMethods\nThe impact of either loss or constitutive activation of </w:instrText>
      </w:r>
      <w:r w:rsidR="00993FB4" w:rsidRPr="009C729A">
        <w:rPr>
          <w:rFonts w:ascii="Cambria" w:hAnsi="Cambria" w:cs="Cambria"/>
          <w:lang w:val="en-GB"/>
        </w:rPr>
        <w:instrText>β</w:instrText>
      </w:r>
      <w:r w:rsidR="00993FB4" w:rsidRPr="009C729A">
        <w:rPr>
          <w:lang w:val="en-GB"/>
        </w:rPr>
        <w:instrText xml:space="preserve">-PDGFR in stellate cells on fibrosis was assessed following carbon tetrachloride (CCl4) or bile duct ligation. Hepatocarcinogenesis in fibrotic liver was tracked after a single dose of diethylnitrosamine (DEN) followed by repeated injections of CCl4. Genome-wide expression profiling was performed from isolated stellate cells that expressed or lacked </w:instrText>
      </w:r>
      <w:r w:rsidR="00993FB4" w:rsidRPr="009C729A">
        <w:rPr>
          <w:rFonts w:ascii="Cambria" w:hAnsi="Cambria" w:cs="Cambria"/>
          <w:lang w:val="en-GB"/>
        </w:rPr>
        <w:instrText>β</w:instrText>
      </w:r>
      <w:r w:rsidR="00993FB4" w:rsidRPr="009C729A">
        <w:rPr>
          <w:lang w:val="en-GB"/>
        </w:rPr>
        <w:instrText xml:space="preserve">-PDGFR to determine deregulated pathways and evaluate their association with prognostic gene signatures in human cirrhosis.\nResults\nDepletion of </w:instrText>
      </w:r>
      <w:r w:rsidR="00993FB4" w:rsidRPr="009C729A">
        <w:rPr>
          <w:rFonts w:ascii="Cambria" w:hAnsi="Cambria" w:cs="Cambria"/>
          <w:lang w:val="en-GB"/>
        </w:rPr>
        <w:instrText>β</w:instrText>
      </w:r>
      <w:r w:rsidR="00993FB4" w:rsidRPr="009C729A">
        <w:rPr>
          <w:lang w:val="en-GB"/>
        </w:rPr>
        <w:instrText>-PDGFR in hepatic stellate cells decreased injury and fibrosis in vivo, while its auto-activation accelerated fibrosis. However, there was no difference in development of DEN-induced pre-neoplastic foci. Genomic profiling revealed ERK, AKT, and NF-</w:instrText>
      </w:r>
      <w:r w:rsidR="00993FB4" w:rsidRPr="009C729A">
        <w:rPr>
          <w:rFonts w:ascii="Cambria" w:hAnsi="Cambria" w:cs="Cambria"/>
          <w:lang w:val="en-GB"/>
        </w:rPr>
        <w:instrText>κ</w:instrText>
      </w:r>
      <w:r w:rsidR="00993FB4" w:rsidRPr="009C729A">
        <w:rPr>
          <w:lang w:val="en-GB"/>
        </w:rPr>
        <w:instrText xml:space="preserve">B pathways and a subset of a previously identified 186-gene prognostic signature in hepatitis C virus (HCV)-related cirrhosis as downstream of </w:instrText>
      </w:r>
      <w:r w:rsidR="00993FB4" w:rsidRPr="009C729A">
        <w:rPr>
          <w:rFonts w:ascii="Cambria" w:hAnsi="Cambria" w:cs="Cambria"/>
          <w:lang w:val="en-GB"/>
        </w:rPr>
        <w:instrText>β</w:instrText>
      </w:r>
      <w:r w:rsidR="00993FB4" w:rsidRPr="009C729A">
        <w:rPr>
          <w:lang w:val="en-GB"/>
        </w:rPr>
        <w:instrText xml:space="preserve">-PDGFR in stellate cells. In the human cohort, the </w:instrText>
      </w:r>
      <w:r w:rsidR="00993FB4" w:rsidRPr="009C729A">
        <w:rPr>
          <w:rFonts w:ascii="Cambria" w:hAnsi="Cambria" w:cs="Cambria"/>
          <w:lang w:val="en-GB"/>
        </w:rPr>
        <w:instrText>β</w:instrText>
      </w:r>
      <w:r w:rsidR="00993FB4" w:rsidRPr="009C729A">
        <w:rPr>
          <w:lang w:val="en-GB"/>
        </w:rPr>
        <w:instrText>-PDGFR signature was not associated with HCC development, but was significantly associated with a poorer outcome in HCV cirrhosis.\nConclusions\n</w:instrText>
      </w:r>
      <w:r w:rsidR="00993FB4" w:rsidRPr="009C729A">
        <w:rPr>
          <w:rFonts w:ascii="Cambria" w:hAnsi="Cambria" w:cs="Cambria"/>
          <w:lang w:val="en-GB"/>
        </w:rPr>
        <w:instrText>β</w:instrText>
      </w:r>
      <w:r w:rsidR="00993FB4" w:rsidRPr="009C729A">
        <w:rPr>
          <w:lang w:val="en-GB"/>
        </w:rPr>
        <w:instrText xml:space="preserve">-PDGFR is a key mediator of hepatic injury and fibrogenesis in vivo and contributes to the poor prognosis of human cirrhosis, but not by increasing HCC development.","DOI":"10.1016/j.jhep.2015.01.036","ISSN":"0168-8278","journalAbbreviation":"Journal of Hepatology","author":[{"family":"Kocabayoglu","given":"Peri"},{"family":"Lade","given":"Abigale"},{"family":"Lee","given":"Youngmin A."},{"family":"Dragomir","given":"Ana-Cristina"},{"family":"Sun","given":"Xiaochen"},{"family":"Fiel","given":"Maria Isabel"},{"family":"Thung","given":"Swan"},{"family":"Aloman","given":"Costica"},{"family":"Soriano","given":"Philippe"},{"family":"Hoshida","given":"Yujin"},{"family":"Friedman","given":"Scott L."}],"issued":{"date-parts":[["2015",7]]}},"label":"page"},{"id":14309,"uris":["http://zotero.org/users/2290582/items/KEIZ3HSB"],"uri":["http://zotero.org/users/2290582/items/KEIZ3HSB"],"itemData":{"id":14309,"type":"article-journal","title":"Liver: DNA methylation controls liver fibrogenesis","container-title":"Nature Reviews Gastroenterology &amp; Hepatology","page":"126-128","volume":"13","issue":"3","source":"www.nature.com.gate2.inist.fr","abstract":"New analysis reveals that activation of hepatic stellate cells, the key process driving liver fibrosis, is regulated through epigenetic mechanisms, including DNA methylation and hydroxymethylation.","DOI":"10.1038/nrgastro.2016.16","ISSN":"1759-5045","shortTitle":"Liver","journalAbbreviation":"Nat Rev Gastroenterol Hepatol","language":"en","author":[{"family":"Liu","given":"Xiao"},{"family":"Brenner","given":"David A."}],"issued":{"date-parts":[["2016",3]]}},"label":"page"}],"schema":"https://github.com/citation-style-language/schema/raw/master/csl-citation.json"} </w:instrText>
      </w:r>
      <w:r w:rsidR="007876BF" w:rsidRPr="009C729A">
        <w:rPr>
          <w:lang w:val="en-GB"/>
        </w:rPr>
        <w:fldChar w:fldCharType="separate"/>
      </w:r>
      <w:r w:rsidR="00993FB4" w:rsidRPr="009C729A">
        <w:rPr>
          <w:vertAlign w:val="superscript"/>
          <w:lang w:val="en-GB"/>
        </w:rPr>
        <w:t>13–15</w:t>
      </w:r>
      <w:r w:rsidR="007876BF" w:rsidRPr="009C729A">
        <w:rPr>
          <w:lang w:val="en-GB"/>
        </w:rPr>
        <w:fldChar w:fldCharType="end"/>
      </w:r>
      <w:r w:rsidR="00BB33FF" w:rsidRPr="009C729A">
        <w:rPr>
          <w:lang w:val="en-GB"/>
        </w:rPr>
        <w:t>.</w:t>
      </w:r>
    </w:p>
    <w:p w14:paraId="67E2B98B" w14:textId="61FFB8A2" w:rsidR="004410CF" w:rsidRPr="009C729A" w:rsidRDefault="004410CF" w:rsidP="001D4080">
      <w:pPr>
        <w:pStyle w:val="Titre1"/>
        <w:rPr>
          <w:lang w:val="en-GB"/>
        </w:rPr>
      </w:pPr>
      <w:r w:rsidRPr="009C729A">
        <w:rPr>
          <w:lang w:val="en-GB"/>
        </w:rPr>
        <w:t>Discussion</w:t>
      </w:r>
    </w:p>
    <w:p w14:paraId="49D33FF2" w14:textId="6BB76375" w:rsidR="00FF0EF8" w:rsidRPr="009C729A" w:rsidRDefault="00F74E17" w:rsidP="001D4080">
      <w:pPr>
        <w:rPr>
          <w:color w:val="000000"/>
          <w:szCs w:val="18"/>
          <w:lang w:val="en-GB"/>
        </w:rPr>
      </w:pPr>
      <w:r w:rsidRPr="009C729A">
        <w:rPr>
          <w:lang w:val="en-GB"/>
        </w:rPr>
        <w:t>GWAS</w:t>
      </w:r>
      <w:r w:rsidR="001A6BEB" w:rsidRPr="009C729A">
        <w:rPr>
          <w:lang w:val="en-GB"/>
        </w:rPr>
        <w:t xml:space="preserve"> only identified </w:t>
      </w:r>
      <w:r w:rsidR="00953FC3" w:rsidRPr="009C729A">
        <w:rPr>
          <w:lang w:val="en-GB"/>
        </w:rPr>
        <w:t>few genes involved</w:t>
      </w:r>
      <w:r w:rsidR="001A6BEB" w:rsidRPr="009C729A">
        <w:rPr>
          <w:lang w:val="en-GB"/>
        </w:rPr>
        <w:t xml:space="preserve"> </w:t>
      </w:r>
      <w:r w:rsidR="00953FC3" w:rsidRPr="009C729A">
        <w:rPr>
          <w:lang w:val="en-GB"/>
        </w:rPr>
        <w:t xml:space="preserve">in </w:t>
      </w:r>
      <w:r w:rsidR="001A6BEB" w:rsidRPr="009C729A">
        <w:rPr>
          <w:lang w:val="en-GB"/>
        </w:rPr>
        <w:t>NAFLD</w:t>
      </w:r>
      <w:r w:rsidR="0063015E" w:rsidRPr="009C729A">
        <w:rPr>
          <w:lang w:val="en-GB"/>
        </w:rPr>
        <w:t xml:space="preserve"> </w:t>
      </w:r>
      <w:r w:rsidR="00F97E90" w:rsidRPr="009C729A">
        <w:rPr>
          <w:lang w:val="en-GB"/>
        </w:rPr>
        <w:fldChar w:fldCharType="begin"/>
      </w:r>
      <w:r w:rsidR="00372680" w:rsidRPr="009C729A">
        <w:rPr>
          <w:lang w:val="en-GB"/>
        </w:rPr>
        <w:instrText xml:space="preserve"> ADDIN ZOTERO_ITEM CSL_CITATION {"citationID":"tUGoEVER","properties":{"formattedCitation":"{\\rtf \\super 32\\nosupersub{}}","plainCitation":"32"},"citationItems":[{"id":12581,"uris":["http://zotero.org/groups/308109/items/2Q99IUFI"],"uri":["http://zotero.org/groups/308109/items/2Q99IUFI"],"itemData":{"id":12581,"type":"article-journal","title":"The genetics of NAFLD","container-title":"Nature Reviews. Gastroenterology &amp; Hepatology","page":"645-655","volume":"10","issue":"11","source":"PubMed","abstract":"NAFLD is a disease spectrum ranging from simple steatosis, through steatohepatitis to fibrosis and, ultimately, cirrhosis. This condition is characterized by considerable interpatient variability in terms of severity and rate of progression: although a substantial proportion of the population is at risk of progressive disease, only a minority experience associated morbidity. As such, NAFLD is best considered a complex disease trait resulting from environmental exposures acting on a susceptible polygenic background and comprising multiple independent modifiers. Much ongoing research is focused on identifying the genetic factors that contribute to NAFLD pathogenesis. This Review describes the current status of the field, discussing specific genetic and epigenetic modifiers, including the mechanisms through which genes identified by genome-wide association studies, including PNPLA3, influence disease progression.","DOI":"10.1038/nrgastro.2013.182","ISSN":"1759-5053","note":"PMID: 24061205","journalAbbreviation":"Nat Rev Gastroenterol Hepatol","language":"eng","author":[{"family":"Anstee","given":"Quentin M."},{"family":"Day","given":"Christopher P."}],"issued":{"date-parts":[["2013",11]]}}}],"schema":"https://github.com/citation-style-language/schema/raw/master/csl-citation.json"} </w:instrText>
      </w:r>
      <w:r w:rsidR="00F97E90" w:rsidRPr="009C729A">
        <w:rPr>
          <w:lang w:val="en-GB"/>
        </w:rPr>
        <w:fldChar w:fldCharType="separate"/>
      </w:r>
      <w:r w:rsidR="00372680" w:rsidRPr="009C729A">
        <w:rPr>
          <w:vertAlign w:val="superscript"/>
          <w:lang w:val="en-GB"/>
        </w:rPr>
        <w:t>32</w:t>
      </w:r>
      <w:r w:rsidR="00F97E90" w:rsidRPr="009C729A">
        <w:rPr>
          <w:lang w:val="en-GB"/>
        </w:rPr>
        <w:fldChar w:fldCharType="end"/>
      </w:r>
      <w:r w:rsidR="001A6BEB" w:rsidRPr="009C729A">
        <w:rPr>
          <w:lang w:val="en-GB"/>
        </w:rPr>
        <w:t xml:space="preserve"> and </w:t>
      </w:r>
      <w:r w:rsidR="00513AB1" w:rsidRPr="009C729A">
        <w:rPr>
          <w:lang w:val="en-GB"/>
        </w:rPr>
        <w:t xml:space="preserve">the contribution of </w:t>
      </w:r>
      <w:r w:rsidR="001A6BEB" w:rsidRPr="009C729A">
        <w:rPr>
          <w:lang w:val="en-GB"/>
        </w:rPr>
        <w:t>epigenetic</w:t>
      </w:r>
      <w:r w:rsidR="00953FC3" w:rsidRPr="009C729A">
        <w:rPr>
          <w:lang w:val="en-GB"/>
        </w:rPr>
        <w:t>s</w:t>
      </w:r>
      <w:r w:rsidR="00013570" w:rsidRPr="009C729A">
        <w:rPr>
          <w:lang w:val="en-GB"/>
        </w:rPr>
        <w:t xml:space="preserve"> </w:t>
      </w:r>
      <w:r w:rsidR="00734829" w:rsidRPr="009C729A">
        <w:rPr>
          <w:lang w:val="en-GB"/>
        </w:rPr>
        <w:t xml:space="preserve">to </w:t>
      </w:r>
      <w:r w:rsidR="00953FC3" w:rsidRPr="009C729A">
        <w:rPr>
          <w:lang w:val="en-GB"/>
        </w:rPr>
        <w:t xml:space="preserve">T2D </w:t>
      </w:r>
      <w:r w:rsidR="00600C6A" w:rsidRPr="009C729A">
        <w:rPr>
          <w:lang w:val="en-GB"/>
        </w:rPr>
        <w:t xml:space="preserve">liver </w:t>
      </w:r>
      <w:r w:rsidR="00953FC3" w:rsidRPr="009C729A">
        <w:rPr>
          <w:lang w:val="en-GB"/>
        </w:rPr>
        <w:t xml:space="preserve">dysfunction </w:t>
      </w:r>
      <w:r w:rsidR="00734829" w:rsidRPr="009C729A">
        <w:rPr>
          <w:lang w:val="en-GB"/>
        </w:rPr>
        <w:t>is still elusive</w:t>
      </w:r>
      <w:r w:rsidR="001A6BEB" w:rsidRPr="009C729A">
        <w:rPr>
          <w:lang w:val="en-GB"/>
        </w:rPr>
        <w:t xml:space="preserve">. </w:t>
      </w:r>
      <w:r w:rsidR="00FE4B09" w:rsidRPr="009C729A">
        <w:rPr>
          <w:color w:val="000000"/>
          <w:szCs w:val="18"/>
          <w:lang w:val="en-GB"/>
        </w:rPr>
        <w:t xml:space="preserve">While we </w:t>
      </w:r>
      <w:r w:rsidR="00335E25" w:rsidRPr="009C729A">
        <w:rPr>
          <w:color w:val="000000"/>
          <w:szCs w:val="18"/>
          <w:lang w:val="en-GB"/>
        </w:rPr>
        <w:t xml:space="preserve">initially </w:t>
      </w:r>
      <w:r w:rsidR="00FE4B09" w:rsidRPr="009C729A">
        <w:rPr>
          <w:color w:val="000000"/>
          <w:szCs w:val="18"/>
          <w:lang w:val="en-GB"/>
        </w:rPr>
        <w:t xml:space="preserve">identified </w:t>
      </w:r>
      <w:r w:rsidR="00335E25" w:rsidRPr="009C729A">
        <w:rPr>
          <w:color w:val="000000"/>
          <w:szCs w:val="18"/>
          <w:lang w:val="en-GB"/>
        </w:rPr>
        <w:t xml:space="preserve">381 </w:t>
      </w:r>
      <w:r w:rsidR="00FE4B09" w:rsidRPr="009C729A">
        <w:rPr>
          <w:color w:val="000000"/>
          <w:szCs w:val="18"/>
          <w:lang w:val="en-GB"/>
        </w:rPr>
        <w:t>differentially methylated site</w:t>
      </w:r>
      <w:r w:rsidR="005718F5" w:rsidRPr="009C729A">
        <w:rPr>
          <w:color w:val="000000"/>
          <w:szCs w:val="18"/>
          <w:lang w:val="en-GB"/>
        </w:rPr>
        <w:t>s</w:t>
      </w:r>
      <w:r w:rsidR="00013570" w:rsidRPr="009C729A">
        <w:rPr>
          <w:color w:val="000000"/>
          <w:szCs w:val="18"/>
          <w:lang w:val="en-GB"/>
        </w:rPr>
        <w:t xml:space="preserve"> in liver from T2D obese patients</w:t>
      </w:r>
      <w:r w:rsidR="00645D7F" w:rsidRPr="009C729A">
        <w:rPr>
          <w:color w:val="000000"/>
          <w:szCs w:val="18"/>
          <w:lang w:val="en-GB"/>
        </w:rPr>
        <w:t xml:space="preserve"> </w:t>
      </w:r>
      <w:r w:rsidR="000E22E8" w:rsidRPr="009C729A">
        <w:rPr>
          <w:lang w:val="en-GB"/>
        </w:rPr>
        <w:t>(</w:t>
      </w:r>
      <w:r w:rsidR="000E22E8" w:rsidRPr="009C729A">
        <w:rPr>
          <w:b/>
          <w:lang w:val="en-GB"/>
        </w:rPr>
        <w:t>Extended Data Fig. 9</w:t>
      </w:r>
      <w:r w:rsidR="000E22E8" w:rsidRPr="009C729A">
        <w:rPr>
          <w:lang w:val="en-GB"/>
        </w:rPr>
        <w:t>)</w:t>
      </w:r>
      <w:r w:rsidR="00FE4B09" w:rsidRPr="009C729A">
        <w:rPr>
          <w:color w:val="000000"/>
          <w:szCs w:val="18"/>
          <w:lang w:val="en-GB"/>
        </w:rPr>
        <w:t>, a</w:t>
      </w:r>
      <w:r w:rsidR="00F945E1" w:rsidRPr="009C729A">
        <w:rPr>
          <w:color w:val="000000"/>
          <w:szCs w:val="18"/>
          <w:lang w:val="en-GB"/>
        </w:rPr>
        <w:t xml:space="preserve">fter adjusting </w:t>
      </w:r>
      <w:r w:rsidR="00335E25" w:rsidRPr="009C729A">
        <w:rPr>
          <w:color w:val="000000"/>
          <w:szCs w:val="18"/>
          <w:lang w:val="en-GB"/>
        </w:rPr>
        <w:t>for liver steatosis</w:t>
      </w:r>
      <w:r w:rsidR="00E223B7" w:rsidRPr="009C729A">
        <w:rPr>
          <w:color w:val="000000"/>
          <w:szCs w:val="18"/>
          <w:lang w:val="en-GB"/>
        </w:rPr>
        <w:t>,</w:t>
      </w:r>
      <w:r w:rsidR="00335E25" w:rsidRPr="009C729A">
        <w:rPr>
          <w:color w:val="000000"/>
          <w:szCs w:val="18"/>
          <w:lang w:val="en-GB"/>
        </w:rPr>
        <w:t xml:space="preserve"> </w:t>
      </w:r>
      <w:r w:rsidR="00FE4B09" w:rsidRPr="009C729A">
        <w:rPr>
          <w:color w:val="000000"/>
          <w:szCs w:val="18"/>
          <w:lang w:val="en-GB"/>
        </w:rPr>
        <w:t xml:space="preserve">we only </w:t>
      </w:r>
      <w:r w:rsidR="005718F5" w:rsidRPr="009C729A">
        <w:rPr>
          <w:color w:val="000000"/>
          <w:szCs w:val="18"/>
          <w:lang w:val="en-GB"/>
        </w:rPr>
        <w:t>observed</w:t>
      </w:r>
      <w:r w:rsidR="00FE4B09" w:rsidRPr="009C729A">
        <w:rPr>
          <w:color w:val="000000"/>
          <w:szCs w:val="18"/>
          <w:lang w:val="en-GB"/>
        </w:rPr>
        <w:t xml:space="preserve"> </w:t>
      </w:r>
      <w:r w:rsidR="00E15734" w:rsidRPr="009C729A">
        <w:rPr>
          <w:color w:val="000000"/>
          <w:szCs w:val="18"/>
          <w:lang w:val="en-GB"/>
        </w:rPr>
        <w:t>one</w:t>
      </w:r>
      <w:r w:rsidR="00FE4B09" w:rsidRPr="009C729A">
        <w:rPr>
          <w:color w:val="000000"/>
          <w:szCs w:val="18"/>
          <w:lang w:val="en-GB"/>
        </w:rPr>
        <w:t xml:space="preserve"> </w:t>
      </w:r>
      <w:r w:rsidR="00335E25" w:rsidRPr="009C729A">
        <w:rPr>
          <w:color w:val="000000"/>
          <w:szCs w:val="18"/>
          <w:lang w:val="en-GB"/>
        </w:rPr>
        <w:t>genome</w:t>
      </w:r>
      <w:r w:rsidR="00BE1266" w:rsidRPr="009C729A">
        <w:rPr>
          <w:color w:val="000000"/>
          <w:szCs w:val="18"/>
          <w:lang w:val="en-GB"/>
        </w:rPr>
        <w:t>-</w:t>
      </w:r>
      <w:r w:rsidR="00335E25" w:rsidRPr="009C729A">
        <w:rPr>
          <w:color w:val="000000"/>
          <w:szCs w:val="18"/>
          <w:lang w:val="en-GB"/>
        </w:rPr>
        <w:t xml:space="preserve">wide </w:t>
      </w:r>
      <w:r w:rsidR="00FE4B09" w:rsidRPr="009C729A">
        <w:rPr>
          <w:color w:val="000000"/>
          <w:szCs w:val="18"/>
          <w:lang w:val="en-GB"/>
        </w:rPr>
        <w:t>significant</w:t>
      </w:r>
      <w:r w:rsidR="00E15734" w:rsidRPr="009C729A">
        <w:rPr>
          <w:color w:val="000000"/>
          <w:szCs w:val="18"/>
          <w:lang w:val="en-GB"/>
        </w:rPr>
        <w:t xml:space="preserve"> </w:t>
      </w:r>
      <w:r w:rsidR="00875614" w:rsidRPr="009C729A">
        <w:rPr>
          <w:color w:val="000000"/>
          <w:szCs w:val="18"/>
          <w:lang w:val="en-GB"/>
        </w:rPr>
        <w:t xml:space="preserve">T2D </w:t>
      </w:r>
      <w:r w:rsidR="00BE1266" w:rsidRPr="009C729A">
        <w:rPr>
          <w:color w:val="000000"/>
          <w:szCs w:val="18"/>
          <w:lang w:val="en-GB"/>
        </w:rPr>
        <w:t>differentially</w:t>
      </w:r>
      <w:r w:rsidR="00335E25" w:rsidRPr="009C729A">
        <w:rPr>
          <w:color w:val="000000"/>
          <w:szCs w:val="18"/>
          <w:lang w:val="en-GB"/>
        </w:rPr>
        <w:t xml:space="preserve"> methylated DNA site</w:t>
      </w:r>
      <w:r w:rsidR="00013570" w:rsidRPr="009C729A">
        <w:rPr>
          <w:color w:val="000000"/>
          <w:szCs w:val="18"/>
          <w:lang w:val="en-GB"/>
        </w:rPr>
        <w:t>, associated with</w:t>
      </w:r>
      <w:r w:rsidR="00CD7D9B" w:rsidRPr="009C729A">
        <w:rPr>
          <w:color w:val="000000"/>
          <w:szCs w:val="18"/>
          <w:lang w:val="en-GB"/>
        </w:rPr>
        <w:t xml:space="preserve"> </w:t>
      </w:r>
      <w:r w:rsidR="000A1104" w:rsidRPr="009C729A">
        <w:rPr>
          <w:color w:val="000000"/>
          <w:szCs w:val="18"/>
          <w:lang w:val="en-GB"/>
        </w:rPr>
        <w:t xml:space="preserve">the </w:t>
      </w:r>
      <w:r w:rsidR="00CD7D9B" w:rsidRPr="009C729A">
        <w:rPr>
          <w:color w:val="000000"/>
          <w:szCs w:val="18"/>
          <w:lang w:val="en-GB"/>
        </w:rPr>
        <w:t xml:space="preserve">increase </w:t>
      </w:r>
      <w:r w:rsidR="00013570" w:rsidRPr="009C729A">
        <w:rPr>
          <w:color w:val="000000"/>
          <w:szCs w:val="18"/>
          <w:lang w:val="en-GB"/>
        </w:rPr>
        <w:t>of</w:t>
      </w:r>
      <w:r w:rsidR="00CD7D9B" w:rsidRPr="009C729A">
        <w:rPr>
          <w:color w:val="000000"/>
          <w:szCs w:val="18"/>
          <w:lang w:val="en-GB"/>
        </w:rPr>
        <w:t xml:space="preserve"> </w:t>
      </w:r>
      <w:r w:rsidR="00335E25" w:rsidRPr="009C729A">
        <w:rPr>
          <w:i/>
          <w:color w:val="000000"/>
          <w:szCs w:val="18"/>
          <w:lang w:val="en-GB"/>
        </w:rPr>
        <w:t>PDGFA</w:t>
      </w:r>
      <w:r w:rsidR="00335E25" w:rsidRPr="009C729A">
        <w:rPr>
          <w:color w:val="000000"/>
          <w:szCs w:val="18"/>
          <w:lang w:val="en-GB"/>
        </w:rPr>
        <w:t xml:space="preserve"> </w:t>
      </w:r>
      <w:r w:rsidR="00013570" w:rsidRPr="009C729A">
        <w:rPr>
          <w:color w:val="000000"/>
          <w:szCs w:val="18"/>
          <w:lang w:val="en-GB"/>
        </w:rPr>
        <w:t xml:space="preserve">expression </w:t>
      </w:r>
      <w:r w:rsidR="00335E25" w:rsidRPr="009C729A">
        <w:rPr>
          <w:color w:val="000000"/>
          <w:szCs w:val="18"/>
          <w:lang w:val="en-GB"/>
        </w:rPr>
        <w:t>in ci</w:t>
      </w:r>
      <w:r w:rsidR="005375F2" w:rsidRPr="009C729A">
        <w:rPr>
          <w:color w:val="000000"/>
          <w:szCs w:val="18"/>
          <w:lang w:val="en-GB"/>
        </w:rPr>
        <w:t>s</w:t>
      </w:r>
      <w:r w:rsidR="00CD7D9B" w:rsidRPr="009C729A">
        <w:rPr>
          <w:color w:val="000000"/>
          <w:szCs w:val="18"/>
          <w:lang w:val="en-GB"/>
        </w:rPr>
        <w:t>.</w:t>
      </w:r>
      <w:r w:rsidR="004D4F76" w:rsidRPr="009C729A">
        <w:rPr>
          <w:color w:val="000000"/>
          <w:szCs w:val="18"/>
          <w:lang w:val="en-GB"/>
        </w:rPr>
        <w:t xml:space="preserve"> </w:t>
      </w:r>
      <w:r w:rsidR="00AD13C9" w:rsidRPr="009C729A">
        <w:rPr>
          <w:lang w:val="en-GB"/>
        </w:rPr>
        <w:t xml:space="preserve">Elevated </w:t>
      </w:r>
      <w:r w:rsidR="00AD13C9" w:rsidRPr="009C729A">
        <w:rPr>
          <w:i/>
          <w:lang w:val="en-GB"/>
        </w:rPr>
        <w:t>PDGFA</w:t>
      </w:r>
      <w:r w:rsidR="00AD13C9" w:rsidRPr="009C729A">
        <w:rPr>
          <w:lang w:val="en-GB"/>
        </w:rPr>
        <w:t xml:space="preserve"> expression </w:t>
      </w:r>
      <w:r w:rsidR="00013570" w:rsidRPr="009C729A">
        <w:rPr>
          <w:lang w:val="en-GB"/>
        </w:rPr>
        <w:t xml:space="preserve">was </w:t>
      </w:r>
      <w:r w:rsidR="002318BA" w:rsidRPr="009C729A">
        <w:rPr>
          <w:lang w:val="en-GB"/>
        </w:rPr>
        <w:t xml:space="preserve">also </w:t>
      </w:r>
      <w:r w:rsidR="00013570" w:rsidRPr="009C729A">
        <w:rPr>
          <w:lang w:val="en-GB"/>
        </w:rPr>
        <w:t>reported</w:t>
      </w:r>
      <w:r w:rsidR="00AD13C9" w:rsidRPr="009C729A">
        <w:rPr>
          <w:lang w:val="en-GB"/>
        </w:rPr>
        <w:t xml:space="preserve"> </w:t>
      </w:r>
      <w:r w:rsidR="00013570" w:rsidRPr="009C729A">
        <w:rPr>
          <w:lang w:val="en-GB"/>
        </w:rPr>
        <w:t xml:space="preserve">in </w:t>
      </w:r>
      <w:r w:rsidR="00AD13C9" w:rsidRPr="009C729A">
        <w:rPr>
          <w:lang w:val="en-GB"/>
        </w:rPr>
        <w:t xml:space="preserve">biliary atresia </w:t>
      </w:r>
      <w:r w:rsidR="00AD13C9" w:rsidRPr="009C729A">
        <w:rPr>
          <w:lang w:val="en-GB"/>
        </w:rPr>
        <w:fldChar w:fldCharType="begin"/>
      </w:r>
      <w:r w:rsidR="00372680" w:rsidRPr="009C729A">
        <w:rPr>
          <w:lang w:val="en-GB"/>
        </w:rPr>
        <w:instrText xml:space="preserve"> ADDIN ZOTERO_ITEM CSL_CITATION {"citationID":"h6sw3h1T","properties":{"formattedCitation":"{\\rtf \\super 33\\nosupersub{}}","plainCitation":"33"},"citationItems":[{"id":14330,"uris":["http://zotero.org/users/2290582/items/2VR8M5B8"],"uri":["http://zotero.org/users/2290582/items/2VR8M5B8"],"itemData":{"id":14330,"type":"article-journal","title":"Methylation Microarray Studies Highlight PDGFA Expression as a Factor in Biliary Atresia","container-title":"PLOS ONE","page":"e0151521","volume":"11","issue":"3","source":"PLoS Journals","abstract":"Biliary atresia (BA) is a progressive fibro-inflammatory disorder that is the leading indication for liver transplantation in children. Although there is evidence implicating genetic, infectious, environmental, and inflammatory causes, the etiology of BA remains unknown. We have recently reported that cholangiocytes from BA patients showed decreased DNA methylation relative to disease- and non-disease controls, supporting a potential role for DNA hypomethylation in BA etiopathogenesis. In the current study, we examined the methylation status of specific genes in human BA livers using methylation microarray technology. We found global DNA hypomethylation in BA samples as compared to disease- and non-disease controls at specific genetic loci. Hedgehog pathway members, SHH and GLI2, known to be upregulated in BA, were both hypomethylated, validating this approach as an investigative tool. Another region near the PDGFA locus was the most significantly hypomethylated in BA, suggesting potential aberrant expression. Validation assays confirmed increased transcriptional and protein expression of PDGFA in BA livers. We also show that PDGF-A protein is specifically localized to cholangiocytes in human liver samples. Injection of PDGF-AA protein dimer into zebrafish larvae caused biliary developmental and functional defects. In addition, activation of the Hedgehog pathway caused increased expression of PDGF-A in zebrafish larvae, providing a previously unrecognized link between PDGF and the Hedgehog pathway. Our findings implicate DNA hypomethylation as a specific factor in mediating overexpression of genes associated with BA and identify PDGF as a new candidate in BA pathogenesis.","DOI":"10.1371/journal.pone.0151521","ISSN":"1932-6203","journalAbbreviation":"PLOS ONE","author":[{"family":"Cofer","given":"Zenobia C."},{"family":"Cui","given":"Shuang"},{"family":"EauClaire","given":"Steven F."},{"family":"Kim","given":"Cecilia"},{"family":"Tobias","given":"John W."},{"family":"Hakonarson","given":"Hakon"},{"family":"Loomes","given":"Kathleen M."},{"family":"Matthews","given":"Randolph P."}],"issued":{"date-parts":[["2016",3,24]]}}}],"schema":"https://github.com/citation-style-language/schema/raw/master/csl-citation.json"} </w:instrText>
      </w:r>
      <w:r w:rsidR="00AD13C9" w:rsidRPr="009C729A">
        <w:rPr>
          <w:lang w:val="en-GB"/>
        </w:rPr>
        <w:fldChar w:fldCharType="separate"/>
      </w:r>
      <w:r w:rsidR="00372680" w:rsidRPr="009C729A">
        <w:rPr>
          <w:vertAlign w:val="superscript"/>
          <w:lang w:val="en-GB"/>
        </w:rPr>
        <w:t>33</w:t>
      </w:r>
      <w:r w:rsidR="00AD13C9" w:rsidRPr="009C729A">
        <w:rPr>
          <w:lang w:val="en-GB"/>
        </w:rPr>
        <w:fldChar w:fldCharType="end"/>
      </w:r>
      <w:r w:rsidR="00AD13C9" w:rsidRPr="009C729A">
        <w:rPr>
          <w:lang w:val="en-GB"/>
        </w:rPr>
        <w:t xml:space="preserve">, and is a diagnostic and prognostic biomarker of cholangiocarcinoma, a </w:t>
      </w:r>
      <w:r w:rsidR="00CE5013" w:rsidRPr="009C729A">
        <w:rPr>
          <w:lang w:val="en-GB"/>
        </w:rPr>
        <w:t xml:space="preserve">liver cancer </w:t>
      </w:r>
      <w:r w:rsidR="008161C7" w:rsidRPr="009C729A">
        <w:rPr>
          <w:lang w:val="en-GB"/>
        </w:rPr>
        <w:t xml:space="preserve">of </w:t>
      </w:r>
      <w:r w:rsidR="00AD13C9" w:rsidRPr="009C729A">
        <w:rPr>
          <w:lang w:val="en-GB"/>
        </w:rPr>
        <w:t xml:space="preserve">increased incidence that is not associated with obesity but with severe insulin resistance </w:t>
      </w:r>
      <w:r w:rsidR="00AD13C9" w:rsidRPr="009C729A">
        <w:rPr>
          <w:lang w:val="en-GB"/>
        </w:rPr>
        <w:fldChar w:fldCharType="begin"/>
      </w:r>
      <w:r w:rsidR="00372680" w:rsidRPr="009C729A">
        <w:rPr>
          <w:lang w:val="en-GB"/>
        </w:rPr>
        <w:instrText xml:space="preserve"> ADDIN ZOTERO_ITEM CSL_CITATION {"citationID":"1o1qij850h","properties":{"formattedCitation":"{\\rtf \\super 34,35\\nosupersub{}}","plainCitation":"34,35"},"citationItems":[{"id":11669,"uris":["http://zotero.org/users/2290582/items/GJ9GM962"],"uri":["http://zotero.org/users/2290582/items/GJ9GM962"],"itemData":{"id":11669,"type":"article-journal","title":"Platelet-derived growth factor may be a potential diagnostic and prognostic marker for cholangiocarcinoma","container-title":"Tumour Biology: The Journal of the International Society for Oncodevelopmental Biology and Medicine","page":"1785-1802","volume":"33","issue":"5","source":"PubMed","abstract":"Our previous report showed that platelet-derived growth factor (PDGF) and related genes were upregulated in a Syrian hamster model and could be detected in all human cholangiocarcinoma (CCA) tissues. We therefore hoped that PDGF could be used as a diagnostic and prognostic marker. We analyzed 78 samples of human CCA and adjacent tissues for PDGF and related gene expression, and localized PDGF protein expression. The mechanism of anti-cancer drugs on PDGF and related genes or proteins in CCA cell lines (OCA17, M156, and KKU100) was studied through MTT cell viability assay, quantitative real-time PCR, and immunoblotting. Mutagenesis of the PDGFRA coding region was analyzed. Moreover, the PDGFRA in sera of CCA patients and healthy controls was investigated. PDGFA was found to be upregulated in CCA tissue (84.6 %). Positive PDGFA immunohistochemical staining was significantly correlated with status (P = 0.000), stage of CCA (P = 0.013), metastasis (P = 0.017), and short survival rate (P = 0.005), and the multivariate analysis confirmed that PDGFA positive immunostaining had a higher likelihood of the risk of death (HR = 2.907, P = 0.016). For DNA point mutation of the PDGFRA sequence, silent mutations were found at tyrosine kinase 2 V824V (exon 18) and A603A (exon 13), and a missense mutation in S478P (exon 10); there was only a missense mutation in S478P (29 %) that has significant correlation with the histopathological grading (P = 0.037) and positive immunoreactive PDGFA (P = 0.021). In vitro cell line study by immunowestern blotting found that sunitinib malate had an inhibitory effect on the PDGFA pathway by decreasing p-PDGFRA, AKT, and p-AKT expression. The serum level of PDGFA in CCA patients was significantly higher than those of healthy control by 1.4-fold (P = 0.014). The present results suggest that PDGFA and PDGFRA may be used for CCA prognosis and/or as diagnostic candidate markers.","DOI":"10.1007/s13277-012-0438-8","ISSN":"1423-0380","note":"PMID: 22733151","journalAbbreviation":"Tumour Biol.","language":"eng","author":[{"family":"Boonjaraspinyo","given":"Sirintip"},{"family":"Boonmars","given":"Thidarut"},{"family":"Wu","given":"Zhiliang"},{"family":"Loilome","given":"Watcharin"},{"family":"Sithithaworn","given":"Paiboon"},{"family":"Nagano","given":"Isao"},{"family":"Pinlaor","given":"Somchai"},{"family":"Yongvanit","given":"Puangrat"},{"family":"Nielsen","given":"Phuangphaka Sadee"},{"family":"Pairojkul","given":"Chawalit"},{"family":"Khuntikeo","given":"Narong"}],"issued":{"date-parts":[["2012",10]]}},"label":"page"},{"id":11674,"uris":["http://zotero.org/users/2290582/items/5CUWSMJR"],"uri":["http://zotero.org/users/2290582/items/5CUWSMJR"],"itemData":{"id":11674,"type":"article-journal","title":"Is cholangiocarcinoma another complication of insulin resistance: a report of three cases","container-title":"Metabolic Syndrome and Related Disorders","page":"194-202","volume":"5","issue":"2","source":"PubMed","abstract":"BACKGROUND: Cholangiocarcinoma is the second most common primary liver cancer, and the number of cases of intrahepatic cholangiocarcinoma (ICC) have been steadily increasing worldwide. Although the reasons for this surge are unknown, insulin resistance (IR) could be a risk factor, similar to what has been reported for other cancers.\nCASE REPORT: We report on 3 cases of ICC arising in subjects sharing IR as an underlying risk factor. Case 1 was an obese and dyslipidemic patient with NAFLD. The second and the third patients were affected by type 2 diabetes.\nCONCLUSIONS: Evidence for a link between IR and onset of cholangiocarcinoma in our patients rests on three lines of evidence: epidemiological, biological, and exclusion of others risk factors. Studies are needed to confirm our hypothesis that IR is a risk factor for the development of ICC.","DOI":"10.1089/met.2006.0018","ISSN":"1557-8518","note":"PMID: 18370827","shortTitle":"Is cholangiocarcinoma another complication of insulin resistance","journalAbbreviation":"Metab Syndr Relat Disord","language":"eng","author":[{"family":"Michelini","given":"E."},{"family":"Lonardo","given":"A."},{"family":"Ballestri","given":"S."},{"family":"Costantini","given":"M."},{"family":"Caporali","given":"C."},{"family":"Bonati","given":"M. E."},{"family":"Bertolotti","given":"M."},{"family":"Iori","given":"R."},{"family":"Loria","given":"P."}],"issued":{"date-parts":[["2007",6]]}},"label":"page"}],"schema":"https://github.com/citation-style-language/schema/raw/master/csl-citation.json"} </w:instrText>
      </w:r>
      <w:r w:rsidR="00AD13C9" w:rsidRPr="009C729A">
        <w:rPr>
          <w:lang w:val="en-GB"/>
        </w:rPr>
        <w:fldChar w:fldCharType="separate"/>
      </w:r>
      <w:r w:rsidR="00372680" w:rsidRPr="009C729A">
        <w:rPr>
          <w:vertAlign w:val="superscript"/>
          <w:lang w:val="en-GB"/>
        </w:rPr>
        <w:t>34,35</w:t>
      </w:r>
      <w:r w:rsidR="00AD13C9" w:rsidRPr="009C729A">
        <w:rPr>
          <w:lang w:val="en-GB"/>
        </w:rPr>
        <w:fldChar w:fldCharType="end"/>
      </w:r>
      <w:r w:rsidR="00AD13C9" w:rsidRPr="009C729A">
        <w:rPr>
          <w:lang w:val="en-GB"/>
        </w:rPr>
        <w:t xml:space="preserve">. </w:t>
      </w:r>
      <w:r w:rsidR="00B553EA" w:rsidRPr="009C729A">
        <w:rPr>
          <w:color w:val="000000"/>
          <w:szCs w:val="18"/>
          <w:lang w:val="en-GB"/>
        </w:rPr>
        <w:t xml:space="preserve">Notably, </w:t>
      </w:r>
      <w:r w:rsidR="00AD13C9" w:rsidRPr="009C729A">
        <w:rPr>
          <w:color w:val="000000"/>
          <w:szCs w:val="18"/>
          <w:lang w:val="en-GB"/>
        </w:rPr>
        <w:t>we found that</w:t>
      </w:r>
      <w:r w:rsidR="00B553EA" w:rsidRPr="009C729A">
        <w:rPr>
          <w:color w:val="000000"/>
          <w:szCs w:val="18"/>
          <w:lang w:val="en-GB"/>
        </w:rPr>
        <w:t xml:space="preserve"> </w:t>
      </w:r>
      <w:r w:rsidR="00812039" w:rsidRPr="009C729A">
        <w:rPr>
          <w:color w:val="000000"/>
          <w:szCs w:val="18"/>
          <w:lang w:val="en-GB"/>
        </w:rPr>
        <w:t xml:space="preserve">liver </w:t>
      </w:r>
      <w:r w:rsidR="00B553EA" w:rsidRPr="009C729A">
        <w:rPr>
          <w:i/>
          <w:color w:val="000000"/>
          <w:szCs w:val="18"/>
          <w:lang w:val="en-GB"/>
        </w:rPr>
        <w:t>PDGFA</w:t>
      </w:r>
      <w:r w:rsidR="00B553EA" w:rsidRPr="009C729A">
        <w:rPr>
          <w:color w:val="000000"/>
          <w:szCs w:val="18"/>
          <w:lang w:val="en-GB"/>
        </w:rPr>
        <w:t xml:space="preserve"> </w:t>
      </w:r>
      <w:r w:rsidR="00BA1D92" w:rsidRPr="009C729A">
        <w:rPr>
          <w:lang w:val="en-GB"/>
        </w:rPr>
        <w:t xml:space="preserve">cg14496282 </w:t>
      </w:r>
      <w:r w:rsidR="00B553EA" w:rsidRPr="009C729A">
        <w:rPr>
          <w:color w:val="000000"/>
          <w:szCs w:val="18"/>
          <w:lang w:val="en-GB"/>
        </w:rPr>
        <w:t>hypomethylation and</w:t>
      </w:r>
      <w:r w:rsidR="002910D2" w:rsidRPr="009C729A">
        <w:rPr>
          <w:color w:val="000000"/>
          <w:szCs w:val="18"/>
          <w:lang w:val="en-GB"/>
        </w:rPr>
        <w:t xml:space="preserve"> </w:t>
      </w:r>
      <w:r w:rsidR="008161C7" w:rsidRPr="009C729A">
        <w:rPr>
          <w:color w:val="000000"/>
          <w:szCs w:val="18"/>
          <w:lang w:val="en-GB"/>
        </w:rPr>
        <w:t xml:space="preserve">concomitant </w:t>
      </w:r>
      <w:r w:rsidR="002910D2" w:rsidRPr="009C729A">
        <w:rPr>
          <w:color w:val="000000"/>
          <w:szCs w:val="18"/>
          <w:lang w:val="en-GB"/>
        </w:rPr>
        <w:t xml:space="preserve">rise </w:t>
      </w:r>
      <w:r w:rsidR="008161C7" w:rsidRPr="009C729A">
        <w:rPr>
          <w:color w:val="000000"/>
          <w:szCs w:val="18"/>
          <w:lang w:val="en-GB"/>
        </w:rPr>
        <w:t xml:space="preserve">in </w:t>
      </w:r>
      <w:r w:rsidR="00812039" w:rsidRPr="009C729A">
        <w:rPr>
          <w:color w:val="000000"/>
          <w:szCs w:val="18"/>
          <w:lang w:val="en-GB"/>
        </w:rPr>
        <w:t xml:space="preserve">liver </w:t>
      </w:r>
      <w:r w:rsidR="003541B9" w:rsidRPr="009C729A">
        <w:rPr>
          <w:i/>
          <w:color w:val="000000"/>
          <w:szCs w:val="18"/>
          <w:lang w:val="en-GB"/>
        </w:rPr>
        <w:t>PDGFA</w:t>
      </w:r>
      <w:r w:rsidR="003541B9" w:rsidRPr="009C729A">
        <w:rPr>
          <w:color w:val="000000"/>
          <w:szCs w:val="18"/>
          <w:lang w:val="en-GB"/>
        </w:rPr>
        <w:t xml:space="preserve"> </w:t>
      </w:r>
      <w:r w:rsidR="00B553EA" w:rsidRPr="009C729A">
        <w:rPr>
          <w:color w:val="000000"/>
          <w:szCs w:val="18"/>
          <w:lang w:val="en-GB"/>
        </w:rPr>
        <w:t>expression w</w:t>
      </w:r>
      <w:r w:rsidR="00AD13C9" w:rsidRPr="009C729A">
        <w:rPr>
          <w:color w:val="000000"/>
          <w:szCs w:val="18"/>
          <w:lang w:val="en-GB"/>
        </w:rPr>
        <w:t>ere</w:t>
      </w:r>
      <w:r w:rsidR="00B553EA" w:rsidRPr="009C729A">
        <w:rPr>
          <w:color w:val="000000"/>
          <w:szCs w:val="18"/>
          <w:lang w:val="en-GB"/>
        </w:rPr>
        <w:t xml:space="preserve"> associated with </w:t>
      </w:r>
      <w:r w:rsidR="00013570" w:rsidRPr="009C729A">
        <w:rPr>
          <w:color w:val="000000"/>
          <w:szCs w:val="18"/>
          <w:lang w:val="en-GB"/>
        </w:rPr>
        <w:t xml:space="preserve">systemic </w:t>
      </w:r>
      <w:r w:rsidR="00B553EA" w:rsidRPr="009C729A">
        <w:rPr>
          <w:color w:val="000000"/>
          <w:szCs w:val="18"/>
          <w:lang w:val="en-GB"/>
        </w:rPr>
        <w:t xml:space="preserve">insulin resistance </w:t>
      </w:r>
      <w:r w:rsidR="00812039" w:rsidRPr="009C729A">
        <w:rPr>
          <w:color w:val="000000"/>
          <w:szCs w:val="18"/>
          <w:lang w:val="en-GB"/>
        </w:rPr>
        <w:t xml:space="preserve">in non-diabetic obese patients </w:t>
      </w:r>
      <w:r w:rsidR="00B553EA" w:rsidRPr="009C729A">
        <w:rPr>
          <w:color w:val="000000"/>
          <w:szCs w:val="18"/>
          <w:lang w:val="en-GB"/>
        </w:rPr>
        <w:t xml:space="preserve">but not </w:t>
      </w:r>
      <w:r w:rsidR="00B81C16" w:rsidRPr="009C729A">
        <w:rPr>
          <w:color w:val="000000"/>
          <w:szCs w:val="18"/>
          <w:lang w:val="en-GB"/>
        </w:rPr>
        <w:t xml:space="preserve">with </w:t>
      </w:r>
      <w:r w:rsidR="008161C7" w:rsidRPr="009C729A">
        <w:rPr>
          <w:color w:val="000000"/>
          <w:szCs w:val="18"/>
          <w:lang w:val="en-GB"/>
        </w:rPr>
        <w:t xml:space="preserve">their </w:t>
      </w:r>
      <w:r w:rsidR="000A1104" w:rsidRPr="009C729A">
        <w:rPr>
          <w:color w:val="000000"/>
          <w:szCs w:val="18"/>
          <w:lang w:val="en-GB"/>
        </w:rPr>
        <w:t>glucose values</w:t>
      </w:r>
      <w:r w:rsidR="00BB33FF" w:rsidRPr="009C729A">
        <w:rPr>
          <w:color w:val="000000"/>
          <w:szCs w:val="18"/>
          <w:lang w:val="en-GB"/>
        </w:rPr>
        <w:t>.</w:t>
      </w:r>
    </w:p>
    <w:p w14:paraId="4F74BAA7" w14:textId="014BCC84" w:rsidR="003D1A75" w:rsidRPr="009C729A" w:rsidRDefault="00B553EA" w:rsidP="001D4080">
      <w:pPr>
        <w:rPr>
          <w:lang w:val="en-GB"/>
        </w:rPr>
      </w:pPr>
      <w:r w:rsidRPr="009C729A">
        <w:rPr>
          <w:color w:val="000000"/>
          <w:szCs w:val="18"/>
          <w:lang w:val="en-GB"/>
        </w:rPr>
        <w:t>The</w:t>
      </w:r>
      <w:r w:rsidR="00703265" w:rsidRPr="009C729A">
        <w:rPr>
          <w:color w:val="000000"/>
          <w:szCs w:val="18"/>
          <w:lang w:val="en-GB"/>
        </w:rPr>
        <w:t xml:space="preserve"> </w:t>
      </w:r>
      <w:r w:rsidR="00013570" w:rsidRPr="009C729A">
        <w:rPr>
          <w:color w:val="000000"/>
          <w:szCs w:val="18"/>
          <w:lang w:val="en-GB"/>
        </w:rPr>
        <w:t xml:space="preserve">genetic </w:t>
      </w:r>
      <w:r w:rsidR="005B2DD2" w:rsidRPr="009C729A">
        <w:rPr>
          <w:color w:val="000000"/>
          <w:szCs w:val="18"/>
          <w:lang w:val="en-GB"/>
        </w:rPr>
        <w:t xml:space="preserve">data from </w:t>
      </w:r>
      <w:r w:rsidR="000A1104" w:rsidRPr="009C729A">
        <w:rPr>
          <w:color w:val="000000"/>
          <w:szCs w:val="18"/>
          <w:lang w:val="en-GB"/>
        </w:rPr>
        <w:t>our analysis of</w:t>
      </w:r>
      <w:r w:rsidR="008161C7" w:rsidRPr="009C729A">
        <w:rPr>
          <w:color w:val="000000"/>
          <w:szCs w:val="18"/>
          <w:lang w:val="en-GB"/>
        </w:rPr>
        <w:t xml:space="preserve"> </w:t>
      </w:r>
      <w:r w:rsidR="005B2DD2" w:rsidRPr="009C729A">
        <w:rPr>
          <w:color w:val="000000"/>
          <w:szCs w:val="18"/>
          <w:lang w:val="en-GB"/>
        </w:rPr>
        <w:t>GRS</w:t>
      </w:r>
      <w:r w:rsidR="000A1104" w:rsidRPr="009C729A">
        <w:rPr>
          <w:color w:val="000000"/>
          <w:szCs w:val="18"/>
          <w:lang w:val="en-GB"/>
        </w:rPr>
        <w:t xml:space="preserve"> related to insulin resistance</w:t>
      </w:r>
      <w:r w:rsidR="005B2DD2" w:rsidRPr="009C729A">
        <w:rPr>
          <w:color w:val="000000"/>
          <w:szCs w:val="18"/>
          <w:lang w:val="en-GB"/>
        </w:rPr>
        <w:t>,</w:t>
      </w:r>
      <w:r w:rsidR="00013570" w:rsidRPr="009C729A">
        <w:rPr>
          <w:color w:val="000000"/>
          <w:szCs w:val="18"/>
          <w:lang w:val="en-GB"/>
        </w:rPr>
        <w:t xml:space="preserve"> together with our</w:t>
      </w:r>
      <w:r w:rsidR="005B2DD2" w:rsidRPr="009C729A">
        <w:rPr>
          <w:color w:val="000000"/>
          <w:szCs w:val="18"/>
          <w:lang w:val="en-GB"/>
        </w:rPr>
        <w:t xml:space="preserve"> in </w:t>
      </w:r>
      <w:r w:rsidR="005B2DD2" w:rsidRPr="009C729A">
        <w:rPr>
          <w:i/>
          <w:color w:val="000000"/>
          <w:szCs w:val="18"/>
          <w:lang w:val="en-GB"/>
        </w:rPr>
        <w:t>vitro</w:t>
      </w:r>
      <w:r w:rsidR="005B2DD2" w:rsidRPr="009C729A">
        <w:rPr>
          <w:color w:val="000000"/>
          <w:szCs w:val="18"/>
          <w:lang w:val="en-GB"/>
        </w:rPr>
        <w:t xml:space="preserve"> and in </w:t>
      </w:r>
      <w:r w:rsidR="005B2DD2" w:rsidRPr="009C729A">
        <w:rPr>
          <w:i/>
          <w:color w:val="000000"/>
          <w:szCs w:val="18"/>
          <w:lang w:val="en-GB"/>
        </w:rPr>
        <w:t xml:space="preserve">vivo </w:t>
      </w:r>
      <w:r w:rsidR="00013570" w:rsidRPr="009C729A">
        <w:rPr>
          <w:color w:val="000000"/>
          <w:szCs w:val="18"/>
          <w:lang w:val="en-GB"/>
        </w:rPr>
        <w:t xml:space="preserve">mice </w:t>
      </w:r>
      <w:r w:rsidR="005B2DD2" w:rsidRPr="009C729A">
        <w:rPr>
          <w:color w:val="000000"/>
          <w:szCs w:val="18"/>
          <w:lang w:val="en-GB"/>
        </w:rPr>
        <w:t>experiments</w:t>
      </w:r>
      <w:r w:rsidR="000A1104" w:rsidRPr="009C729A">
        <w:rPr>
          <w:color w:val="000000"/>
          <w:szCs w:val="18"/>
          <w:lang w:val="en-GB"/>
        </w:rPr>
        <w:t>,</w:t>
      </w:r>
      <w:r w:rsidR="005B2DD2" w:rsidRPr="009C729A">
        <w:rPr>
          <w:color w:val="000000"/>
          <w:szCs w:val="18"/>
          <w:lang w:val="en-GB"/>
        </w:rPr>
        <w:t xml:space="preserve"> </w:t>
      </w:r>
      <w:r w:rsidR="002318BA" w:rsidRPr="009C729A">
        <w:rPr>
          <w:color w:val="000000"/>
          <w:szCs w:val="18"/>
          <w:lang w:val="en-GB"/>
        </w:rPr>
        <w:t>suggest</w:t>
      </w:r>
      <w:r w:rsidR="00812039" w:rsidRPr="009C729A">
        <w:rPr>
          <w:color w:val="000000"/>
          <w:szCs w:val="18"/>
          <w:lang w:val="en-GB"/>
        </w:rPr>
        <w:t>ed</w:t>
      </w:r>
      <w:r w:rsidR="00A04E1E" w:rsidRPr="009C729A">
        <w:rPr>
          <w:color w:val="000000"/>
          <w:szCs w:val="18"/>
          <w:lang w:val="en-GB"/>
        </w:rPr>
        <w:t xml:space="preserve"> </w:t>
      </w:r>
      <w:r w:rsidR="00013570" w:rsidRPr="009C729A">
        <w:rPr>
          <w:color w:val="000000"/>
          <w:szCs w:val="18"/>
          <w:lang w:val="en-GB"/>
        </w:rPr>
        <w:t xml:space="preserve">a </w:t>
      </w:r>
      <w:r w:rsidR="00A04E1E" w:rsidRPr="009C729A">
        <w:rPr>
          <w:color w:val="000000"/>
          <w:szCs w:val="18"/>
          <w:lang w:val="en-GB"/>
        </w:rPr>
        <w:t>causative</w:t>
      </w:r>
      <w:r w:rsidR="005B2DD2" w:rsidRPr="009C729A">
        <w:rPr>
          <w:color w:val="000000"/>
          <w:szCs w:val="18"/>
          <w:lang w:val="en-GB"/>
        </w:rPr>
        <w:t xml:space="preserve"> effect of insulin on methylation level, hepatic expression and secretion of </w:t>
      </w:r>
      <w:r w:rsidR="00013570" w:rsidRPr="009C729A">
        <w:rPr>
          <w:color w:val="000000"/>
          <w:szCs w:val="18"/>
          <w:lang w:val="en-GB"/>
        </w:rPr>
        <w:t xml:space="preserve">this </w:t>
      </w:r>
      <w:r w:rsidR="00F35165" w:rsidRPr="009C729A">
        <w:rPr>
          <w:color w:val="000000"/>
          <w:szCs w:val="18"/>
          <w:lang w:val="en-GB"/>
        </w:rPr>
        <w:t>growth factor</w:t>
      </w:r>
      <w:r w:rsidR="00E61C68" w:rsidRPr="009C729A">
        <w:rPr>
          <w:color w:val="000000"/>
          <w:szCs w:val="18"/>
          <w:lang w:val="en-GB"/>
        </w:rPr>
        <w:t xml:space="preserve">. </w:t>
      </w:r>
      <w:r w:rsidR="00F35165" w:rsidRPr="009C729A">
        <w:rPr>
          <w:i/>
          <w:color w:val="000000"/>
          <w:szCs w:val="18"/>
          <w:lang w:val="en-GB"/>
        </w:rPr>
        <w:t>PDGFA</w:t>
      </w:r>
      <w:r w:rsidR="00F35165" w:rsidRPr="009C729A">
        <w:rPr>
          <w:color w:val="000000"/>
          <w:szCs w:val="18"/>
          <w:lang w:val="en-GB"/>
        </w:rPr>
        <w:t xml:space="preserve"> encodes </w:t>
      </w:r>
      <w:r w:rsidR="00812816" w:rsidRPr="009C729A">
        <w:rPr>
          <w:color w:val="000000"/>
          <w:szCs w:val="18"/>
          <w:lang w:val="en-GB"/>
        </w:rPr>
        <w:t>a</w:t>
      </w:r>
      <w:r w:rsidR="00EB5029" w:rsidRPr="009C729A">
        <w:rPr>
          <w:color w:val="000000"/>
          <w:szCs w:val="18"/>
          <w:lang w:val="en-GB"/>
        </w:rPr>
        <w:t xml:space="preserve"> </w:t>
      </w:r>
      <w:r w:rsidR="00F35165" w:rsidRPr="009C729A">
        <w:rPr>
          <w:color w:val="000000"/>
          <w:szCs w:val="18"/>
          <w:lang w:val="en-GB"/>
        </w:rPr>
        <w:t xml:space="preserve">dimer disulfide-linked polypeptide </w:t>
      </w:r>
      <w:r w:rsidR="00327166" w:rsidRPr="009C729A">
        <w:rPr>
          <w:color w:val="000000"/>
          <w:szCs w:val="18"/>
          <w:lang w:val="en-GB"/>
        </w:rPr>
        <w:t xml:space="preserve">(PDGF-AA) </w:t>
      </w:r>
      <w:r w:rsidR="008A4057" w:rsidRPr="009C729A">
        <w:rPr>
          <w:color w:val="000000"/>
          <w:szCs w:val="18"/>
          <w:lang w:val="en-GB"/>
        </w:rPr>
        <w:t>that play</w:t>
      </w:r>
      <w:r w:rsidR="004511B4" w:rsidRPr="009C729A">
        <w:rPr>
          <w:color w:val="000000"/>
          <w:szCs w:val="18"/>
          <w:lang w:val="en-GB"/>
        </w:rPr>
        <w:t>s</w:t>
      </w:r>
      <w:r w:rsidR="008A4057" w:rsidRPr="009C729A">
        <w:rPr>
          <w:color w:val="000000"/>
          <w:szCs w:val="18"/>
          <w:lang w:val="en-GB"/>
        </w:rPr>
        <w:t xml:space="preserve"> </w:t>
      </w:r>
      <w:r w:rsidR="008908AF" w:rsidRPr="009C729A">
        <w:rPr>
          <w:color w:val="000000"/>
          <w:szCs w:val="18"/>
          <w:lang w:val="en-GB"/>
        </w:rPr>
        <w:t xml:space="preserve">a </w:t>
      </w:r>
      <w:r w:rsidR="008A4057" w:rsidRPr="009C729A">
        <w:rPr>
          <w:color w:val="000000"/>
          <w:szCs w:val="18"/>
          <w:lang w:val="en-GB"/>
        </w:rPr>
        <w:t xml:space="preserve">crucial role </w:t>
      </w:r>
      <w:r w:rsidR="008908AF" w:rsidRPr="009C729A">
        <w:rPr>
          <w:color w:val="000000"/>
          <w:szCs w:val="18"/>
          <w:lang w:val="en-GB"/>
        </w:rPr>
        <w:t>in</w:t>
      </w:r>
      <w:r w:rsidR="00986A91" w:rsidRPr="009C729A">
        <w:rPr>
          <w:color w:val="000000"/>
          <w:szCs w:val="18"/>
          <w:lang w:val="en-GB"/>
        </w:rPr>
        <w:t xml:space="preserve"> organogenesis</w:t>
      </w:r>
      <w:r w:rsidR="00344DE8" w:rsidRPr="009C729A">
        <w:rPr>
          <w:color w:val="000000"/>
          <w:szCs w:val="18"/>
          <w:lang w:val="en-GB"/>
        </w:rPr>
        <w:t xml:space="preserve"> </w:t>
      </w:r>
      <w:r w:rsidR="00476DCD" w:rsidRPr="009C729A">
        <w:rPr>
          <w:color w:val="000000"/>
          <w:szCs w:val="18"/>
          <w:lang w:val="en-GB"/>
        </w:rPr>
        <w:fldChar w:fldCharType="begin"/>
      </w:r>
      <w:r w:rsidR="00372680" w:rsidRPr="009C729A">
        <w:rPr>
          <w:color w:val="000000"/>
          <w:szCs w:val="18"/>
          <w:lang w:val="en-GB"/>
        </w:rPr>
        <w:instrText xml:space="preserve"> ADDIN ZOTERO_ITEM CSL_CITATION {"citationID":"U4cZjc3s","properties":{"formattedCitation":"{\\rtf \\super 36\\nosupersub{}}","plainCitation":"36"},"citationItems":[{"id":14025,"uris":["http://zotero.org/users/2290582/items/ICP3VUQP"],"uri":["http://zotero.org/users/2290582/items/ICP3VUQP"],"itemData":{"id":14025,"type":"article-journal","title":"Role of platelet-derived growth factors in physiology and medicine","container-title":"Genes &amp; Development","page":"1276-1312","volume":"22","issue":"10","source":"genesdev.cshlp.org","abstract":"Platelet-derived growth factors (PDGFs) and their receptors (PDGFRs) have served as prototypes for growth factor and receptor tyrosine kinase function for more than 25 years. Studies of PDGFs and PDGFRs in animal development have revealed roles for PDGFR-</w:instrText>
      </w:r>
      <w:r w:rsidR="00372680" w:rsidRPr="009C729A">
        <w:rPr>
          <w:rFonts w:ascii="Cambria" w:hAnsi="Cambria" w:cs="Cambria"/>
          <w:color w:val="000000"/>
          <w:szCs w:val="18"/>
          <w:lang w:val="en-GB"/>
        </w:rPr>
        <w:instrText>α</w:instrText>
      </w:r>
      <w:r w:rsidR="00372680" w:rsidRPr="009C729A">
        <w:rPr>
          <w:color w:val="000000"/>
          <w:szCs w:val="18"/>
          <w:lang w:val="en-GB"/>
        </w:rPr>
        <w:instrText xml:space="preserve"> signaling in gastrulation and in the development of the cranial and cardiac neural crest, gonads, lung, intestine, skin, CNS, and skeleton. Similarly, roles for PDGFR-</w:instrText>
      </w:r>
      <w:r w:rsidR="00372680" w:rsidRPr="009C729A">
        <w:rPr>
          <w:rFonts w:ascii="Cambria" w:hAnsi="Cambria" w:cs="Cambria"/>
          <w:color w:val="000000"/>
          <w:szCs w:val="18"/>
          <w:lang w:val="en-GB"/>
        </w:rPr>
        <w:instrText>β</w:instrText>
      </w:r>
      <w:r w:rsidR="00372680" w:rsidRPr="009C729A">
        <w:rPr>
          <w:color w:val="000000"/>
          <w:szCs w:val="18"/>
          <w:lang w:val="en-GB"/>
        </w:rPr>
        <w:instrText xml:space="preserve"> signaling have been established in blood vessel formation and early hematopoiesis. PDGF signaling is implicated in a range of diseases. Autocrine activation of PDGF signaling pathways is involved in certain gliomas, sarcomas, and leukemias. Paracrine PDGF signaling is commonly observed in epithelial cancers, where it triggers stromal recruitment and may be involved in epithelial–mesenchymal transition, thereby affecting tumor growth, angiogenesis, invasion, and metastasis. PDGFs drive pathological mesenchymal responses in vascular disorders such as atherosclerosis, restenosis, pulmonary hypertension, and retinal diseases, as well as in fibrotic diseases, including pulmonary fibrosis, liver cirrhosis, scleroderma, glomerulosclerosis, and cardiac fibrosis. We review basic aspects of the PDGF ligands and receptors, their developmental and pathological functions, principles of their pharmacological inhibition, and results using PDGF pathway-inhibitory or stimulatory drugs in preclinical and clinical contexts.","DOI":"10.1101/gad.1653708","ISSN":"0890-9369, 1549-5477","note":"PMID: 18483217","journalAbbreviation":"Genes Dev.","language":"en","author":[{"family":"Andrae","given":"Johanna"},{"family":"Gallini","given":"Radiosa"},{"family":"Betsholtz","given":"Christer"}],"issued":{"date-parts":[["2008",5,15]]}}}],"schema":"https://github.com/citation-style-language/schema/raw/master/csl-citation.json"} </w:instrText>
      </w:r>
      <w:r w:rsidR="00476DCD" w:rsidRPr="009C729A">
        <w:rPr>
          <w:color w:val="000000"/>
          <w:szCs w:val="18"/>
          <w:lang w:val="en-GB"/>
        </w:rPr>
        <w:fldChar w:fldCharType="separate"/>
      </w:r>
      <w:r w:rsidR="00372680" w:rsidRPr="009C729A">
        <w:rPr>
          <w:vertAlign w:val="superscript"/>
          <w:lang w:val="en-GB"/>
        </w:rPr>
        <w:t>36</w:t>
      </w:r>
      <w:r w:rsidR="00476DCD" w:rsidRPr="009C729A">
        <w:rPr>
          <w:color w:val="000000"/>
          <w:szCs w:val="18"/>
          <w:lang w:val="en-GB"/>
        </w:rPr>
        <w:fldChar w:fldCharType="end"/>
      </w:r>
      <w:r w:rsidR="00986A91" w:rsidRPr="009C729A">
        <w:rPr>
          <w:color w:val="000000"/>
          <w:szCs w:val="18"/>
          <w:lang w:val="en-GB"/>
        </w:rPr>
        <w:t xml:space="preserve">. </w:t>
      </w:r>
      <w:r w:rsidR="004511B4" w:rsidRPr="009C729A">
        <w:rPr>
          <w:color w:val="000000"/>
          <w:szCs w:val="18"/>
          <w:lang w:val="en-GB"/>
        </w:rPr>
        <w:t>The</w:t>
      </w:r>
      <w:r w:rsidR="00310CD7" w:rsidRPr="009C729A">
        <w:rPr>
          <w:color w:val="000000"/>
          <w:szCs w:val="18"/>
          <w:lang w:val="en-GB"/>
        </w:rPr>
        <w:t xml:space="preserve"> </w:t>
      </w:r>
      <w:r w:rsidR="00FF0EF8" w:rsidRPr="009C729A">
        <w:rPr>
          <w:color w:val="000000"/>
          <w:szCs w:val="18"/>
          <w:lang w:val="en-GB"/>
        </w:rPr>
        <w:t xml:space="preserve">activation of the PDGF-AA </w:t>
      </w:r>
      <w:r w:rsidR="00310CD7" w:rsidRPr="009C729A">
        <w:rPr>
          <w:color w:val="000000"/>
          <w:szCs w:val="18"/>
          <w:lang w:val="en-GB"/>
        </w:rPr>
        <w:t xml:space="preserve">receptor signaling </w:t>
      </w:r>
      <w:r w:rsidR="00FF0EF8" w:rsidRPr="009C729A">
        <w:rPr>
          <w:color w:val="000000"/>
          <w:szCs w:val="18"/>
          <w:lang w:val="en-GB"/>
        </w:rPr>
        <w:t>is</w:t>
      </w:r>
      <w:r w:rsidR="00310CD7" w:rsidRPr="009C729A">
        <w:rPr>
          <w:color w:val="000000"/>
          <w:szCs w:val="18"/>
          <w:lang w:val="en-GB"/>
        </w:rPr>
        <w:t xml:space="preserve"> </w:t>
      </w:r>
      <w:r w:rsidR="006511CF" w:rsidRPr="009C729A">
        <w:rPr>
          <w:color w:val="000000"/>
          <w:szCs w:val="18"/>
          <w:lang w:val="en-GB"/>
        </w:rPr>
        <w:t xml:space="preserve">involved in </w:t>
      </w:r>
      <w:r w:rsidR="004511B4" w:rsidRPr="009C729A">
        <w:rPr>
          <w:color w:val="000000"/>
          <w:szCs w:val="18"/>
          <w:lang w:val="en-GB"/>
        </w:rPr>
        <w:t xml:space="preserve">cirrhotic </w:t>
      </w:r>
      <w:r w:rsidR="00310CD7" w:rsidRPr="009C729A">
        <w:rPr>
          <w:color w:val="000000"/>
          <w:szCs w:val="18"/>
          <w:lang w:val="en-GB"/>
        </w:rPr>
        <w:t>liver regeneration</w:t>
      </w:r>
      <w:r w:rsidR="006511CF" w:rsidRPr="009C729A">
        <w:rPr>
          <w:color w:val="000000"/>
          <w:szCs w:val="18"/>
          <w:lang w:val="en-GB"/>
        </w:rPr>
        <w:t xml:space="preserve"> </w:t>
      </w:r>
      <w:r w:rsidR="006511CF" w:rsidRPr="009C729A">
        <w:rPr>
          <w:color w:val="000000"/>
          <w:szCs w:val="18"/>
          <w:lang w:val="en-GB"/>
        </w:rPr>
        <w:fldChar w:fldCharType="begin"/>
      </w:r>
      <w:r w:rsidR="00372680" w:rsidRPr="009C729A">
        <w:rPr>
          <w:color w:val="000000"/>
          <w:szCs w:val="18"/>
          <w:lang w:val="en-GB"/>
        </w:rPr>
        <w:instrText xml:space="preserve"> ADDIN ZOTERO_ITEM CSL_CITATION {"citationID":"ZeFdCmYQ","properties":{"formattedCitation":"{\\rtf \\super 37\\nosupersub{}}","plainCitation":"37"},"citationItems":[{"id":14334,"uris":["http://zotero.org/users/2290582/items/8BFB38SX"],"uri":["http://zotero.org/users/2290582/items/8BFB38SX"],"itemData":{"id":14334,"type":"article-journal","title":"Role and Regulation of PDGFR</w:instrText>
      </w:r>
      <w:r w:rsidR="00372680" w:rsidRPr="009C729A">
        <w:rPr>
          <w:rFonts w:ascii="Cambria" w:hAnsi="Cambria" w:cs="Cambria"/>
          <w:color w:val="000000"/>
          <w:szCs w:val="18"/>
          <w:lang w:val="en-GB"/>
        </w:rPr>
        <w:instrText>α</w:instrText>
      </w:r>
      <w:r w:rsidR="00372680" w:rsidRPr="009C729A">
        <w:rPr>
          <w:color w:val="000000"/>
          <w:szCs w:val="18"/>
          <w:lang w:val="en-GB"/>
        </w:rPr>
        <w:instrText xml:space="preserve"> Signaling in Liver Development and Regeneration","container-title":"The American Journal of Pathology","page":"1648-1658","volume":"182","issue":"5","source":"ajp.amjpathol.org.gate1.inist.fr","DOI":"10.1016/j.ajpath.2013.01.047","ISSN":"0002-9440, 1525-2191","journalAbbreviation":"The American Journal of Pathology","language":"English","author":[{"family":"Awuah","given":"Prince K."},{"family":"Nejak-Bowen","given":"Kari N."},{"family":"Monga","given":"Satdarshan P. S."}],"issued":{"date-parts":[["2013",5,1]]}}}],"schema":"https://github.com/citation-style-language/schema/raw/master/csl-citation.json"} </w:instrText>
      </w:r>
      <w:r w:rsidR="006511CF" w:rsidRPr="009C729A">
        <w:rPr>
          <w:color w:val="000000"/>
          <w:szCs w:val="18"/>
          <w:lang w:val="en-GB"/>
        </w:rPr>
        <w:fldChar w:fldCharType="separate"/>
      </w:r>
      <w:r w:rsidR="00372680" w:rsidRPr="009C729A">
        <w:rPr>
          <w:vertAlign w:val="superscript"/>
          <w:lang w:val="en-GB"/>
        </w:rPr>
        <w:t>37</w:t>
      </w:r>
      <w:r w:rsidR="006511CF" w:rsidRPr="009C729A">
        <w:rPr>
          <w:color w:val="000000"/>
          <w:szCs w:val="18"/>
          <w:lang w:val="en-GB"/>
        </w:rPr>
        <w:fldChar w:fldCharType="end"/>
      </w:r>
      <w:r w:rsidR="008161C7" w:rsidRPr="009C729A">
        <w:rPr>
          <w:color w:val="000000"/>
          <w:szCs w:val="18"/>
          <w:lang w:val="en-GB"/>
        </w:rPr>
        <w:t xml:space="preserve"> and the </w:t>
      </w:r>
      <w:r w:rsidR="00CE57D4" w:rsidRPr="009C729A">
        <w:rPr>
          <w:color w:val="000000"/>
          <w:szCs w:val="18"/>
          <w:lang w:val="en-GB"/>
        </w:rPr>
        <w:t>chronic elevation of PDGF</w:t>
      </w:r>
      <w:r w:rsidR="00E36B41" w:rsidRPr="009C729A">
        <w:rPr>
          <w:color w:val="000000"/>
          <w:szCs w:val="18"/>
          <w:lang w:val="en-GB"/>
        </w:rPr>
        <w:t>-A</w:t>
      </w:r>
      <w:r w:rsidR="00CE57D4" w:rsidRPr="009C729A">
        <w:rPr>
          <w:color w:val="000000"/>
          <w:szCs w:val="18"/>
          <w:lang w:val="en-GB"/>
        </w:rPr>
        <w:t xml:space="preserve">A in </w:t>
      </w:r>
      <w:r w:rsidR="004511B4" w:rsidRPr="009C729A">
        <w:rPr>
          <w:color w:val="000000"/>
          <w:szCs w:val="18"/>
          <w:lang w:val="en-GB"/>
        </w:rPr>
        <w:t xml:space="preserve">mice </w:t>
      </w:r>
      <w:r w:rsidR="00CE57D4" w:rsidRPr="009C729A">
        <w:rPr>
          <w:color w:val="000000"/>
          <w:szCs w:val="18"/>
          <w:lang w:val="en-GB"/>
        </w:rPr>
        <w:t xml:space="preserve">liver </w:t>
      </w:r>
      <w:r w:rsidR="00F77119" w:rsidRPr="009C729A">
        <w:rPr>
          <w:color w:val="000000"/>
          <w:szCs w:val="18"/>
          <w:lang w:val="en-GB"/>
        </w:rPr>
        <w:t>induces fibrosis</w:t>
      </w:r>
      <w:r w:rsidR="008161C7" w:rsidRPr="009C729A">
        <w:rPr>
          <w:color w:val="000000"/>
          <w:szCs w:val="18"/>
          <w:lang w:val="en-GB"/>
        </w:rPr>
        <w:t xml:space="preserve"> </w:t>
      </w:r>
      <w:r w:rsidR="00A85BC7" w:rsidRPr="009C729A">
        <w:rPr>
          <w:color w:val="000000"/>
          <w:szCs w:val="18"/>
          <w:lang w:val="en-GB"/>
        </w:rPr>
        <w:fldChar w:fldCharType="begin"/>
      </w:r>
      <w:r w:rsidR="00372680" w:rsidRPr="009C729A">
        <w:rPr>
          <w:color w:val="000000"/>
          <w:szCs w:val="18"/>
          <w:lang w:val="en-GB"/>
        </w:rPr>
        <w:instrText xml:space="preserve"> ADDIN ZOTERO_ITEM CSL_CITATION {"citationID":"CCIbrMAs","properties":{"formattedCitation":"{\\rtf \\super 38\\nosupersub{}}","plainCitation":"38"},"citationItems":[{"id":14231,"uris":["http://zotero.org/users/2290582/items/RACS4M2J"],"uri":["http://zotero.org/users/2290582/items/RACS4M2J"],"itemData":{"id":14231,"type":"article-journal","title":"Spontaneous hepatic fibrosis in transgenic mice overexpressing PDGF-A","container-title":"Gene","page":"23-28","volume":"423","issue":"1","source":"PubMed","abstract":"Platelet derived growth factor (PDGF) plays a central role in repair mechanisms after acute and chronic tissue damage. To further evaluate the role of PDGF-A in liver fibrogenesis in vivo, we generated transgenic mice with hepatocyte-specific overexpression of PDGF-A using the CRP-gene promoter. Transgenic but not wildtype mice showed expression of PDGF-A mRNA in the liver. Hepatic PDGF-A overexpression was accompanied by a significant increase in hepatic procollagen III mRNA expression as well as TGF-beta1 expression. Liver histology showed increased deposition of extracellular matrix in transgenic but not in wildtype mice. PDGF-A-transgenic mice showed positive sinusoidal staining for alpha-SMA indicating an activation of hepatic stellate cells. Since the profibrogenic effect of PDGF-A was accompanied by increased TGF-beta1 protein concentration in the liver of transgenic mice, it can be postulated that PDGF-A upregulates expression of TGF-beta1 which is a strong activator of hepatic stellate cells. Thus, these results point towards a fibrosis induction by PDGF-A via the TGF-beta1 signalling pathway. In conclusion, expression and functional analysis of PDGF-A in the liver of transgenic mice suggest a relevant profibrogenic role of PDGF-A via TGF-beta1 induction. Counteracting PDGF-A may therefore be one of the effects of tyrosine kinase inhibitors which showed protective effects in animal models of liver fibrosis.","DOI":"10.1016/j.gene.2008.05.022","ISSN":"0378-1119","note":"PMID: 18598744","journalAbbreviation":"Gene","language":"eng","author":[{"family":"Thieringer","given":"Florian"},{"family":"Maass","given":"Thorsten"},{"family":"Czochra","given":"Piotr"},{"family":"Klopcic","given":"Borut"},{"family":"Conrad","given":"Ilka"},{"family":"Friebe","given":"Diana"},{"family":"Schirmacher","given":"Peter"},{"family":"Lohse","given":"Ansgar W."},{"family":"Blessing","given":"Manfred"},{"family":"Galle","given":"Peter R."},{"family":"Teufel","given":"Andreas"},{"family":"Kanzler","given":"Stephan"}],"issued":{"date-parts":[["2008",10,15]]}}}],"schema":"https://github.com/citation-style-language/schema/raw/master/csl-citation.json"} </w:instrText>
      </w:r>
      <w:r w:rsidR="00A85BC7" w:rsidRPr="009C729A">
        <w:rPr>
          <w:color w:val="000000"/>
          <w:szCs w:val="18"/>
          <w:lang w:val="en-GB"/>
        </w:rPr>
        <w:fldChar w:fldCharType="separate"/>
      </w:r>
      <w:r w:rsidR="00372680" w:rsidRPr="009C729A">
        <w:rPr>
          <w:vertAlign w:val="superscript"/>
          <w:lang w:val="en-GB"/>
        </w:rPr>
        <w:t>38</w:t>
      </w:r>
      <w:r w:rsidR="00A85BC7" w:rsidRPr="009C729A">
        <w:rPr>
          <w:color w:val="000000"/>
          <w:szCs w:val="18"/>
          <w:lang w:val="en-GB"/>
        </w:rPr>
        <w:fldChar w:fldCharType="end"/>
      </w:r>
      <w:r w:rsidR="00F77119" w:rsidRPr="009C729A">
        <w:rPr>
          <w:color w:val="000000"/>
          <w:szCs w:val="18"/>
          <w:lang w:val="en-GB"/>
        </w:rPr>
        <w:t xml:space="preserve">. </w:t>
      </w:r>
      <w:r w:rsidR="000A11A9" w:rsidRPr="009C729A">
        <w:rPr>
          <w:color w:val="000000"/>
          <w:szCs w:val="18"/>
          <w:lang w:val="en-GB"/>
        </w:rPr>
        <w:t xml:space="preserve">The association </w:t>
      </w:r>
      <w:r w:rsidR="00425A04" w:rsidRPr="009C729A">
        <w:rPr>
          <w:color w:val="000000"/>
          <w:szCs w:val="18"/>
          <w:lang w:val="en-GB"/>
        </w:rPr>
        <w:t xml:space="preserve">of </w:t>
      </w:r>
      <w:r w:rsidR="00447B79" w:rsidRPr="009C729A">
        <w:rPr>
          <w:color w:val="000000"/>
          <w:szCs w:val="18"/>
          <w:lang w:val="en-GB"/>
        </w:rPr>
        <w:t>increase</w:t>
      </w:r>
      <w:r w:rsidR="002B238F" w:rsidRPr="009C729A">
        <w:rPr>
          <w:color w:val="000000"/>
          <w:szCs w:val="18"/>
          <w:lang w:val="en-GB"/>
        </w:rPr>
        <w:t>d</w:t>
      </w:r>
      <w:r w:rsidR="00447B79" w:rsidRPr="009C729A">
        <w:rPr>
          <w:color w:val="000000"/>
          <w:szCs w:val="18"/>
          <w:lang w:val="en-GB"/>
        </w:rPr>
        <w:t xml:space="preserve"> </w:t>
      </w:r>
      <w:r w:rsidR="00447B79" w:rsidRPr="009C729A">
        <w:rPr>
          <w:i/>
          <w:color w:val="000000"/>
          <w:szCs w:val="18"/>
          <w:lang w:val="en-GB"/>
        </w:rPr>
        <w:t>PDGFA</w:t>
      </w:r>
      <w:r w:rsidR="00447B79" w:rsidRPr="009C729A">
        <w:rPr>
          <w:color w:val="000000"/>
          <w:szCs w:val="18"/>
          <w:lang w:val="en-GB"/>
        </w:rPr>
        <w:t xml:space="preserve"> </w:t>
      </w:r>
      <w:r w:rsidR="00603D6C" w:rsidRPr="009C729A">
        <w:rPr>
          <w:color w:val="000000"/>
          <w:szCs w:val="18"/>
          <w:lang w:val="en-GB"/>
        </w:rPr>
        <w:t>expression with</w:t>
      </w:r>
      <w:r w:rsidR="000851C3" w:rsidRPr="009C729A">
        <w:rPr>
          <w:color w:val="000000"/>
          <w:szCs w:val="18"/>
          <w:lang w:val="en-GB"/>
        </w:rPr>
        <w:t xml:space="preserve"> liver steatosis and</w:t>
      </w:r>
      <w:r w:rsidR="00425A04" w:rsidRPr="009C729A">
        <w:rPr>
          <w:color w:val="000000"/>
          <w:szCs w:val="18"/>
          <w:lang w:val="en-GB"/>
        </w:rPr>
        <w:t xml:space="preserve"> fibrosis observed </w:t>
      </w:r>
      <w:r w:rsidR="000851C3" w:rsidRPr="009C729A">
        <w:rPr>
          <w:color w:val="000000"/>
          <w:szCs w:val="18"/>
          <w:lang w:val="en-GB"/>
        </w:rPr>
        <w:t>in</w:t>
      </w:r>
      <w:r w:rsidR="00425A04" w:rsidRPr="009C729A">
        <w:rPr>
          <w:color w:val="000000"/>
          <w:szCs w:val="18"/>
          <w:lang w:val="en-GB"/>
        </w:rPr>
        <w:t xml:space="preserve"> our </w:t>
      </w:r>
      <w:r w:rsidR="00D7188E" w:rsidRPr="009C729A">
        <w:rPr>
          <w:color w:val="000000"/>
          <w:szCs w:val="18"/>
          <w:lang w:val="en-GB"/>
        </w:rPr>
        <w:t xml:space="preserve">study </w:t>
      </w:r>
      <w:r w:rsidR="000851C3" w:rsidRPr="009C729A">
        <w:rPr>
          <w:color w:val="000000"/>
          <w:szCs w:val="18"/>
          <w:lang w:val="en-GB"/>
        </w:rPr>
        <w:t xml:space="preserve">and </w:t>
      </w:r>
      <w:r w:rsidR="000A11A9" w:rsidRPr="009C729A">
        <w:rPr>
          <w:color w:val="000000"/>
          <w:szCs w:val="18"/>
          <w:lang w:val="en-GB"/>
        </w:rPr>
        <w:t xml:space="preserve">in </w:t>
      </w:r>
      <w:r w:rsidR="000851C3" w:rsidRPr="009C729A">
        <w:rPr>
          <w:color w:val="000000"/>
          <w:szCs w:val="18"/>
          <w:lang w:val="en-GB"/>
        </w:rPr>
        <w:t>other</w:t>
      </w:r>
      <w:r w:rsidR="000A11A9" w:rsidRPr="009C729A">
        <w:rPr>
          <w:color w:val="000000"/>
          <w:szCs w:val="18"/>
          <w:lang w:val="en-GB"/>
        </w:rPr>
        <w:t>s</w:t>
      </w:r>
      <w:r w:rsidR="00812039" w:rsidRPr="009C729A">
        <w:rPr>
          <w:color w:val="000000"/>
          <w:szCs w:val="18"/>
          <w:lang w:val="en-GB"/>
        </w:rPr>
        <w:t xml:space="preserve"> </w:t>
      </w:r>
      <w:r w:rsidR="001D6D11" w:rsidRPr="009C729A">
        <w:rPr>
          <w:lang w:val="en-GB"/>
        </w:rPr>
        <w:fldChar w:fldCharType="begin"/>
      </w:r>
      <w:r w:rsidR="00372680" w:rsidRPr="009C729A">
        <w:rPr>
          <w:lang w:val="en-GB"/>
        </w:rPr>
        <w:instrText xml:space="preserve"> ADDIN ZOTERO_ITEM CSL_CITATION {"citationID":"DWhi7k1p","properties":{"formattedCitation":"{\\rtf \\super 11,12,39\\nosupersub{}}","plainCitation":"11,12,39"},"citationItems":[{"id":12664,"uris":["http://zotero.org/groups/308109/items/XPPPWZ8C"],"uri":["http://zotero.org/groups/308109/items/XPPPWZ8C"],"itemData":{"id":12664,"type":"article-journal","title":"PDGFR</w:instrText>
      </w:r>
      <w:r w:rsidR="00372680" w:rsidRPr="009C729A">
        <w:rPr>
          <w:rFonts w:ascii="Cambria" w:hAnsi="Cambria" w:cs="Cambria"/>
          <w:lang w:val="en-GB"/>
        </w:rPr>
        <w:instrText>α</w:instrText>
      </w:r>
      <w:r w:rsidR="00372680" w:rsidRPr="009C729A">
        <w:rPr>
          <w:lang w:val="en-GB"/>
        </w:rPr>
        <w:instrText xml:space="preserve"> in liver pathophysiology: emerging roles in development, regeneration, fibrosis, and cancer","container-title":"Gene Expression","page":"109-127","volume":"16","issue":"3","source":"PubMed","abstract":"Platelet-derived growth factor receptor </w:instrText>
      </w:r>
      <w:r w:rsidR="00372680" w:rsidRPr="009C729A">
        <w:rPr>
          <w:rFonts w:ascii="Cambria" w:hAnsi="Cambria" w:cs="Cambria"/>
          <w:lang w:val="en-GB"/>
        </w:rPr>
        <w:instrText>α</w:instrText>
      </w:r>
      <w:r w:rsidR="00372680" w:rsidRPr="009C729A">
        <w:rPr>
          <w:lang w:val="en-GB"/>
        </w:rPr>
        <w:instrText xml:space="preserve"> (PDGFR</w:instrText>
      </w:r>
      <w:r w:rsidR="00372680" w:rsidRPr="009C729A">
        <w:rPr>
          <w:rFonts w:ascii="Cambria" w:hAnsi="Cambria" w:cs="Cambria"/>
          <w:lang w:val="en-GB"/>
        </w:rPr>
        <w:instrText>α</w:instrText>
      </w:r>
      <w:r w:rsidR="00372680" w:rsidRPr="009C729A">
        <w:rPr>
          <w:lang w:val="en-GB"/>
        </w:rPr>
        <w:instrText>) is an isoform of the PDGFR family of tyrosine kinase receptors involved in cell proliferation, survival, differentiation, and growth. In this review, we highlight the role of PDGFR</w:instrText>
      </w:r>
      <w:r w:rsidR="00372680" w:rsidRPr="009C729A">
        <w:rPr>
          <w:rFonts w:ascii="Cambria" w:hAnsi="Cambria" w:cs="Cambria"/>
          <w:lang w:val="en-GB"/>
        </w:rPr>
        <w:instrText>α</w:instrText>
      </w:r>
      <w:r w:rsidR="00372680" w:rsidRPr="009C729A">
        <w:rPr>
          <w:lang w:val="en-GB"/>
        </w:rPr>
        <w:instrText xml:space="preserve"> and the current evidence of its expression and activities in liver development, regeneration, and pathology-including fibrosis, cirrhosis, and liver cancer. Studies elucidating PDGFR</w:instrText>
      </w:r>
      <w:r w:rsidR="00372680" w:rsidRPr="009C729A">
        <w:rPr>
          <w:rFonts w:ascii="Cambria" w:hAnsi="Cambria" w:cs="Cambria"/>
          <w:lang w:val="en-GB"/>
        </w:rPr>
        <w:instrText>α</w:instrText>
      </w:r>
      <w:r w:rsidR="00372680" w:rsidRPr="009C729A">
        <w:rPr>
          <w:lang w:val="en-GB"/>
        </w:rPr>
        <w:instrText xml:space="preserve"> signaling in processes ranging from profibrotic signaling, angiogenesis, and oxidative stress to epithelial-to-mesenchymal transition point toward PDGFR</w:instrText>
      </w:r>
      <w:r w:rsidR="00372680" w:rsidRPr="009C729A">
        <w:rPr>
          <w:rFonts w:ascii="Cambria" w:hAnsi="Cambria" w:cs="Cambria"/>
          <w:lang w:val="en-GB"/>
        </w:rPr>
        <w:instrText>α</w:instrText>
      </w:r>
      <w:r w:rsidR="00372680" w:rsidRPr="009C729A">
        <w:rPr>
          <w:lang w:val="en-GB"/>
        </w:rPr>
        <w:instrText xml:space="preserve"> as a potential therapeutic target in various hepatic pathologies, including hepatic fibrosis and liver cancer. Furthermore, PDGFR</w:instrText>
      </w:r>
      <w:r w:rsidR="00372680" w:rsidRPr="009C729A">
        <w:rPr>
          <w:rFonts w:ascii="Cambria" w:hAnsi="Cambria" w:cs="Cambria"/>
          <w:lang w:val="en-GB"/>
        </w:rPr>
        <w:instrText>α</w:instrText>
      </w:r>
      <w:r w:rsidR="00372680" w:rsidRPr="009C729A">
        <w:rPr>
          <w:lang w:val="en-GB"/>
        </w:rPr>
        <w:instrText xml:space="preserve"> localization and modulation during liver development and regeneration may lend insight into its potential roles in various pathologic states. We will also briefly discuss some of the current targeted treatments for PDGFR</w:instrText>
      </w:r>
      <w:r w:rsidR="00372680" w:rsidRPr="009C729A">
        <w:rPr>
          <w:rFonts w:ascii="Cambria" w:hAnsi="Cambria" w:cs="Cambria"/>
          <w:lang w:val="en-GB"/>
        </w:rPr>
        <w:instrText>α</w:instrText>
      </w:r>
      <w:r w:rsidR="00372680" w:rsidRPr="009C729A">
        <w:rPr>
          <w:lang w:val="en-GB"/>
        </w:rPr>
        <w:instrText>, including multi receptor tyrosine kinase inhibitors and PDGFR</w:instrText>
      </w:r>
      <w:r w:rsidR="00372680" w:rsidRPr="009C729A">
        <w:rPr>
          <w:rFonts w:ascii="Cambria" w:hAnsi="Cambria" w:cs="Cambria"/>
          <w:lang w:val="en-GB"/>
        </w:rPr>
        <w:instrText>α</w:instrText>
      </w:r>
      <w:r w:rsidR="00372680" w:rsidRPr="009C729A">
        <w:rPr>
          <w:lang w:val="en-GB"/>
        </w:rPr>
        <w:instrText>-specific inhibitors.","DOI":"10.3727/105221615X14181438356210","ISSN":"1052-2166","note":"PMID: 25700367\nPMCID: PMC4410163","shortTitle":"PDGFR</w:instrText>
      </w:r>
      <w:r w:rsidR="00372680" w:rsidRPr="009C729A">
        <w:rPr>
          <w:rFonts w:ascii="Cambria" w:hAnsi="Cambria" w:cs="Cambria"/>
          <w:lang w:val="en-GB"/>
        </w:rPr>
        <w:instrText>α</w:instrText>
      </w:r>
      <w:r w:rsidR="00372680" w:rsidRPr="009C729A">
        <w:rPr>
          <w:lang w:val="en-GB"/>
        </w:rPr>
        <w:instrText xml:space="preserve"> in liver pathophysiology","journalAbbreviation":"Gene Expr.","language":"eng","author":[{"family":"Kikuchi","given":"Alexander"},{"family":"Monga","given":"Satdarshan Pal"}],"issued":{"date-parts":[["2015"]]}},"label":"page"},{"id":14095,"uris":["http://zotero.org/users/2290582/items/CAMXEQCA"],"uri":["http://zotero.org/users/2290582/items/CAMXEQCA"],"itemData":{"id":14095,"type":"article-journal","title":"Relationship between methylome and transcriptome in patients with nonalcoholic fatty liver disease","container-title":"Gastroenterology","page":"1076-1087","volume":"145","issue":"5","source":"PubMed","abstract":"BACKGROUND &amp; AIMS: Cirrhosis and liver cancer are potential outcomes of advanced nonalcoholic fatty liver disease (NAFLD). It is not clear what factors determine whether patients will develop advanced or mild NAFLD, limiting noninvasive diagnosis and treatment before clinical sequelae emerge. We investigated whether DNA methylation profiles can distinguish patients with mild disease from those with advanced NAFLD, and how these patterns are functionally related to hepatic gene expression.\nMETHODS: We collected frozen liver biopsies and clinical data from patients with biopsy-proven NAFLD (56 in the discovery cohort and 34 in the replication cohort). Samples were divided into groups based on histologic severity of fibrosis: F0-1 (mild) and F3-4 (advanced). DNA methylation profiles were determined and coupled with gene expression data from the same biopsies; differential methylation was validated in subsets of the discovery and replication cohorts. We then analyzed interactions between the methylome and transcriptome.\nRESULTS: Clinical features did not differ between patients known to have mild or advanced fibrosis based on biopsy analysis. There were 69,247 differentially methylated CpG sites (76% hypomethylated, 24% hypermethylated) in patients with advanced vs mild NAFLD (P &lt; .05). Methylation at fibroblast growth factor receptor 2, methionine adenosyl methyltransferase 1A, and caspase 1 was validated by bisulfite pyrosequencing and the findings were reproduced in the replication cohort. Methylation correlated with gene transcript levels for 7% of differentially methylated CpG sites, indicating that differential methylation contributes to differences in expression. In samples with advanced NAFLD, many tissue repair genes were hypomethylated and overexpressed, and genes in certain metabolic pathways, including 1-carbon metabolism, were hypermethylated and underexpressed.\nCONCLUSIONS: Functionally relevant differences in methylation can distinguish patients with advanced vs mild NAFLD. Altered methylation of genes that regulate processes such as steatohepatitis, fibrosis, and carcinogenesis indicate the role of DNA methylation in progression of NAFLD.","DOI":"10.1053/j.gastro.2013.07.047","ISSN":"1528-0012","note":"PMID: 23916847\nPMCID: PMC3805742","journalAbbreviation":"Gastroenterology","language":"eng","author":[{"family":"Murphy","given":"Susan K."},{"family":"Yang","given":"Hyuna"},{"family":"Moylan","given":"Cynthia A."},{"family":"Pang","given":"Herbert"},{"family":"Dellinger","given":"Andrew"},{"family":"Abdelmalek","given":"Manal F."},{"family":"Garrett","given":"Melanie E."},{"family":"Ashley-Koch","given":"Allison"},{"family":"Suzuki","given":"Ayako"},{"family":"Tillmann","given":"Hans L."},{"family":"Hauser","given":"Michael A."},{"family":"Diehl","given":"Anna Mae"}],"issued":{"date-parts":[["2013",11]]}},"label":"page"},{"id":14093,"uris":["http://zotero.org/users/2290582/items/UZXTQWX9"],"uri":["http://zotero.org/users/2290582/items/UZXTQWX9"],"itemData":{"id":14093,"type":"article-journal","title":"Differential DNA methylation of genes involved in fibrosis progression in non-alcoholic fatty liver disease and alcoholic liver disease","container-title":"Clinical Epigenetics","page":"25","volume":"7","source":"PubMed","abstract":"BACKGROUND: Chronic liver injury can lead to the development of liver fibrosis and cirrhosis but only in a minority of patients. Currently, it is not clear which factors determine progression to fibrosis. We investigated whether DNA\\methylation profile as determined by pyrosequencing can distinguish patients with mild from those with advanced/severe fibrosis in non-alcoholic liver disease (NAFLD) and alcoholic liver disease (ALD). To this end, paraffin-embedded liver biopsies were collected from patients with biopsy-proven NAFLD or ALD, as well as paraffin-embedded normal liver resections, genomic DNA isolated, bisulfite converted and pyrosequencing assays used to quantify DNA methylation at specific CpGs within PPAR</w:instrText>
      </w:r>
      <w:r w:rsidR="00372680" w:rsidRPr="009C729A">
        <w:rPr>
          <w:rFonts w:ascii="Cambria" w:hAnsi="Cambria" w:cs="Cambria"/>
          <w:lang w:val="en-GB"/>
        </w:rPr>
        <w:instrText>α</w:instrText>
      </w:r>
      <w:r w:rsidR="00372680" w:rsidRPr="009C729A">
        <w:rPr>
          <w:lang w:val="en-GB"/>
        </w:rPr>
        <w:instrText>, PPAR</w:instrText>
      </w:r>
      <w:r w:rsidR="00372680" w:rsidRPr="009C729A">
        <w:rPr>
          <w:rFonts w:ascii="Cambria" w:hAnsi="Cambria" w:cs="Cambria"/>
          <w:lang w:val="en-GB"/>
        </w:rPr>
        <w:instrText>α</w:instrText>
      </w:r>
      <w:r w:rsidR="00372680" w:rsidRPr="009C729A">
        <w:rPr>
          <w:lang w:val="en-GB"/>
        </w:rPr>
        <w:instrText>, TGF</w:instrText>
      </w:r>
      <w:r w:rsidR="00372680" w:rsidRPr="009C729A">
        <w:rPr>
          <w:rFonts w:ascii="Cambria" w:hAnsi="Cambria" w:cs="Cambria"/>
          <w:lang w:val="en-GB"/>
        </w:rPr>
        <w:instrText>β</w:instrText>
      </w:r>
      <w:r w:rsidR="00372680" w:rsidRPr="009C729A">
        <w:rPr>
          <w:lang w:val="en-GB"/>
        </w:rPr>
        <w:instrText>1, Collagen 1A1 and PDGF</w:instrText>
      </w:r>
      <w:r w:rsidR="00372680" w:rsidRPr="009C729A">
        <w:rPr>
          <w:rFonts w:ascii="Cambria" w:hAnsi="Cambria" w:cs="Cambria"/>
          <w:lang w:val="en-GB"/>
        </w:rPr>
        <w:instrText>α</w:instrText>
      </w:r>
      <w:r w:rsidR="00372680" w:rsidRPr="009C729A">
        <w:rPr>
          <w:lang w:val="en-GB"/>
        </w:rPr>
        <w:instrText xml:space="preserve"> genes. Furthermore, we assessed the impact of age, gender and anatomical location within the liver on patterns of DNA methylation in the same panel of genes.\nRESULTS: DNA methylation at specific CpGs within genes known to affect fibrogenesis distinguishes between patients with mild from those with severe fibrosis in both NAFLD and ALD, although same CpGs are not equally represented in both etiologies. In normal liver, age, gender or anatomical location had no significant impact on DNA methylation patterns in the liver.\nCONCLUSIONS: DNA methylation status at specific CpGs may be useful as part of a wider set of patient data for predicting progression to liver fibrosis.","DOI":"10.1186/s13148-015-0056-6","ISSN":"1868-7075","note":"PMID: 25859289\nPMCID: PMC4391139","journalAbbreviation":"Clin Epigenetics","language":"eng","author":[{"family":"Zeybel","given":"Müjdat"},{"family":"Hardy","given":"Timothy"},{"family":"Robinson","given":"Stuart M."},{"family":"Fox","given":"Christopher"},{"family":"Anstee","given":"Quentin M."},{"family":"Ness","given":"Thomas"},{"family":"Masson","given":"Steven"},{"family":"Mathers","given":"John C."},{"family":"French","given":"Jeremy"},{"family":"White","given":"Steve"},{"family":"Mann","given":"Jelena"}],"issued":{"date-parts":[["2015"]]}},"label":"page"}],"schema":"https://github.com/citation-style-language/schema/raw/master/csl-citation.json"} </w:instrText>
      </w:r>
      <w:r w:rsidR="001D6D11" w:rsidRPr="009C729A">
        <w:rPr>
          <w:lang w:val="en-GB"/>
        </w:rPr>
        <w:fldChar w:fldCharType="separate"/>
      </w:r>
      <w:r w:rsidR="00372680" w:rsidRPr="009C729A">
        <w:rPr>
          <w:vertAlign w:val="superscript"/>
          <w:lang w:val="en-GB"/>
        </w:rPr>
        <w:t>11,12,39</w:t>
      </w:r>
      <w:r w:rsidR="001D6D11" w:rsidRPr="009C729A">
        <w:rPr>
          <w:lang w:val="en-GB"/>
        </w:rPr>
        <w:fldChar w:fldCharType="end"/>
      </w:r>
      <w:r w:rsidR="00425A04" w:rsidRPr="009C729A">
        <w:rPr>
          <w:color w:val="000000"/>
          <w:szCs w:val="18"/>
          <w:lang w:val="en-GB"/>
        </w:rPr>
        <w:t>,</w:t>
      </w:r>
      <w:r w:rsidR="002064DE" w:rsidRPr="009C729A">
        <w:rPr>
          <w:color w:val="000000"/>
          <w:szCs w:val="18"/>
          <w:lang w:val="en-GB"/>
        </w:rPr>
        <w:t xml:space="preserve"> su</w:t>
      </w:r>
      <w:r w:rsidR="002B238F" w:rsidRPr="009C729A">
        <w:rPr>
          <w:color w:val="000000"/>
          <w:szCs w:val="18"/>
          <w:lang w:val="en-GB"/>
        </w:rPr>
        <w:t>pp</w:t>
      </w:r>
      <w:r w:rsidR="00DC50A7" w:rsidRPr="009C729A">
        <w:rPr>
          <w:color w:val="000000"/>
          <w:szCs w:val="18"/>
          <w:lang w:val="en-GB"/>
        </w:rPr>
        <w:t>ort</w:t>
      </w:r>
      <w:r w:rsidR="0019317B" w:rsidRPr="009C729A">
        <w:rPr>
          <w:color w:val="000000"/>
          <w:szCs w:val="18"/>
          <w:lang w:val="en-GB"/>
        </w:rPr>
        <w:t>s</w:t>
      </w:r>
      <w:r w:rsidR="002B238F" w:rsidRPr="009C729A">
        <w:rPr>
          <w:color w:val="000000"/>
          <w:szCs w:val="18"/>
          <w:lang w:val="en-GB"/>
        </w:rPr>
        <w:t xml:space="preserve"> </w:t>
      </w:r>
      <w:r w:rsidR="002064DE" w:rsidRPr="009C729A">
        <w:rPr>
          <w:color w:val="000000"/>
          <w:szCs w:val="18"/>
          <w:lang w:val="en-GB"/>
        </w:rPr>
        <w:t xml:space="preserve">a </w:t>
      </w:r>
      <w:r w:rsidR="002B238F" w:rsidRPr="009C729A">
        <w:rPr>
          <w:color w:val="000000"/>
          <w:szCs w:val="18"/>
          <w:lang w:val="en-GB"/>
        </w:rPr>
        <w:t xml:space="preserve">similar </w:t>
      </w:r>
      <w:r w:rsidR="002064DE" w:rsidRPr="009C729A">
        <w:rPr>
          <w:color w:val="000000"/>
          <w:szCs w:val="18"/>
          <w:lang w:val="en-GB"/>
        </w:rPr>
        <w:t>fibrogenic role in human liver</w:t>
      </w:r>
      <w:r w:rsidR="007B61B1" w:rsidRPr="009C729A">
        <w:rPr>
          <w:color w:val="000000"/>
          <w:szCs w:val="18"/>
          <w:lang w:val="en-GB"/>
        </w:rPr>
        <w:t xml:space="preserve">, in which </w:t>
      </w:r>
      <w:r w:rsidR="00BB5EE6" w:rsidRPr="009C729A">
        <w:rPr>
          <w:color w:val="000000"/>
          <w:szCs w:val="18"/>
          <w:lang w:val="en-GB"/>
        </w:rPr>
        <w:t xml:space="preserve">chronic hyperinsulinemia </w:t>
      </w:r>
      <w:r w:rsidR="000A11A9" w:rsidRPr="009C729A">
        <w:rPr>
          <w:color w:val="000000"/>
          <w:szCs w:val="18"/>
          <w:lang w:val="en-GB"/>
        </w:rPr>
        <w:t xml:space="preserve">might </w:t>
      </w:r>
      <w:r w:rsidR="00EF0668" w:rsidRPr="009C729A">
        <w:rPr>
          <w:color w:val="000000"/>
          <w:szCs w:val="18"/>
          <w:lang w:val="en-GB"/>
        </w:rPr>
        <w:t xml:space="preserve">be </w:t>
      </w:r>
      <w:r w:rsidR="00BB5EE6" w:rsidRPr="009C729A">
        <w:rPr>
          <w:color w:val="000000"/>
          <w:szCs w:val="18"/>
          <w:lang w:val="en-GB"/>
        </w:rPr>
        <w:t>instrumental</w:t>
      </w:r>
      <w:r w:rsidR="00812039" w:rsidRPr="009C729A">
        <w:rPr>
          <w:color w:val="000000"/>
          <w:szCs w:val="18"/>
          <w:lang w:val="en-GB"/>
        </w:rPr>
        <w:t xml:space="preserve"> </w:t>
      </w:r>
      <w:r w:rsidR="002504FD" w:rsidRPr="009C729A">
        <w:rPr>
          <w:color w:val="000000"/>
          <w:szCs w:val="18"/>
          <w:lang w:val="en-GB"/>
        </w:rPr>
        <w:fldChar w:fldCharType="begin"/>
      </w:r>
      <w:r w:rsidR="00372680" w:rsidRPr="009C729A">
        <w:rPr>
          <w:color w:val="000000"/>
          <w:szCs w:val="18"/>
          <w:lang w:val="en-GB"/>
        </w:rPr>
        <w:instrText xml:space="preserve"> ADDIN ZOTERO_ITEM CSL_CITATION {"citationID":"u0zeUiPr","properties":{"formattedCitation":"{\\rtf \\super 40\\nosupersub{}}","plainCitation":"40"},"citationItems":[{"id":14337,"uris":["http://zotero.org/users/2290582/items/22I8BCKZ"],"uri":["http://zotero.org/users/2290582/items/22I8BCKZ"],"itemData":{"id":14337,"type":"article-journal","title":"Relationship between disease severity, hyperinsulinemia, and impaired insulin clearance in patients with nonalcoholic steatohepatitis","container-title":"Hepatology","page":"2178-2187","volume":"59","issue":"6","source":"Wiley Online Library","abstract":"Hyperinsulinemia is believed to play a key role in the pathogenesis of nonalcoholic steatohepatitis (NASH) and associated cardiovascular risk. However, the relative contribution of insulin clearance to hyperinsulinemia and its relationship to liver histology have not been carefully evaluated before. To examine this, we enrolled 190 patients (32 without nonalcoholic fatty liver disease [NAFLD], 36 with simple steatosis [SS], and 122 with biopsy-proven NASH). Insulin secretion and hepatic insulin clearance were estimated by means of an oral glucose tolerance test, whereas peripheral insulin sensitivity and whole-body insulin clearance were measured during a euglycemic insulin clamp. A liver biopsy was performed to assess histology (grade/stage). Patients with NASH had similar hepatic insulin sensitivity, compared to patients with SS, but more severe adipose tissue insulin resistance and worse hyperinsulinemia. Patients with SS and NASH had a similar </w:instrText>
      </w:r>
      <w:r w:rsidR="00372680" w:rsidRPr="009C729A">
        <w:rPr>
          <w:rFonts w:ascii="Cambria Math" w:hAnsi="Cambria Math" w:cs="Cambria Math"/>
          <w:color w:val="000000"/>
          <w:szCs w:val="18"/>
          <w:lang w:val="en-GB"/>
        </w:rPr>
        <w:instrText>∼</w:instrText>
      </w:r>
      <w:r w:rsidR="00372680" w:rsidRPr="009C729A">
        <w:rPr>
          <w:color w:val="000000"/>
          <w:szCs w:val="18"/>
          <w:lang w:val="en-GB"/>
        </w:rPr>
        <w:instrText>30% reduction (P</w:instrText>
      </w:r>
      <w:r w:rsidR="00372680" w:rsidRPr="009C729A">
        <w:rPr>
          <w:rFonts w:ascii="Times New Roman" w:hAnsi="Times New Roman"/>
          <w:color w:val="000000"/>
          <w:szCs w:val="18"/>
          <w:lang w:val="en-GB"/>
        </w:rPr>
        <w:instrText> </w:instrText>
      </w:r>
      <w:r w:rsidR="00372680" w:rsidRPr="009C729A">
        <w:rPr>
          <w:color w:val="000000"/>
          <w:szCs w:val="18"/>
          <w:lang w:val="en-GB"/>
        </w:rPr>
        <w:instrText>&lt;</w:instrText>
      </w:r>
      <w:r w:rsidR="00372680" w:rsidRPr="009C729A">
        <w:rPr>
          <w:rFonts w:ascii="Times New Roman" w:hAnsi="Times New Roman"/>
          <w:color w:val="000000"/>
          <w:szCs w:val="18"/>
          <w:lang w:val="en-GB"/>
        </w:rPr>
        <w:instrText> </w:instrText>
      </w:r>
      <w:r w:rsidR="00372680" w:rsidRPr="009C729A">
        <w:rPr>
          <w:color w:val="000000"/>
          <w:szCs w:val="18"/>
          <w:lang w:val="en-GB"/>
        </w:rPr>
        <w:instrText>0.01) in hepatic insulin clearance, when compared to patients without NAFLD. Reduced hepatic insulin clearance was not associated with severity of inflammation, ballooning, and fibrosis. In contrast, worse histological inflammation and ballooning (but not steatosis or fibrosis) were associated with a progressive reduction in whole-body insulin clearance (P</w:instrText>
      </w:r>
      <w:r w:rsidR="00372680" w:rsidRPr="009C729A">
        <w:rPr>
          <w:rFonts w:ascii="Times New Roman" w:hAnsi="Times New Roman"/>
          <w:color w:val="000000"/>
          <w:szCs w:val="18"/>
          <w:lang w:val="en-GB"/>
        </w:rPr>
        <w:instrText> </w:instrText>
      </w:r>
      <w:r w:rsidR="00372680" w:rsidRPr="009C729A">
        <w:rPr>
          <w:color w:val="000000"/>
          <w:szCs w:val="18"/>
          <w:lang w:val="en-GB"/>
        </w:rPr>
        <w:instrText>&lt;</w:instrText>
      </w:r>
      <w:r w:rsidR="00372680" w:rsidRPr="009C729A">
        <w:rPr>
          <w:rFonts w:ascii="Times New Roman" w:hAnsi="Times New Roman"/>
          <w:color w:val="000000"/>
          <w:szCs w:val="18"/>
          <w:lang w:val="en-GB"/>
        </w:rPr>
        <w:instrText> </w:instrText>
      </w:r>
      <w:r w:rsidR="00372680" w:rsidRPr="009C729A">
        <w:rPr>
          <w:color w:val="000000"/>
          <w:szCs w:val="18"/>
          <w:lang w:val="en-GB"/>
        </w:rPr>
        <w:instrText xml:space="preserve">0.001 for trend). There was no significant difference in insulin secretion between patients with SS versus NASH. Conclusion: Decreased hepatic insulin clearance develops with a mild increase in liver fat (LFAT) accumulation. It appears to be largely driven by hepatic steatosis, whereas steatohepatitis is more closely associated with reduced whole-body insulin clearance. Hyperinsulinemia in NAFLD correlated strongly with impaired insulin clearance, but not with insulin secretion. Strategies that reduce LFAT and improve insulin clearance hold the potential to revert the unfavorable effects of hyperinsulinemia in these patients. (Hepatology 2014;59:2178–2187)","DOI":"10.1002/hep.26988","ISSN":"1527-3350","journalAbbreviation":"Hepatology","language":"en","author":[{"family":"Bril","given":"Fernando"},{"family":"Lomonaco","given":"Romina"},{"family":"Orsak","given":"Beverly"},{"family":"Ortiz-Lopez","given":"Carolina"},{"family":"Webb","given":"Amy"},{"family":"Tio","given":"Fermin"},{"family":"Hecht","given":"Joan"},{"family":"Cusi","given":"Kenneth"}],"issued":{"date-parts":[["2014",6,1]]}}}],"schema":"https://github.com/citation-style-language/schema/raw/master/csl-citation.json"} </w:instrText>
      </w:r>
      <w:r w:rsidR="002504FD" w:rsidRPr="009C729A">
        <w:rPr>
          <w:color w:val="000000"/>
          <w:szCs w:val="18"/>
          <w:lang w:val="en-GB"/>
        </w:rPr>
        <w:fldChar w:fldCharType="separate"/>
      </w:r>
      <w:r w:rsidR="00372680" w:rsidRPr="009C729A">
        <w:rPr>
          <w:vertAlign w:val="superscript"/>
          <w:lang w:val="en-GB"/>
        </w:rPr>
        <w:t>40</w:t>
      </w:r>
      <w:r w:rsidR="002504FD" w:rsidRPr="009C729A">
        <w:rPr>
          <w:color w:val="000000"/>
          <w:szCs w:val="18"/>
          <w:lang w:val="en-GB"/>
        </w:rPr>
        <w:fldChar w:fldCharType="end"/>
      </w:r>
      <w:r w:rsidR="00BB5EE6" w:rsidRPr="009C729A">
        <w:rPr>
          <w:color w:val="000000"/>
          <w:szCs w:val="18"/>
          <w:lang w:val="en-GB"/>
        </w:rPr>
        <w:t xml:space="preserve">. </w:t>
      </w:r>
      <w:r w:rsidR="000A11A9" w:rsidRPr="009C729A">
        <w:rPr>
          <w:lang w:val="en-GB"/>
        </w:rPr>
        <w:t xml:space="preserve">How </w:t>
      </w:r>
      <w:r w:rsidR="00D02E78" w:rsidRPr="009C729A">
        <w:rPr>
          <w:lang w:val="en-GB"/>
        </w:rPr>
        <w:t xml:space="preserve">prolonged hyperinsulinemia hampers </w:t>
      </w:r>
      <w:r w:rsidR="00F43E7D" w:rsidRPr="009C729A">
        <w:rPr>
          <w:lang w:val="en-GB"/>
        </w:rPr>
        <w:t>downstream glucose metabolism</w:t>
      </w:r>
      <w:r w:rsidR="00D02E78" w:rsidRPr="009C729A">
        <w:rPr>
          <w:lang w:val="en-GB"/>
        </w:rPr>
        <w:t xml:space="preserve"> </w:t>
      </w:r>
      <w:r w:rsidR="00F43E7D" w:rsidRPr="009C729A">
        <w:rPr>
          <w:lang w:val="en-GB"/>
        </w:rPr>
        <w:t xml:space="preserve">in hepatocyte </w:t>
      </w:r>
      <w:r w:rsidR="00D02E78" w:rsidRPr="009C729A">
        <w:rPr>
          <w:lang w:val="en-GB"/>
        </w:rPr>
        <w:t xml:space="preserve">is still </w:t>
      </w:r>
      <w:r w:rsidR="000A11A9" w:rsidRPr="009C729A">
        <w:rPr>
          <w:lang w:val="en-GB"/>
        </w:rPr>
        <w:t>elusive</w:t>
      </w:r>
      <w:r w:rsidR="00D02E78" w:rsidRPr="009C729A">
        <w:rPr>
          <w:lang w:val="en-GB"/>
        </w:rPr>
        <w:t xml:space="preserve">, although a </w:t>
      </w:r>
      <w:r w:rsidR="00E42357" w:rsidRPr="009C729A">
        <w:rPr>
          <w:lang w:val="en-GB"/>
        </w:rPr>
        <w:t xml:space="preserve">desensitization </w:t>
      </w:r>
      <w:r w:rsidR="00D02E78" w:rsidRPr="009C729A">
        <w:rPr>
          <w:lang w:val="en-GB"/>
        </w:rPr>
        <w:t>mechanism operating at the insulin receptor</w:t>
      </w:r>
      <w:r w:rsidR="00413120" w:rsidRPr="009C729A">
        <w:rPr>
          <w:lang w:val="en-GB"/>
        </w:rPr>
        <w:t xml:space="preserve"> and IRS</w:t>
      </w:r>
      <w:r w:rsidR="00D02E78" w:rsidRPr="009C729A">
        <w:rPr>
          <w:lang w:val="en-GB"/>
        </w:rPr>
        <w:t xml:space="preserve"> level</w:t>
      </w:r>
      <w:r w:rsidR="0020510B" w:rsidRPr="009C729A">
        <w:rPr>
          <w:lang w:val="en-GB"/>
        </w:rPr>
        <w:t>s</w:t>
      </w:r>
      <w:r w:rsidR="00D02E78" w:rsidRPr="009C729A">
        <w:rPr>
          <w:lang w:val="en-GB"/>
        </w:rPr>
        <w:t xml:space="preserve"> is </w:t>
      </w:r>
      <w:r w:rsidR="000A11A9" w:rsidRPr="009C729A">
        <w:rPr>
          <w:lang w:val="en-GB"/>
        </w:rPr>
        <w:t xml:space="preserve">likely </w:t>
      </w:r>
      <w:r w:rsidR="00AF56A0" w:rsidRPr="009C729A">
        <w:rPr>
          <w:lang w:val="en-GB"/>
        </w:rPr>
        <w:fldChar w:fldCharType="begin"/>
      </w:r>
      <w:r w:rsidR="00372680" w:rsidRPr="009C729A">
        <w:rPr>
          <w:lang w:val="en-GB"/>
        </w:rPr>
        <w:instrText xml:space="preserve"> ADDIN ZOTERO_ITEM CSL_CITATION {"citationID":"1JrlRrpt","properties":{"formattedCitation":"{\\rtf \\super 41\\nosupersub{}}","plainCitation":"41"},"citationItems":[{"id":14343,"uris":["http://zotero.org/users/2290582/items/2B782A2K"],"uri":["http://zotero.org/users/2290582/items/2B782A2K"],"itemData":{"id":14343,"type":"article-journal","title":"Ser/Thr Phosphorylation of IRS Proteins: A Molecular Basis for Insulin Resistance","container-title":"Sci. STKE","page":"pe4-pe4","volume":"2005","issue":"268","source":"stke.sciencemag.org.gate1.inist.fr","abstract":"S6K1, like other serine and threonine kinases activated by insulin (such as mTOR and PKC</w:instrText>
      </w:r>
      <w:r w:rsidR="00372680" w:rsidRPr="009C729A">
        <w:rPr>
          <w:rFonts w:ascii="Cambria" w:hAnsi="Cambria" w:cs="Cambria"/>
          <w:lang w:val="en-GB"/>
        </w:rPr>
        <w:instrText>ζ</w:instrText>
      </w:r>
      <w:r w:rsidR="00372680" w:rsidRPr="009C729A">
        <w:rPr>
          <w:lang w:val="en-GB"/>
        </w:rPr>
        <w:instrText xml:space="preserve">), has recently been shown to participate in negative feedback mechanisms aimed at terminating insulin signaling through IRS (insulin receptor substrate) phosphorylation. Such homeostatic mechanisms can also be activated by excess nutrients or inducers of insulin resistance (such as fatty acids and proinflammatory cytokines) to produce an insulin-resistant state that often leads to the development of diabetes. Identification of the specific kinases involved in such insulin resistance pathways can help lead to the rational design of novel therapeutic agents for treating insulin resistance and type 2 diabetes.","DOI":"10.1126/stke.2682005pe4","ISSN":"1525-8882","note":"PMID: 15671481","shortTitle":"Ser/Thr Phosphorylation of IRS Proteins","journalAbbreviation":"Sci. STKE","language":"en","author":[{"family":"Zick","given":"Yehiel"}],"issued":{"date-parts":[["2005",1,25]]}}}],"schema":"https://github.com/citation-style-language/schema/raw/master/csl-citation.json"} </w:instrText>
      </w:r>
      <w:r w:rsidR="00AF56A0" w:rsidRPr="009C729A">
        <w:rPr>
          <w:lang w:val="en-GB"/>
        </w:rPr>
        <w:fldChar w:fldCharType="separate"/>
      </w:r>
      <w:r w:rsidR="00372680" w:rsidRPr="009C729A">
        <w:rPr>
          <w:vertAlign w:val="superscript"/>
          <w:lang w:val="en-GB"/>
        </w:rPr>
        <w:t>41</w:t>
      </w:r>
      <w:r w:rsidR="00AF56A0" w:rsidRPr="009C729A">
        <w:rPr>
          <w:lang w:val="en-GB"/>
        </w:rPr>
        <w:fldChar w:fldCharType="end"/>
      </w:r>
      <w:r w:rsidR="00D02E78" w:rsidRPr="009C729A">
        <w:rPr>
          <w:lang w:val="en-GB"/>
        </w:rPr>
        <w:t xml:space="preserve">. </w:t>
      </w:r>
      <w:r w:rsidR="00FE532B" w:rsidRPr="009C729A">
        <w:rPr>
          <w:lang w:val="en-GB"/>
        </w:rPr>
        <w:t>We believe</w:t>
      </w:r>
      <w:r w:rsidR="00725098" w:rsidRPr="009C729A">
        <w:rPr>
          <w:lang w:val="en-GB"/>
        </w:rPr>
        <w:t xml:space="preserve"> </w:t>
      </w:r>
      <w:r w:rsidR="00725098" w:rsidRPr="009C729A">
        <w:rPr>
          <w:lang w:val="en-GB"/>
        </w:rPr>
        <w:lastRenderedPageBreak/>
        <w:t>that PDGF-AA</w:t>
      </w:r>
      <w:r w:rsidR="00BC3C74" w:rsidRPr="009C729A">
        <w:rPr>
          <w:lang w:val="en-GB"/>
        </w:rPr>
        <w:t xml:space="preserve"> may contribute to</w:t>
      </w:r>
      <w:r w:rsidR="00725098" w:rsidRPr="009C729A">
        <w:rPr>
          <w:lang w:val="en-GB"/>
        </w:rPr>
        <w:t xml:space="preserve"> the </w:t>
      </w:r>
      <w:r w:rsidR="00080316" w:rsidRPr="009C729A">
        <w:rPr>
          <w:lang w:val="en-GB"/>
        </w:rPr>
        <w:t>inhibitory effect of chronic hyper</w:t>
      </w:r>
      <w:r w:rsidR="00725098" w:rsidRPr="009C729A">
        <w:rPr>
          <w:lang w:val="en-GB"/>
        </w:rPr>
        <w:t>insulin</w:t>
      </w:r>
      <w:r w:rsidR="00080316" w:rsidRPr="009C729A">
        <w:rPr>
          <w:lang w:val="en-GB"/>
        </w:rPr>
        <w:t>emia</w:t>
      </w:r>
      <w:r w:rsidR="00725098" w:rsidRPr="009C729A">
        <w:rPr>
          <w:lang w:val="en-GB"/>
        </w:rPr>
        <w:t xml:space="preserve"> </w:t>
      </w:r>
      <w:r w:rsidR="00BC3C74" w:rsidRPr="009C729A">
        <w:rPr>
          <w:lang w:val="en-GB"/>
        </w:rPr>
        <w:t xml:space="preserve">on hepatocyte </w:t>
      </w:r>
      <w:r w:rsidR="00E20B35" w:rsidRPr="009C729A">
        <w:rPr>
          <w:lang w:val="en-GB"/>
        </w:rPr>
        <w:t>insulin signaling</w:t>
      </w:r>
      <w:r w:rsidR="00D403E5" w:rsidRPr="009C729A">
        <w:rPr>
          <w:lang w:val="en-GB"/>
        </w:rPr>
        <w:t xml:space="preserve"> </w:t>
      </w:r>
      <w:r w:rsidR="00FE532B" w:rsidRPr="009C729A">
        <w:rPr>
          <w:lang w:val="en-GB"/>
        </w:rPr>
        <w:t xml:space="preserve">via </w:t>
      </w:r>
      <w:r w:rsidR="00D403E5" w:rsidRPr="009C729A">
        <w:rPr>
          <w:lang w:val="en-GB"/>
        </w:rPr>
        <w:t>a feedback autocrine loop</w:t>
      </w:r>
      <w:r w:rsidR="00F04A18" w:rsidRPr="009C729A">
        <w:rPr>
          <w:lang w:val="en-GB"/>
        </w:rPr>
        <w:t xml:space="preserve"> (</w:t>
      </w:r>
      <w:r w:rsidR="004203EB" w:rsidRPr="009C729A">
        <w:rPr>
          <w:b/>
          <w:lang w:val="en-GB"/>
        </w:rPr>
        <w:t>Fig.</w:t>
      </w:r>
      <w:r w:rsidR="00F04A18" w:rsidRPr="009C729A">
        <w:rPr>
          <w:b/>
          <w:lang w:val="en-GB"/>
        </w:rPr>
        <w:t xml:space="preserve"> </w:t>
      </w:r>
      <w:r w:rsidR="0042799C" w:rsidRPr="009C729A">
        <w:rPr>
          <w:b/>
          <w:lang w:val="en-GB"/>
        </w:rPr>
        <w:t>5</w:t>
      </w:r>
      <w:r w:rsidR="00F04A18" w:rsidRPr="009C729A">
        <w:rPr>
          <w:lang w:val="en-GB"/>
        </w:rPr>
        <w:t>)</w:t>
      </w:r>
      <w:r w:rsidR="00E20B35" w:rsidRPr="009C729A">
        <w:rPr>
          <w:lang w:val="en-GB"/>
        </w:rPr>
        <w:t xml:space="preserve">. </w:t>
      </w:r>
      <w:r w:rsidR="00C8605C" w:rsidRPr="009C729A">
        <w:rPr>
          <w:lang w:val="en-GB"/>
        </w:rPr>
        <w:t xml:space="preserve">While the insulin signaling is required for stimulating the PDGFA expression, PDGF-AA </w:t>
      </w:r>
      <w:r w:rsidR="00685CFF" w:rsidRPr="009C729A">
        <w:rPr>
          <w:lang w:val="en-GB"/>
        </w:rPr>
        <w:t>stimulates</w:t>
      </w:r>
      <w:r w:rsidR="00C8605C" w:rsidRPr="009C729A">
        <w:rPr>
          <w:lang w:val="en-GB"/>
        </w:rPr>
        <w:t xml:space="preserve"> its induction via </w:t>
      </w:r>
      <w:r w:rsidR="00812039" w:rsidRPr="009C729A">
        <w:rPr>
          <w:lang w:val="en-GB"/>
        </w:rPr>
        <w:t xml:space="preserve">the </w:t>
      </w:r>
      <w:r w:rsidR="00C8605C" w:rsidRPr="009C729A">
        <w:rPr>
          <w:lang w:val="en-GB"/>
        </w:rPr>
        <w:t xml:space="preserve">activation of </w:t>
      </w:r>
      <w:r w:rsidR="00685CFF" w:rsidRPr="009C729A">
        <w:rPr>
          <w:lang w:val="en-GB"/>
        </w:rPr>
        <w:t xml:space="preserve">PKC. This vicious cycle perpetuates high PDGF-AA level and thereby </w:t>
      </w:r>
      <w:r w:rsidR="00591CB1" w:rsidRPr="009C729A">
        <w:rPr>
          <w:lang w:val="en-GB"/>
        </w:rPr>
        <w:t xml:space="preserve">continuous </w:t>
      </w:r>
      <w:r w:rsidR="00685CFF" w:rsidRPr="009C729A">
        <w:rPr>
          <w:lang w:val="en-GB"/>
        </w:rPr>
        <w:t xml:space="preserve">insulin resistance. </w:t>
      </w:r>
      <w:r w:rsidR="00E32494" w:rsidRPr="009C729A">
        <w:rPr>
          <w:lang w:val="en-GB"/>
        </w:rPr>
        <w:t xml:space="preserve">Our data </w:t>
      </w:r>
      <w:r w:rsidR="00E82340" w:rsidRPr="009C729A">
        <w:rPr>
          <w:lang w:val="en-GB"/>
        </w:rPr>
        <w:t xml:space="preserve">further </w:t>
      </w:r>
      <w:r w:rsidR="00E32494" w:rsidRPr="009C729A">
        <w:rPr>
          <w:lang w:val="en-GB"/>
        </w:rPr>
        <w:t>suggest</w:t>
      </w:r>
      <w:r w:rsidR="00812039" w:rsidRPr="009C729A">
        <w:rPr>
          <w:lang w:val="en-GB"/>
        </w:rPr>
        <w:t>ed</w:t>
      </w:r>
      <w:r w:rsidR="00E32494" w:rsidRPr="009C729A">
        <w:rPr>
          <w:lang w:val="en-GB"/>
        </w:rPr>
        <w:t xml:space="preserve"> that the </w:t>
      </w:r>
      <w:r w:rsidR="00F04A18" w:rsidRPr="009C729A">
        <w:rPr>
          <w:lang w:val="en-GB"/>
        </w:rPr>
        <w:t xml:space="preserve">negative effect of PDGF-AA on insulin signaling </w:t>
      </w:r>
      <w:r w:rsidR="00E32494" w:rsidRPr="009C729A">
        <w:rPr>
          <w:lang w:val="en-GB"/>
        </w:rPr>
        <w:t>is mediated</w:t>
      </w:r>
      <w:r w:rsidR="00B330E2" w:rsidRPr="009C729A">
        <w:rPr>
          <w:lang w:val="en-GB"/>
        </w:rPr>
        <w:t xml:space="preserve"> </w:t>
      </w:r>
      <w:r w:rsidR="00E32494" w:rsidRPr="009C729A">
        <w:rPr>
          <w:lang w:val="en-GB"/>
        </w:rPr>
        <w:t>through</w:t>
      </w:r>
      <w:r w:rsidR="00555ADE" w:rsidRPr="009C729A">
        <w:rPr>
          <w:lang w:val="en-GB"/>
        </w:rPr>
        <w:t xml:space="preserve"> the decrease of IRS1 and PKC</w:t>
      </w:r>
      <w:r w:rsidR="0042799C" w:rsidRPr="009C729A">
        <w:rPr>
          <w:lang w:val="en-GB"/>
        </w:rPr>
        <w:t xml:space="preserve"> </w:t>
      </w:r>
      <w:r w:rsidR="00B060FA" w:rsidRPr="009C729A">
        <w:rPr>
          <w:lang w:val="en-GB"/>
        </w:rPr>
        <w:t xml:space="preserve">activation </w:t>
      </w:r>
      <w:r w:rsidR="00930ED6" w:rsidRPr="009C729A">
        <w:rPr>
          <w:lang w:val="en-GB"/>
        </w:rPr>
        <w:t xml:space="preserve">including </w:t>
      </w:r>
      <w:r w:rsidR="00F04A18" w:rsidRPr="009C729A">
        <w:rPr>
          <w:lang w:val="en-GB"/>
        </w:rPr>
        <w:t>PKC</w:t>
      </w:r>
      <w:r w:rsidR="00F04A18" w:rsidRPr="009C729A">
        <w:rPr>
          <w:rFonts w:ascii="Cambria" w:hAnsi="Cambria" w:cs="Cambria"/>
          <w:lang w:val="en-GB"/>
        </w:rPr>
        <w:t>Ɵ</w:t>
      </w:r>
      <w:r w:rsidR="00F04A18" w:rsidRPr="009C729A">
        <w:rPr>
          <w:lang w:val="en-GB"/>
        </w:rPr>
        <w:t xml:space="preserve"> and PKC</w:t>
      </w:r>
      <w:r w:rsidR="00F04A18" w:rsidRPr="009C729A">
        <w:rPr>
          <w:lang w:val="en-GB"/>
        </w:rPr>
        <w:sym w:font="Symbol" w:char="F065"/>
      </w:r>
      <w:r w:rsidR="00B060FA" w:rsidRPr="009C729A">
        <w:rPr>
          <w:lang w:val="en-GB"/>
        </w:rPr>
        <w:t>.</w:t>
      </w:r>
      <w:r w:rsidR="00E32494" w:rsidRPr="009C729A">
        <w:rPr>
          <w:lang w:val="en-GB"/>
        </w:rPr>
        <w:t xml:space="preserve"> These</w:t>
      </w:r>
      <w:r w:rsidR="00B04886" w:rsidRPr="009C729A">
        <w:rPr>
          <w:lang w:val="en-GB"/>
        </w:rPr>
        <w:t xml:space="preserve"> </w:t>
      </w:r>
      <w:r w:rsidR="00F04A18" w:rsidRPr="009C729A">
        <w:rPr>
          <w:lang w:val="en-GB"/>
        </w:rPr>
        <w:t>two kinases</w:t>
      </w:r>
      <w:r w:rsidR="00E32494" w:rsidRPr="009C729A">
        <w:rPr>
          <w:lang w:val="en-GB"/>
        </w:rPr>
        <w:t xml:space="preserve"> are known to phosphorylate</w:t>
      </w:r>
      <w:r w:rsidR="00F04A18" w:rsidRPr="009C729A">
        <w:rPr>
          <w:lang w:val="en-GB"/>
        </w:rPr>
        <w:t xml:space="preserve"> </w:t>
      </w:r>
      <w:r w:rsidR="00E32494" w:rsidRPr="009C729A">
        <w:rPr>
          <w:lang w:val="en-GB"/>
        </w:rPr>
        <w:t>IRS-1 and the insulin receptor</w:t>
      </w:r>
      <w:r w:rsidR="00564E2C" w:rsidRPr="009C729A">
        <w:rPr>
          <w:lang w:val="en-GB"/>
        </w:rPr>
        <w:t xml:space="preserve"> on serine residues</w:t>
      </w:r>
      <w:r w:rsidR="00E32494" w:rsidRPr="009C729A">
        <w:rPr>
          <w:lang w:val="en-GB"/>
        </w:rPr>
        <w:t xml:space="preserve">, </w:t>
      </w:r>
      <w:r w:rsidR="00F04A18" w:rsidRPr="009C729A">
        <w:rPr>
          <w:lang w:val="en-GB"/>
        </w:rPr>
        <w:t>that impair</w:t>
      </w:r>
      <w:r w:rsidR="00E32494" w:rsidRPr="009C729A">
        <w:rPr>
          <w:lang w:val="en-GB"/>
        </w:rPr>
        <w:t>s</w:t>
      </w:r>
      <w:r w:rsidR="00F04A18" w:rsidRPr="009C729A">
        <w:rPr>
          <w:lang w:val="en-GB"/>
        </w:rPr>
        <w:t xml:space="preserve"> the association of </w:t>
      </w:r>
      <w:r w:rsidR="00E32494" w:rsidRPr="009C729A">
        <w:rPr>
          <w:lang w:val="en-GB"/>
        </w:rPr>
        <w:t xml:space="preserve">the </w:t>
      </w:r>
      <w:r w:rsidR="00F04A18" w:rsidRPr="009C729A">
        <w:rPr>
          <w:lang w:val="en-GB"/>
        </w:rPr>
        <w:t>insulin receptor with IRS proteins</w:t>
      </w:r>
      <w:r w:rsidR="00E32494" w:rsidRPr="009C729A">
        <w:rPr>
          <w:lang w:val="en-GB"/>
        </w:rPr>
        <w:t xml:space="preserve">, leading to the blockade of AKT activation and of the downstream signaling </w:t>
      </w:r>
      <w:r w:rsidR="005E4A4E" w:rsidRPr="009C729A">
        <w:rPr>
          <w:lang w:val="en-GB"/>
        </w:rPr>
        <w:fldChar w:fldCharType="begin"/>
      </w:r>
      <w:r w:rsidR="007A1BC7" w:rsidRPr="009C729A">
        <w:rPr>
          <w:lang w:val="en-GB"/>
        </w:rPr>
        <w:instrText xml:space="preserve"> ADDIN ZOTERO_ITEM CSL_CITATION {"citationID":"2mq2bnk11u","properties":{"formattedCitation":"{\\rtf \\super 26,27\\nosupersub{}}","plainCitation":"26,27"},"citationItems":[{"id":14252,"uris":["http://zotero.org/users/2290582/items/S87JUVPR"],"uri":["http://zotero.org/users/2290582/items/S87JUVPR"],"itemData":{"id":14252,"type":"article-journal","title":"PKC-</w:instrText>
      </w:r>
      <w:r w:rsidR="007A1BC7" w:rsidRPr="009C729A">
        <w:rPr>
          <w:rFonts w:ascii="Cambria" w:hAnsi="Cambria" w:cs="Cambria"/>
          <w:lang w:val="en-GB"/>
        </w:rPr>
        <w:instrText>θ</w:instrText>
      </w:r>
      <w:r w:rsidR="007A1BC7" w:rsidRPr="009C729A">
        <w:rPr>
          <w:lang w:val="en-GB"/>
        </w:rPr>
        <w:instrText xml:space="preserve"> knockout mice are protected from fat-induced insulin resistance","container-title":"The Journal of Clinical Investigation","page":"823-827","volume":"114","issue":"6","source":"www.jci.org","DOI":"10.1172/JCI22230","ISSN":"0021-9738","note":"PMID: 15372106","journalAbbreviation":"J Clin Invest","language":"en","author":[{"family":"Kim","given":"Jason K."},{"family":"Fillmore","given":"Jonathan J."},{"family":"Sunshine","given":"Mary Jean"},{"family":"Albrecht","given":"Bjoern"},{"family":"Higashimori","given":"Takamasa"},{"family":"Kim","given":"Dong-Wook"},{"family":"Liu","given":"Zhen-Xiang"},{"family":"Soos","given":"Timothy J."},{"family":"Cline","given":"Gary W."},{"family":"O’Brien","given":"William R."},{"family":"Littman","given":"Dan R."},{"family":"Shulman","given":"Gerald I."}],"issued":{"date-parts":[["2004",9,15]]}},"label":"page"},{"id":14288,"uris":["http://zotero.org/users/2290582/items/UBUQJSV3"],"uri":["http://zotero.org/users/2290582/items/UBUQJSV3"],"itemData":{"id":14288,"type":"article-journal","title":"Inhibition of protein kinase C</w:instrText>
      </w:r>
      <w:r w:rsidR="007A1BC7" w:rsidRPr="009C729A">
        <w:rPr>
          <w:rFonts w:ascii="Cambria" w:hAnsi="Cambria" w:cs="Cambria"/>
          <w:lang w:val="en-GB"/>
        </w:rPr>
        <w:instrText>ε</w:instrText>
      </w:r>
      <w:r w:rsidR="007A1BC7" w:rsidRPr="009C729A">
        <w:rPr>
          <w:lang w:val="en-GB"/>
        </w:rPr>
        <w:instrText xml:space="preserve"> prevents hepatic insulin resistance in nonalcoholic fatty liver disease","container-title":"The Journal of Clinical Investigation","page":"739-745","volume":"117","issue":"3","source":"www.jci.org","DOI":"10.1172/JCI30400","ISSN":"0021-9738","note":"PMID: 17318260","journalAbbreviation":"J Clin Invest","language":"en","author":[{"family":"Samuel","given":"Varman T."},{"family":"Liu","given":"Zhen-Xiang"},{"family":"Wang","given":"Amy"},{"family":"Beddow","given":"Sara A."},{"family":"Geisler","given":"John G."},{"family":"Kahn","given":"Mario"},{"family":"Zhang","given":"Xian-man"},{"family":"Monia","given":"Brett P."},{"family":"Bhanot","given":"Sanjay"},{"family":"Shulman","given":"Gerald I."}],"issued":{"date-parts":[["2007",3,1]]}},"label":"page"}],"schema":"https://github.com/citation-style-language/schema/raw/master/csl-citation.json"} </w:instrText>
      </w:r>
      <w:r w:rsidR="005E4A4E" w:rsidRPr="009C729A">
        <w:rPr>
          <w:lang w:val="en-GB"/>
        </w:rPr>
        <w:fldChar w:fldCharType="separate"/>
      </w:r>
      <w:r w:rsidR="007A1BC7" w:rsidRPr="009C729A">
        <w:rPr>
          <w:vertAlign w:val="superscript"/>
          <w:lang w:val="en-GB"/>
        </w:rPr>
        <w:t>26,27</w:t>
      </w:r>
      <w:r w:rsidR="005E4A4E" w:rsidRPr="009C729A">
        <w:rPr>
          <w:lang w:val="en-GB"/>
        </w:rPr>
        <w:fldChar w:fldCharType="end"/>
      </w:r>
      <w:r w:rsidR="00BB33FF" w:rsidRPr="009C729A">
        <w:rPr>
          <w:lang w:val="en-GB"/>
        </w:rPr>
        <w:t>.</w:t>
      </w:r>
    </w:p>
    <w:p w14:paraId="182CB767" w14:textId="223CC406" w:rsidR="00A3046F" w:rsidRPr="009C729A" w:rsidRDefault="003D1A75" w:rsidP="001D4080">
      <w:pPr>
        <w:rPr>
          <w:lang w:val="en-GB"/>
        </w:rPr>
      </w:pPr>
      <w:r w:rsidRPr="009C729A">
        <w:rPr>
          <w:lang w:val="en-GB"/>
        </w:rPr>
        <w:t xml:space="preserve">Our </w:t>
      </w:r>
      <w:r w:rsidR="005F0316" w:rsidRPr="009C729A">
        <w:rPr>
          <w:lang w:val="en-GB"/>
        </w:rPr>
        <w:t>finding</w:t>
      </w:r>
      <w:r w:rsidRPr="009C729A">
        <w:rPr>
          <w:lang w:val="en-GB"/>
        </w:rPr>
        <w:t>s</w:t>
      </w:r>
      <w:r w:rsidR="005F0316" w:rsidRPr="009C729A">
        <w:rPr>
          <w:lang w:val="en-GB"/>
        </w:rPr>
        <w:t xml:space="preserve"> may have </w:t>
      </w:r>
      <w:r w:rsidR="00E54319" w:rsidRPr="009C729A">
        <w:rPr>
          <w:lang w:val="en-GB"/>
        </w:rPr>
        <w:t xml:space="preserve">a major interest </w:t>
      </w:r>
      <w:r w:rsidR="00AB4CF1" w:rsidRPr="009C729A">
        <w:rPr>
          <w:lang w:val="en-GB"/>
        </w:rPr>
        <w:t>for</w:t>
      </w:r>
      <w:r w:rsidR="00E54319" w:rsidRPr="009C729A">
        <w:rPr>
          <w:lang w:val="en-GB"/>
        </w:rPr>
        <w:t xml:space="preserve"> the treatment of </w:t>
      </w:r>
      <w:r w:rsidRPr="009C729A">
        <w:rPr>
          <w:lang w:val="en-GB"/>
        </w:rPr>
        <w:t xml:space="preserve">T2D </w:t>
      </w:r>
      <w:r w:rsidR="00E54319" w:rsidRPr="009C729A">
        <w:rPr>
          <w:lang w:val="en-GB"/>
        </w:rPr>
        <w:t xml:space="preserve">and </w:t>
      </w:r>
      <w:r w:rsidRPr="009C729A">
        <w:rPr>
          <w:lang w:val="en-GB"/>
        </w:rPr>
        <w:t xml:space="preserve">of </w:t>
      </w:r>
      <w:r w:rsidR="00E54319" w:rsidRPr="009C729A">
        <w:rPr>
          <w:lang w:val="en-GB"/>
        </w:rPr>
        <w:t xml:space="preserve">its </w:t>
      </w:r>
      <w:r w:rsidRPr="009C729A">
        <w:rPr>
          <w:lang w:val="en-GB"/>
        </w:rPr>
        <w:t xml:space="preserve">hepatic </w:t>
      </w:r>
      <w:r w:rsidR="00E54319" w:rsidRPr="009C729A">
        <w:rPr>
          <w:lang w:val="en-GB"/>
        </w:rPr>
        <w:t>complications</w:t>
      </w:r>
      <w:r w:rsidR="005F0316" w:rsidRPr="009C729A">
        <w:rPr>
          <w:lang w:val="en-GB"/>
        </w:rPr>
        <w:t xml:space="preserve">. </w:t>
      </w:r>
      <w:r w:rsidR="00BB2993" w:rsidRPr="009C729A">
        <w:rPr>
          <w:lang w:val="en-GB"/>
        </w:rPr>
        <w:t xml:space="preserve">We </w:t>
      </w:r>
      <w:r w:rsidR="003D48CD" w:rsidRPr="009C729A">
        <w:rPr>
          <w:lang w:val="en-GB"/>
        </w:rPr>
        <w:t xml:space="preserve">showed that </w:t>
      </w:r>
      <w:r w:rsidR="0044391D" w:rsidRPr="009C729A">
        <w:rPr>
          <w:lang w:val="en-GB"/>
        </w:rPr>
        <w:t xml:space="preserve">metformin, </w:t>
      </w:r>
      <w:r w:rsidR="00550C6A" w:rsidRPr="009C729A">
        <w:rPr>
          <w:lang w:val="en-GB"/>
        </w:rPr>
        <w:t>the most-widely prescribed</w:t>
      </w:r>
      <w:r w:rsidR="0044391D" w:rsidRPr="009C729A">
        <w:rPr>
          <w:lang w:val="en-GB"/>
        </w:rPr>
        <w:t xml:space="preserve"> oral insulin sensitizer </w:t>
      </w:r>
      <w:r w:rsidR="00550C6A" w:rsidRPr="009C729A">
        <w:rPr>
          <w:lang w:val="en-GB"/>
        </w:rPr>
        <w:t xml:space="preserve">agent </w:t>
      </w:r>
      <w:r w:rsidR="0044391D" w:rsidRPr="009C729A">
        <w:rPr>
          <w:lang w:val="en-GB"/>
        </w:rPr>
        <w:t xml:space="preserve">prevented </w:t>
      </w:r>
      <w:r w:rsidR="003D48CD" w:rsidRPr="009C729A">
        <w:rPr>
          <w:lang w:val="en-GB"/>
        </w:rPr>
        <w:t xml:space="preserve">the PDGF-AA </w:t>
      </w:r>
      <w:r w:rsidR="00282C93" w:rsidRPr="009C729A">
        <w:rPr>
          <w:lang w:val="en-GB"/>
        </w:rPr>
        <w:t>insulin-</w:t>
      </w:r>
      <w:r w:rsidR="00524254" w:rsidRPr="009C729A">
        <w:rPr>
          <w:lang w:val="en-GB"/>
        </w:rPr>
        <w:t xml:space="preserve">induced </w:t>
      </w:r>
      <w:r w:rsidR="003D48CD" w:rsidRPr="009C729A">
        <w:rPr>
          <w:lang w:val="en-GB"/>
        </w:rPr>
        <w:t>vicious circle</w:t>
      </w:r>
      <w:r w:rsidR="007E54A5" w:rsidRPr="009C729A">
        <w:rPr>
          <w:lang w:val="en-GB"/>
        </w:rPr>
        <w:t xml:space="preserve">. </w:t>
      </w:r>
      <w:r w:rsidR="00524254" w:rsidRPr="009C729A">
        <w:rPr>
          <w:lang w:val="en-GB"/>
        </w:rPr>
        <w:t>M</w:t>
      </w:r>
      <w:r w:rsidR="0032544C" w:rsidRPr="009C729A">
        <w:rPr>
          <w:lang w:val="en-GB"/>
        </w:rPr>
        <w:t xml:space="preserve">etformin </w:t>
      </w:r>
      <w:r w:rsidR="00524254" w:rsidRPr="009C729A">
        <w:rPr>
          <w:lang w:val="en-GB"/>
        </w:rPr>
        <w:t xml:space="preserve">has been specifically proposed </w:t>
      </w:r>
      <w:r w:rsidR="0032544C" w:rsidRPr="009C729A">
        <w:rPr>
          <w:lang w:val="en-GB"/>
        </w:rPr>
        <w:t>for diabetic patients with NAFLD</w:t>
      </w:r>
      <w:r w:rsidR="00E016AA" w:rsidRPr="009C729A">
        <w:rPr>
          <w:lang w:val="en-GB"/>
        </w:rPr>
        <w:t xml:space="preserve"> and </w:t>
      </w:r>
      <w:r w:rsidR="00502494" w:rsidRPr="009C729A">
        <w:rPr>
          <w:lang w:val="en-GB"/>
        </w:rPr>
        <w:t>hepato</w:t>
      </w:r>
      <w:r w:rsidR="00E016AA" w:rsidRPr="009C729A">
        <w:rPr>
          <w:lang w:val="en-GB"/>
        </w:rPr>
        <w:t>carcinoma (HCC)</w:t>
      </w:r>
      <w:r w:rsidR="0032544C" w:rsidRPr="009C729A">
        <w:rPr>
          <w:lang w:val="en-GB"/>
        </w:rPr>
        <w:t xml:space="preserve"> </w:t>
      </w:r>
      <w:r w:rsidR="00862903" w:rsidRPr="009C729A">
        <w:rPr>
          <w:lang w:val="en-GB"/>
        </w:rPr>
        <w:fldChar w:fldCharType="begin"/>
      </w:r>
      <w:r w:rsidR="00372680" w:rsidRPr="009C729A">
        <w:rPr>
          <w:lang w:val="en-GB"/>
        </w:rPr>
        <w:instrText xml:space="preserve"> ADDIN ZOTERO_ITEM CSL_CITATION {"citationID":"y7nliaW5","properties":{"formattedCitation":"{\\rtf \\super 42\\nosupersub{}}","plainCitation":"42"},"citationItems":[{"id":14375,"uris":["http://zotero.org/users/2290582/items/DSTGNGRB"],"uri":["http://zotero.org/users/2290582/items/DSTGNGRB"],"itemData":{"id":14375,"type":"article-journal","title":"Republished: Non-alcoholic fatty liver disease: a practical approach to treatment","container-title":"Postgraduate Medical Journal","page":"92-101","volume":"91","issue":"1072","source":"pmj.bmj.com","abstract":"Non-alcoholic fatty liver disease (NAFLD) affects up to a third of the population in many developed countries. Between 10% and 30% of patients with NAFLD have non-alcoholic steatohepatitis (NASH) that can progress to cirrhosis. There are metabolic risk factors common to both NAFLD and cardiovascular disease, so patients with NASH have an increased risk of liver-related and cardiovascular death. Management of patients with NAFLD depends largely on the stage of disease, emphasising the importance of careful risk stratification. There are four main areas to focus on when thinking about management strategies in NAFLD: lifestyle modification, targeting the components of the metabolic syndrome, liver-directed pharmacotherapy for high risk patients and managing the complications of cirrhosis.","DOI":"10.1136/postgradmedj-2013-100404rep","ISSN":"0032-5473, 1469-0756","note":"PMID: 25655252","shortTitle":"Republished","language":"en","author":[{"family":"Dyson","given":"J. K."},{"family":"Anstee","given":"Q. M."},{"family":"McPherson","given":"S."}],"issued":{"date-parts":[["2015",2,1]]}}}],"schema":"https://github.com/citation-style-language/schema/raw/master/csl-citation.json"} </w:instrText>
      </w:r>
      <w:r w:rsidR="00862903" w:rsidRPr="009C729A">
        <w:rPr>
          <w:lang w:val="en-GB"/>
        </w:rPr>
        <w:fldChar w:fldCharType="separate"/>
      </w:r>
      <w:r w:rsidR="00372680" w:rsidRPr="009C729A">
        <w:rPr>
          <w:vertAlign w:val="superscript"/>
          <w:lang w:val="en-GB"/>
        </w:rPr>
        <w:t>42</w:t>
      </w:r>
      <w:r w:rsidR="00862903" w:rsidRPr="009C729A">
        <w:rPr>
          <w:lang w:val="en-GB"/>
        </w:rPr>
        <w:fldChar w:fldCharType="end"/>
      </w:r>
      <w:r w:rsidR="0032544C" w:rsidRPr="009C729A">
        <w:rPr>
          <w:lang w:val="en-GB"/>
        </w:rPr>
        <w:t xml:space="preserve">. </w:t>
      </w:r>
      <w:r w:rsidR="00524254" w:rsidRPr="009C729A">
        <w:rPr>
          <w:lang w:val="en-GB"/>
        </w:rPr>
        <w:t>M</w:t>
      </w:r>
      <w:r w:rsidR="0032544C" w:rsidRPr="009C729A">
        <w:rPr>
          <w:lang w:val="en-GB"/>
        </w:rPr>
        <w:t xml:space="preserve">etformin reduces the risk of </w:t>
      </w:r>
      <w:r w:rsidR="00E016AA" w:rsidRPr="009C729A">
        <w:rPr>
          <w:lang w:val="en-GB"/>
        </w:rPr>
        <w:t>HCC</w:t>
      </w:r>
      <w:r w:rsidR="00524254" w:rsidRPr="009C729A">
        <w:rPr>
          <w:lang w:val="en-GB"/>
        </w:rPr>
        <w:t xml:space="preserve"> incidence</w:t>
      </w:r>
      <w:r w:rsidR="0032544C" w:rsidRPr="009C729A">
        <w:rPr>
          <w:lang w:val="en-GB"/>
        </w:rPr>
        <w:t xml:space="preserve"> in</w:t>
      </w:r>
      <w:r w:rsidR="00524254" w:rsidRPr="009C729A">
        <w:rPr>
          <w:lang w:val="en-GB"/>
        </w:rPr>
        <w:t xml:space="preserve"> diabetic</w:t>
      </w:r>
      <w:r w:rsidR="0032544C" w:rsidRPr="009C729A">
        <w:rPr>
          <w:lang w:val="en-GB"/>
        </w:rPr>
        <w:t xml:space="preserve"> patients in a dose-dependent manner</w:t>
      </w:r>
      <w:r w:rsidR="00630F13" w:rsidRPr="009C729A">
        <w:rPr>
          <w:lang w:val="en-GB"/>
        </w:rPr>
        <w:t xml:space="preserve"> </w:t>
      </w:r>
      <w:r w:rsidR="000618C4" w:rsidRPr="009C729A">
        <w:rPr>
          <w:lang w:val="en-GB"/>
        </w:rPr>
        <w:fldChar w:fldCharType="begin"/>
      </w:r>
      <w:r w:rsidR="00372680" w:rsidRPr="009C729A">
        <w:rPr>
          <w:lang w:val="en-GB"/>
        </w:rPr>
        <w:instrText xml:space="preserve"> ADDIN ZOTERO_ITEM CSL_CITATION {"citationID":"X4hhoyO5","properties":{"formattedCitation":"{\\rtf \\super 43\\nosupersub{}}","plainCitation":"43"},"citationItems":[{"id":14379,"uris":["http://zotero.org/users/2290582/items/MPW8DDBD"],"uri":["http://zotero.org/users/2290582/items/MPW8DDBD"],"itemData":{"id":14379,"type":"article-journal","title":"Does use of metformin protect against cancer in Type 2 diabetes mellitus?","container-title":"Journal of Endocrinological Investigation","page":"231-235","volume":"35","issue":"2","source":"link.springer.com.gate1.inist.fr","abstract":"Background: Type 2 diabetes mellitus has been associated with an increased cancer risk, which can be modified by specific hypoglycemic drugs. In particular, metformin, the most frequently prescribed biguanide, is now considered a protective agent against cancer incidence and mortality in Type 2 diabetic patients. Aims: To review the potential associations between metformin use and cancer incidence and mortality and the possible biological links implicated in these associations. Materials and methods: We searched English-language original investigations published through September 2011. Results: Metformin could block the mitogenic effects of insulin, but this effect does not entirely explain the reduction in cancer incidence. Metformin also plays a direct inhibition of cancer cell growth via the inhibitory effects of AMP-activated protein kinase on the mTOR pathway, which regulates cell growth and proliferation. Accordingly, many epidemiological studies have shown that metformin use is associated with a lower cancer incidence and mortality through a dose-response relationship, with greater exposure being associated with stronger risk reduction. Randomized clinical trials testing the effects of metformin on both recurrence and survival in early-stage breast cancer are on-going; these trials are based on pilot studies demonstrating an adjuvant effect of this drug in breast cancer. Conclusions: Metformin is an inexpensive and safe drug, that may modify the increased cancer risk of Type 2 diabetic patients. On-going clinical trials will show whether this drug can enhance the effect of chemotherapy in the treatment of cancer.","DOI":"10.1007/BF03345423","ISSN":"0391-4097, 1720-8386","journalAbbreviation":"J Endocrinol Invest","language":"en","author":[{"family":"Bo","given":"S."},{"family":"Benso","given":"A."},{"family":"Durazzo","given":"M."},{"family":"Ghigo","given":"E."}],"issued":{"date-parts":[["2012",2,1]]}}}],"schema":"https://github.com/citation-style-language/schema/raw/master/csl-citation.json"} </w:instrText>
      </w:r>
      <w:r w:rsidR="000618C4" w:rsidRPr="009C729A">
        <w:rPr>
          <w:lang w:val="en-GB"/>
        </w:rPr>
        <w:fldChar w:fldCharType="separate"/>
      </w:r>
      <w:r w:rsidR="00372680" w:rsidRPr="009C729A">
        <w:rPr>
          <w:vertAlign w:val="superscript"/>
          <w:lang w:val="en-GB"/>
        </w:rPr>
        <w:t>43</w:t>
      </w:r>
      <w:r w:rsidR="000618C4" w:rsidRPr="009C729A">
        <w:rPr>
          <w:lang w:val="en-GB"/>
        </w:rPr>
        <w:fldChar w:fldCharType="end"/>
      </w:r>
      <w:r w:rsidR="0032544C" w:rsidRPr="009C729A">
        <w:rPr>
          <w:lang w:val="en-GB"/>
        </w:rPr>
        <w:t xml:space="preserve">. </w:t>
      </w:r>
      <w:r w:rsidR="00550C6A" w:rsidRPr="009C729A">
        <w:rPr>
          <w:lang w:val="en-GB"/>
        </w:rPr>
        <w:t xml:space="preserve">Thereby </w:t>
      </w:r>
      <w:r w:rsidR="0008681F" w:rsidRPr="009C729A">
        <w:rPr>
          <w:lang w:val="en-GB"/>
        </w:rPr>
        <w:t xml:space="preserve">metformin may </w:t>
      </w:r>
      <w:r w:rsidR="00524254" w:rsidRPr="009C729A">
        <w:rPr>
          <w:lang w:val="en-GB"/>
        </w:rPr>
        <w:t>improve liver insulin sensitivity</w:t>
      </w:r>
      <w:r w:rsidR="0008681F" w:rsidRPr="009C729A">
        <w:rPr>
          <w:lang w:val="en-GB"/>
        </w:rPr>
        <w:t xml:space="preserve"> at least in part</w:t>
      </w:r>
      <w:r w:rsidR="00524254" w:rsidRPr="009C729A">
        <w:rPr>
          <w:lang w:val="en-GB"/>
        </w:rPr>
        <w:t xml:space="preserve"> through PDGF-AA </w:t>
      </w:r>
      <w:r w:rsidR="00050915" w:rsidRPr="009C729A">
        <w:rPr>
          <w:lang w:val="en-GB"/>
        </w:rPr>
        <w:t xml:space="preserve">liver </w:t>
      </w:r>
      <w:r w:rsidR="00282C93" w:rsidRPr="009C729A">
        <w:rPr>
          <w:lang w:val="en-GB"/>
        </w:rPr>
        <w:t>blockade</w:t>
      </w:r>
      <w:r w:rsidR="008E1992" w:rsidRPr="009C729A">
        <w:rPr>
          <w:lang w:val="en-GB"/>
        </w:rPr>
        <w:t xml:space="preserve">, </w:t>
      </w:r>
      <w:r w:rsidR="0008681F" w:rsidRPr="009C729A">
        <w:rPr>
          <w:lang w:val="en-GB"/>
        </w:rPr>
        <w:t>explaining its long</w:t>
      </w:r>
      <w:r w:rsidR="00282C93" w:rsidRPr="009C729A">
        <w:rPr>
          <w:lang w:val="en-GB"/>
        </w:rPr>
        <w:t>-</w:t>
      </w:r>
      <w:r w:rsidR="0008681F" w:rsidRPr="009C729A">
        <w:rPr>
          <w:lang w:val="en-GB"/>
        </w:rPr>
        <w:t>term effect against HCC</w:t>
      </w:r>
      <w:r w:rsidR="00791698" w:rsidRPr="009C729A">
        <w:rPr>
          <w:lang w:val="en-GB"/>
        </w:rPr>
        <w:t>.</w:t>
      </w:r>
      <w:r w:rsidR="006A022C" w:rsidRPr="009C729A">
        <w:rPr>
          <w:lang w:val="en-GB"/>
        </w:rPr>
        <w:t xml:space="preserve"> </w:t>
      </w:r>
      <w:r w:rsidR="009251C4" w:rsidRPr="009C729A">
        <w:rPr>
          <w:lang w:val="en-GB"/>
        </w:rPr>
        <w:t xml:space="preserve">Beside </w:t>
      </w:r>
      <w:r w:rsidR="0008681F" w:rsidRPr="009C729A">
        <w:rPr>
          <w:lang w:val="en-GB"/>
        </w:rPr>
        <w:t>liver insulin sensitizers</w:t>
      </w:r>
      <w:r w:rsidR="009251C4" w:rsidRPr="009C729A">
        <w:rPr>
          <w:lang w:val="en-GB"/>
        </w:rPr>
        <w:t xml:space="preserve">, </w:t>
      </w:r>
      <w:r w:rsidR="00247CCC" w:rsidRPr="009C729A">
        <w:rPr>
          <w:lang w:val="en-GB"/>
        </w:rPr>
        <w:t>blocking</w:t>
      </w:r>
      <w:r w:rsidR="009251C4" w:rsidRPr="009C729A">
        <w:rPr>
          <w:lang w:val="en-GB"/>
        </w:rPr>
        <w:t xml:space="preserve"> </w:t>
      </w:r>
      <w:r w:rsidR="00247CCC" w:rsidRPr="009C729A">
        <w:rPr>
          <w:lang w:val="en-GB"/>
        </w:rPr>
        <w:t xml:space="preserve">PDGF-AA activity </w:t>
      </w:r>
      <w:r w:rsidR="009251C4" w:rsidRPr="009C729A">
        <w:rPr>
          <w:lang w:val="en-GB"/>
        </w:rPr>
        <w:t xml:space="preserve">may be </w:t>
      </w:r>
      <w:r w:rsidR="000E6C2D" w:rsidRPr="009C729A">
        <w:rPr>
          <w:lang w:val="en-GB"/>
        </w:rPr>
        <w:t xml:space="preserve">a promising </w:t>
      </w:r>
      <w:r w:rsidR="009251C4" w:rsidRPr="009C729A">
        <w:rPr>
          <w:lang w:val="en-GB"/>
        </w:rPr>
        <w:t>alternative</w:t>
      </w:r>
      <w:r w:rsidR="000E6C2D" w:rsidRPr="009C729A">
        <w:rPr>
          <w:lang w:val="en-GB"/>
        </w:rPr>
        <w:t xml:space="preserve"> anti-diabetic</w:t>
      </w:r>
      <w:r w:rsidR="009251C4" w:rsidRPr="009C729A">
        <w:rPr>
          <w:lang w:val="en-GB"/>
        </w:rPr>
        <w:t xml:space="preserve"> therapeutic.</w:t>
      </w:r>
      <w:r w:rsidR="004C22EC" w:rsidRPr="009C729A">
        <w:rPr>
          <w:lang w:val="en-GB"/>
        </w:rPr>
        <w:t xml:space="preserve"> </w:t>
      </w:r>
      <w:r w:rsidR="0008681F" w:rsidRPr="009C729A">
        <w:rPr>
          <w:lang w:val="en-GB"/>
        </w:rPr>
        <w:t>T</w:t>
      </w:r>
      <w:r w:rsidR="0005088D" w:rsidRPr="009C729A">
        <w:rPr>
          <w:lang w:val="en-GB"/>
        </w:rPr>
        <w:t xml:space="preserve">he anti-tumor PDGFR inhibitor imatinib </w:t>
      </w:r>
      <w:r w:rsidR="00136646" w:rsidRPr="009C729A">
        <w:rPr>
          <w:lang w:val="en-GB"/>
        </w:rPr>
        <w:t>demonstrated unexpected</w:t>
      </w:r>
      <w:r w:rsidRPr="009C729A">
        <w:rPr>
          <w:lang w:val="en-GB"/>
        </w:rPr>
        <w:t xml:space="preserve"> (and unexplained until now)</w:t>
      </w:r>
      <w:r w:rsidR="00136646" w:rsidRPr="009C729A">
        <w:rPr>
          <w:lang w:val="en-GB"/>
        </w:rPr>
        <w:t xml:space="preserve"> </w:t>
      </w:r>
      <w:r w:rsidR="004B2EF1" w:rsidRPr="009C729A">
        <w:rPr>
          <w:lang w:val="en-GB"/>
        </w:rPr>
        <w:t xml:space="preserve">improvement of insulin sensitivity in insulin-resistant rats </w:t>
      </w:r>
      <w:r w:rsidR="004B2EF1" w:rsidRPr="009C729A">
        <w:rPr>
          <w:lang w:val="en-GB"/>
        </w:rPr>
        <w:fldChar w:fldCharType="begin"/>
      </w:r>
      <w:r w:rsidR="00372680" w:rsidRPr="009C729A">
        <w:rPr>
          <w:lang w:val="en-GB"/>
        </w:rPr>
        <w:instrText xml:space="preserve"> ADDIN ZOTERO_ITEM CSL_CITATION {"citationID":"6ulYP3Ds","properties":{"formattedCitation":"{\\rtf \\super 44\\nosupersub{}}","plainCitation":"44"},"citationItems":[{"id":14061,"uris":["http://zotero.org/users/2290582/items/NQ8R5END"],"uri":["http://zotero.org/users/2290582/items/NQ8R5END"],"itemData":{"id":14061,"type":"article-journal","title":"Imatinib mesylate improves insulin sensitivity and glucose disposal rates in rats fed a high-fat diet","container-title":"Clinical Science","page":"65-71","volume":"114","issue":"1","source":"www.clinsci.org.gate2.inist.fr","abstract":"The aim of the present study was to investigate whether imatinib affects insulin sensitivity and glucose disposal in HF (high-fat)-fed rats. Sprague–Dawley rats were fed either a standard pelleted rat food (low-fat diet) or an HF diet (60% fat) for 8 weeks. During the last 10 days of the HF diet regime, rats received saline alone or imatinib (50 or 100 mg/kg of body weight) daily by gavage. The higher dose of imatinib resulted in a decreased psoas fat pad weight in the HF-treated rats. Under euglycaemic hyperinsulinaemic clamp conditions, HF-fed rats exhibited increased insulin concentrations and decreased glucose disposal. The lower (50 mg/kg of body weight), but not the higher (100 mg/kg of body weight), dose of imatinib normalized insulin sensitivity and glucose disposal without affecting glucose metabolism in low-fat-fed rats. Hepatic glucose production at both fasting and hyperinsulinaemic conditions was only weakly affected by imatinib. We conclude that a moderate dose of imatinib efficiently counteracts HF-induced peripheral insulin resistance, and that further studies on the mechanisms by which imatinib increases insulin action in muscle and fat tissues might generate novel strategies for the treatment of Type 2 diabetes.","DOI":"10.1042/CS20070122","ISSN":"0143-5221, 1470-8736","note":"PMID: 17868036","language":"en","author":[{"family":"Hägerkvist","given":"Robert"},{"family":"Jansson","given":"Leif"},{"family":"Welsh","given":"Nils"}],"issued":{"date-parts":[["2008",1,1]]}}}],"schema":"https://github.com/citation-style-language/schema/raw/master/csl-citation.json"} </w:instrText>
      </w:r>
      <w:r w:rsidR="004B2EF1" w:rsidRPr="009C729A">
        <w:rPr>
          <w:lang w:val="en-GB"/>
        </w:rPr>
        <w:fldChar w:fldCharType="separate"/>
      </w:r>
      <w:r w:rsidR="00372680" w:rsidRPr="009C729A">
        <w:rPr>
          <w:vertAlign w:val="superscript"/>
          <w:lang w:val="en-GB"/>
        </w:rPr>
        <w:t>44</w:t>
      </w:r>
      <w:r w:rsidR="004B2EF1" w:rsidRPr="009C729A">
        <w:rPr>
          <w:lang w:val="en-GB"/>
        </w:rPr>
        <w:fldChar w:fldCharType="end"/>
      </w:r>
      <w:r w:rsidR="004B2EF1" w:rsidRPr="009C729A">
        <w:rPr>
          <w:lang w:val="en-GB"/>
        </w:rPr>
        <w:t xml:space="preserve"> </w:t>
      </w:r>
      <w:r w:rsidRPr="009C729A">
        <w:rPr>
          <w:lang w:val="en-GB"/>
        </w:rPr>
        <w:t xml:space="preserve">as well as </w:t>
      </w:r>
      <w:r w:rsidR="00080952" w:rsidRPr="009C729A">
        <w:rPr>
          <w:lang w:val="en-GB"/>
        </w:rPr>
        <w:t xml:space="preserve">a </w:t>
      </w:r>
      <w:r w:rsidRPr="009C729A">
        <w:rPr>
          <w:lang w:val="en-GB"/>
        </w:rPr>
        <w:t xml:space="preserve">dramatic </w:t>
      </w:r>
      <w:r w:rsidR="00080952" w:rsidRPr="009C729A">
        <w:rPr>
          <w:lang w:val="en-GB"/>
        </w:rPr>
        <w:t xml:space="preserve">blood-glucose-lowering effect in diabetic </w:t>
      </w:r>
      <w:r w:rsidR="001108DB" w:rsidRPr="009C729A">
        <w:rPr>
          <w:lang w:val="en-GB"/>
        </w:rPr>
        <w:t>subjects</w:t>
      </w:r>
      <w:r w:rsidR="00080952" w:rsidRPr="009C729A">
        <w:rPr>
          <w:lang w:val="en-GB"/>
        </w:rPr>
        <w:t xml:space="preserve"> </w:t>
      </w:r>
      <w:r w:rsidR="00136646" w:rsidRPr="009C729A">
        <w:rPr>
          <w:lang w:val="en-GB"/>
        </w:rPr>
        <w:t xml:space="preserve">treated for </w:t>
      </w:r>
      <w:r w:rsidR="00080952" w:rsidRPr="009C729A">
        <w:rPr>
          <w:lang w:val="en-GB"/>
        </w:rPr>
        <w:t xml:space="preserve">leukemia </w:t>
      </w:r>
      <w:r w:rsidR="004B2EF1" w:rsidRPr="009C729A">
        <w:rPr>
          <w:lang w:val="en-GB"/>
        </w:rPr>
        <w:fldChar w:fldCharType="begin"/>
      </w:r>
      <w:r w:rsidR="00372680" w:rsidRPr="009C729A">
        <w:rPr>
          <w:lang w:val="en-GB"/>
        </w:rPr>
        <w:instrText xml:space="preserve"> ADDIN ZOTERO_ITEM CSL_CITATION {"citationID":"1mcl8ikhn3","properties":{"formattedCitation":"{\\rtf \\super 45,46\\nosupersub{}}","plainCitation":"45,46"},"citationItems":[{"id":14067,"uris":["http://zotero.org/users/2290582/items/XWDW3TKM"],"uri":["http://zotero.org/users/2290582/items/XWDW3TKM"],"itemData":{"id":14067,"type":"article-journal","title":"Imatinib Mesylate May Improve Fasting Blood Glucose in Diabetic Ph+ Chronic Myelogenous Leukemia Patients Responsive to Treatment","container-title":"Journal of Clinical Oncology","page":"4653-4655","volume":"22","issue":"22","source":"jco.ascopubs.org.gate2.inist.fr","DOI":"10.1200/JCO.2004.04.217","ISSN":"0732-183X, 1527-7755","note":"PMID: 15542819","journalAbbreviation":"JCO","language":"en","author":[{"family":"Breccia","given":"M."},{"family":"Muscaritoli","given":"M."},{"family":"Aversa","given":"Z."},{"family":"Mandelli","given":"F."},{"family":"Alimena","given":"G."}],"issued":{"date-parts":[["2004",11,15]]}},"label":"page"},{"id":14065,"uris":["http://zotero.org/users/2290582/items/87F9IQKW"],"uri":["http://zotero.org/users/2290582/items/87F9IQKW"],"itemData":{"id":14065,"type":"article-journal","title":"Imatinib and regression of type 2 diabetes","container-title":"The New England Journal of Medicine","page":"1049-1050","volume":"352","issue":"10","source":"PubMed","DOI":"10.1056/NEJM200503103521023","ISSN":"1533-4406","note":"PMID: 15758023","journalAbbreviation":"N. Engl. J. Med.","language":"eng","author":[{"family":"Veneri","given":"Dino"},{"family":"Franchini","given":"Massimo"},{"family":"Bonora","given":"Enzo"}],"issued":{"date-parts":[["2005",3,10]]}},"label":"page"}],"schema":"https://github.com/citation-style-language/schema/raw/master/csl-citation.json"} </w:instrText>
      </w:r>
      <w:r w:rsidR="004B2EF1" w:rsidRPr="009C729A">
        <w:rPr>
          <w:lang w:val="en-GB"/>
        </w:rPr>
        <w:fldChar w:fldCharType="separate"/>
      </w:r>
      <w:r w:rsidR="00372680" w:rsidRPr="009C729A">
        <w:rPr>
          <w:vertAlign w:val="superscript"/>
          <w:lang w:val="en-GB"/>
        </w:rPr>
        <w:t>45,46</w:t>
      </w:r>
      <w:r w:rsidR="004B2EF1" w:rsidRPr="009C729A">
        <w:rPr>
          <w:lang w:val="en-GB"/>
        </w:rPr>
        <w:fldChar w:fldCharType="end"/>
      </w:r>
      <w:r w:rsidR="00BB33FF" w:rsidRPr="009C729A">
        <w:rPr>
          <w:lang w:val="en-GB"/>
        </w:rPr>
        <w:t>.</w:t>
      </w:r>
    </w:p>
    <w:p w14:paraId="646D7035" w14:textId="331FF112" w:rsidR="003B12B4" w:rsidRPr="009C729A" w:rsidRDefault="00163659" w:rsidP="001D4080">
      <w:pPr>
        <w:rPr>
          <w:lang w:val="en-GB"/>
        </w:rPr>
      </w:pPr>
      <w:r w:rsidRPr="009C729A">
        <w:rPr>
          <w:lang w:val="en-GB"/>
        </w:rPr>
        <w:t xml:space="preserve">Our study </w:t>
      </w:r>
      <w:r w:rsidR="005B524F" w:rsidRPr="009C729A">
        <w:rPr>
          <w:lang w:val="en-GB"/>
        </w:rPr>
        <w:t xml:space="preserve">also </w:t>
      </w:r>
      <w:r w:rsidR="00812039" w:rsidRPr="009C729A">
        <w:rPr>
          <w:lang w:val="en-GB"/>
        </w:rPr>
        <w:t xml:space="preserve">demonstrated </w:t>
      </w:r>
      <w:r w:rsidRPr="009C729A">
        <w:rPr>
          <w:lang w:val="en-GB"/>
        </w:rPr>
        <w:t>that</w:t>
      </w:r>
      <w:r w:rsidR="003B12B4" w:rsidRPr="009C729A">
        <w:rPr>
          <w:lang w:val="en-GB"/>
        </w:rPr>
        <w:t xml:space="preserve"> </w:t>
      </w:r>
      <w:r w:rsidR="006630AB" w:rsidRPr="009C729A">
        <w:rPr>
          <w:lang w:val="en-GB"/>
        </w:rPr>
        <w:t xml:space="preserve">the </w:t>
      </w:r>
      <w:r w:rsidR="0008681F" w:rsidRPr="009C729A">
        <w:rPr>
          <w:lang w:val="en-GB"/>
        </w:rPr>
        <w:t xml:space="preserve">human </w:t>
      </w:r>
      <w:r w:rsidRPr="009C729A">
        <w:rPr>
          <w:lang w:val="en-GB"/>
        </w:rPr>
        <w:t>e</w:t>
      </w:r>
      <w:r w:rsidR="003B12B4" w:rsidRPr="009C729A">
        <w:rPr>
          <w:lang w:val="en-GB"/>
        </w:rPr>
        <w:t xml:space="preserve">pigenome analysis, when </w:t>
      </w:r>
      <w:r w:rsidR="003D1A75" w:rsidRPr="009C729A">
        <w:rPr>
          <w:lang w:val="en-GB"/>
        </w:rPr>
        <w:t xml:space="preserve">directly </w:t>
      </w:r>
      <w:r w:rsidR="00282C93" w:rsidRPr="009C729A">
        <w:rPr>
          <w:lang w:val="en-GB"/>
        </w:rPr>
        <w:t>performed in disease-</w:t>
      </w:r>
      <w:r w:rsidR="003D1A75" w:rsidRPr="009C729A">
        <w:rPr>
          <w:lang w:val="en-GB"/>
        </w:rPr>
        <w:t xml:space="preserve">affected </w:t>
      </w:r>
      <w:r w:rsidR="003B12B4" w:rsidRPr="009C729A">
        <w:rPr>
          <w:lang w:val="en-GB"/>
        </w:rPr>
        <w:t xml:space="preserve">tissues </w:t>
      </w:r>
      <w:r w:rsidR="006630AB" w:rsidRPr="009C729A">
        <w:rPr>
          <w:lang w:val="en-GB"/>
        </w:rPr>
        <w:t>is</w:t>
      </w:r>
      <w:r w:rsidR="003B12B4" w:rsidRPr="009C729A">
        <w:rPr>
          <w:lang w:val="en-GB"/>
        </w:rPr>
        <w:t xml:space="preserve"> an efficient tool to make progress in the pathogenesis of common diseases</w:t>
      </w:r>
      <w:r w:rsidR="003D1A75" w:rsidRPr="009C729A">
        <w:rPr>
          <w:lang w:val="en-GB"/>
        </w:rPr>
        <w:t>.</w:t>
      </w:r>
      <w:r w:rsidR="00A66744" w:rsidRPr="009C729A">
        <w:rPr>
          <w:lang w:val="en-GB"/>
        </w:rPr>
        <w:t xml:space="preserve"> </w:t>
      </w:r>
      <w:r w:rsidR="003D1A75" w:rsidRPr="009C729A">
        <w:rPr>
          <w:lang w:val="en-GB"/>
        </w:rPr>
        <w:t>Furthermore, it opens avenues</w:t>
      </w:r>
      <w:r w:rsidRPr="009C729A">
        <w:rPr>
          <w:lang w:val="en-GB"/>
        </w:rPr>
        <w:t xml:space="preserve"> </w:t>
      </w:r>
      <w:r w:rsidR="009951E9" w:rsidRPr="009C729A">
        <w:rPr>
          <w:lang w:val="en-GB"/>
        </w:rPr>
        <w:t xml:space="preserve">in </w:t>
      </w:r>
      <w:r w:rsidRPr="009C729A">
        <w:rPr>
          <w:lang w:val="en-GB"/>
        </w:rPr>
        <w:t xml:space="preserve">the identification of </w:t>
      </w:r>
      <w:r w:rsidR="00ED1B26" w:rsidRPr="009C729A">
        <w:rPr>
          <w:color w:val="000000"/>
          <w:lang w:val="en-GB"/>
        </w:rPr>
        <w:t xml:space="preserve">new </w:t>
      </w:r>
      <w:r w:rsidR="00A66744" w:rsidRPr="009C729A">
        <w:rPr>
          <w:color w:val="000000"/>
          <w:lang w:val="en-GB"/>
        </w:rPr>
        <w:t xml:space="preserve">drug </w:t>
      </w:r>
      <w:r w:rsidR="00ED1B26" w:rsidRPr="009C729A">
        <w:rPr>
          <w:color w:val="000000"/>
          <w:lang w:val="en-GB"/>
        </w:rPr>
        <w:t xml:space="preserve">targets to combat </w:t>
      </w:r>
      <w:r w:rsidR="003D1A75" w:rsidRPr="009C729A">
        <w:rPr>
          <w:color w:val="000000"/>
          <w:lang w:val="en-GB"/>
        </w:rPr>
        <w:t xml:space="preserve">T2D, </w:t>
      </w:r>
      <w:r w:rsidR="000659AC" w:rsidRPr="009C729A">
        <w:rPr>
          <w:color w:val="000000"/>
          <w:lang w:val="en-GB"/>
        </w:rPr>
        <w:t xml:space="preserve">and complications linked to </w:t>
      </w:r>
      <w:r w:rsidR="00ED1B26" w:rsidRPr="009C729A">
        <w:rPr>
          <w:color w:val="000000"/>
          <w:lang w:val="en-GB"/>
        </w:rPr>
        <w:t>insulin resistance</w:t>
      </w:r>
      <w:r w:rsidR="00BE1266" w:rsidRPr="009C729A">
        <w:rPr>
          <w:color w:val="000000"/>
          <w:lang w:val="en-GB"/>
        </w:rPr>
        <w:t>, including</w:t>
      </w:r>
      <w:r w:rsidRPr="009C729A">
        <w:rPr>
          <w:color w:val="000000"/>
          <w:lang w:val="en-GB"/>
        </w:rPr>
        <w:t xml:space="preserve"> </w:t>
      </w:r>
      <w:r w:rsidR="00A66744" w:rsidRPr="009C729A">
        <w:rPr>
          <w:color w:val="000000"/>
          <w:lang w:val="en-GB"/>
        </w:rPr>
        <w:t>NAFLD and cancer</w:t>
      </w:r>
      <w:r w:rsidR="00ED1B26" w:rsidRPr="009C729A">
        <w:rPr>
          <w:color w:val="000000"/>
          <w:lang w:val="en-GB"/>
        </w:rPr>
        <w:t>.</w:t>
      </w:r>
    </w:p>
    <w:p w14:paraId="1023E36E" w14:textId="77777777" w:rsidR="00BE44C4" w:rsidRPr="009C729A" w:rsidRDefault="00BE44C4" w:rsidP="001D4080">
      <w:pPr>
        <w:pStyle w:val="Titre1"/>
        <w:rPr>
          <w:lang w:val="en-GB"/>
        </w:rPr>
      </w:pPr>
      <w:r w:rsidRPr="009C729A">
        <w:rPr>
          <w:lang w:val="en-GB"/>
        </w:rPr>
        <w:t>Experimental procedures</w:t>
      </w:r>
    </w:p>
    <w:p w14:paraId="4BD89E0B" w14:textId="058CAE4B" w:rsidR="00BE44C4" w:rsidRPr="009C729A" w:rsidRDefault="00BE44C4" w:rsidP="002C4A27">
      <w:pPr>
        <w:rPr>
          <w:lang w:val="en-GB"/>
        </w:rPr>
      </w:pPr>
      <w:r w:rsidRPr="009C729A">
        <w:rPr>
          <w:rStyle w:val="Titre2Car"/>
          <w:lang w:val="en-GB"/>
        </w:rPr>
        <w:t>Discovery study.</w:t>
      </w:r>
      <w:r w:rsidR="005E336B" w:rsidRPr="009C729A">
        <w:rPr>
          <w:rFonts w:cs="Times New Roman"/>
          <w:sz w:val="24"/>
          <w:szCs w:val="24"/>
          <w:lang w:val="en-GB"/>
        </w:rPr>
        <w:t xml:space="preserve"> </w:t>
      </w:r>
      <w:r w:rsidR="00957043" w:rsidRPr="009C729A">
        <w:rPr>
          <w:lang w:val="en-GB"/>
        </w:rPr>
        <w:t xml:space="preserve">Liver </w:t>
      </w:r>
      <w:r w:rsidR="003B12B4" w:rsidRPr="009C729A">
        <w:rPr>
          <w:lang w:val="en-GB"/>
        </w:rPr>
        <w:t xml:space="preserve">biopsies </w:t>
      </w:r>
      <w:r w:rsidR="00957043" w:rsidRPr="009C729A">
        <w:rPr>
          <w:lang w:val="en-GB"/>
        </w:rPr>
        <w:t xml:space="preserve">were collected from 192 </w:t>
      </w:r>
      <w:r w:rsidR="001108DB" w:rsidRPr="009C729A">
        <w:rPr>
          <w:lang w:val="en-GB"/>
        </w:rPr>
        <w:t>subjects</w:t>
      </w:r>
      <w:r w:rsidR="00957043" w:rsidRPr="009C729A">
        <w:rPr>
          <w:lang w:val="en-GB"/>
        </w:rPr>
        <w:t xml:space="preserve"> from the French obesity surgery. </w:t>
      </w:r>
      <w:r w:rsidR="001108DB" w:rsidRPr="009C729A">
        <w:rPr>
          <w:lang w:val="en-GB"/>
        </w:rPr>
        <w:t>Subjects</w:t>
      </w:r>
      <w:r w:rsidRPr="009C729A">
        <w:rPr>
          <w:lang w:val="en-GB"/>
        </w:rPr>
        <w:t xml:space="preserve"> included in the discovery study were participants of the ABOS (“Atlas Biologique de l'Obésité Sévère”) cohort (ClinicalGov NCT01129297) including 750 morbidly obese </w:t>
      </w:r>
      <w:r w:rsidR="001108DB" w:rsidRPr="009C729A">
        <w:rPr>
          <w:lang w:val="en-GB"/>
        </w:rPr>
        <w:t>subjects</w:t>
      </w:r>
      <w:r w:rsidRPr="009C729A">
        <w:rPr>
          <w:lang w:val="en-GB"/>
        </w:rPr>
        <w:t xml:space="preserve"> whose several tissues were collected during bariatric surgery</w:t>
      </w:r>
      <w:r w:rsidR="00896D5E" w:rsidRPr="009C729A">
        <w:rPr>
          <w:lang w:val="en-GB"/>
        </w:rPr>
        <w:t xml:space="preserve"> </w:t>
      </w:r>
      <w:r w:rsidR="00F97E90" w:rsidRPr="009C729A">
        <w:rPr>
          <w:lang w:val="en-GB"/>
        </w:rPr>
        <w:fldChar w:fldCharType="begin"/>
      </w:r>
      <w:r w:rsidR="00372680" w:rsidRPr="009C729A">
        <w:rPr>
          <w:lang w:val="en-GB"/>
        </w:rPr>
        <w:instrText xml:space="preserve"> ADDIN ZOTERO_ITEM CSL_CITATION {"citationID":"N3ebQtB2","properties":{"formattedCitation":"{\\rtf \\super 47\\nosupersub{}}","plainCitation":"47"},"citationItems":[{"id":9541,"uris":["http://zotero.org/groups/308109/items/MADMCFBX"],"uri":["http://zotero.org/groups/308109/items/MADMCFBX"],"itemData":{"id":9541,"type":"article-journal","title":"Roux-en-Y gastric bypass versus adjustable gastric banding to reduce nonalcoholic fatty liver disease: a 5-year controlled longitudinal study","container-title":"Annals of Surgery","page":"893-898; discussion 898-899","volume":"260","issue":"5","source":"PubMed","abstract":"OBJECTIVES: To compare the long-term benefit of gastric bypass [Roux-en-Y gastric bypass (RYGB)] versus adjustable gastric banding (AGB) on nonalcoholic fatty liver disease (NAFLD) in severely obese patients.\nBACKGROUND: NAFLD improves after weight loss surgery, but no histological study has compared the effects of the various bariatric interventions.\nMETHODS: Participants consisted of 1236 obese patients (body mass index=48.4±7.6 kg/m), enrolled in a prospective longitudinal study for up to 5 years after RYGB (n=681) or AGB (n=555). Liver biopsy samples were available for 1201 patients (97.2% of those at risk) at baseline, 578 patients (47.2%) at 1 year, and 413 patients (68.9%) at 5 years.\nRESULTS: At baseline, NAFLD was present in 86% patients and categorized as severe [NAFLD activity score (NAS)≥3] in 22% patients. RYGB patients had a higher body mass index (49.8±8.2 vs 46.8±6.5 kg/m, P&lt;0.001) and more severe NAFLD (NAS: 2.0±1.5 vs 1.7±1.4, P=0.004) than AGB patients. Weight loss at 5 years was 25.5%±11.8% after RYGB versus 21.4%±12.7% after AGB (P&lt;0.001). When analyzed with a mixed model, all NAFLD parameters improved after surgery (P&lt;0.001) and improved significantly more after RYGB than after AGB [steatosis (%): 1 year, 7.9±13.7 vs 17.9±21.5, P&lt;0.001/5 years, 8.7±7.1 vs 14.5±20.8, P&lt;0.05; NAS: 1 year, 0.7±1.0 vs 1.1±1.2, P&lt;0.001/5 years, 0.7±1.2 vs 1.0±1.3, P&lt;0.05]. In multivariate analysis, the superiority of RYGB was primarily but not entirely explained by weight loss.\nCONCLUSIONS: The improvement of NAFLD was superior after RYGB than after AGB.","DOI":"10.1097/SLA.0000000000000945","ISSN":"1528-1140","note":"PMID: 25379859","shortTitle":"Roux-en-Y gastric bypass versus adjustable gastric banding to reduce nonalcoholic fatty liver disease","journalAbbreviation":"Ann. Surg.","language":"eng","author":[{"family":"Caiazzo","given":"Robert"},{"family":"Lassailly","given":"Guillaume"},{"family":"Leteurtre","given":"Emmanuelle"},{"family":"Baud","given":"Gregory"},{"family":"Verkindt","given":"Hélène"},{"family":"Raverdy","given":"Violeta"},{"family":"Buob","given":"David"},{"family":"Pigeyre","given":"Marie"},{"family":"Mathurin","given":"Philippe"},{"family":"Pattou","given":"François"}],"issued":{"date-parts":[["2014",11]]},"PMID":"25379859"}}],"schema":"https://github.com/citation-style-language/schema/raw/master/csl-citation.json"} </w:instrText>
      </w:r>
      <w:r w:rsidR="00F97E90" w:rsidRPr="009C729A">
        <w:rPr>
          <w:lang w:val="en-GB"/>
        </w:rPr>
        <w:fldChar w:fldCharType="separate"/>
      </w:r>
      <w:r w:rsidR="00372680" w:rsidRPr="009C729A">
        <w:rPr>
          <w:lang w:val="en-GB"/>
        </w:rPr>
        <w:t>47</w:t>
      </w:r>
      <w:r w:rsidR="00F97E90" w:rsidRPr="009C729A">
        <w:rPr>
          <w:lang w:val="en-GB"/>
        </w:rPr>
        <w:fldChar w:fldCharType="end"/>
      </w:r>
      <w:r w:rsidR="00BE6509" w:rsidRPr="009C729A">
        <w:rPr>
          <w:lang w:val="en-GB"/>
        </w:rPr>
        <w:t>.</w:t>
      </w:r>
      <w:r w:rsidRPr="009C729A">
        <w:rPr>
          <w:lang w:val="en-GB"/>
        </w:rPr>
        <w:t xml:space="preserve"> All </w:t>
      </w:r>
      <w:r w:rsidR="001108DB" w:rsidRPr="009C729A">
        <w:rPr>
          <w:lang w:val="en-GB"/>
        </w:rPr>
        <w:t>subjects</w:t>
      </w:r>
      <w:r w:rsidRPr="009C729A">
        <w:rPr>
          <w:lang w:val="en-GB"/>
        </w:rPr>
        <w:t xml:space="preserve"> were unrelated, women, above 35 years of age, </w:t>
      </w:r>
      <w:r w:rsidR="00E6213B" w:rsidRPr="009C729A">
        <w:rPr>
          <w:lang w:val="en-GB"/>
        </w:rPr>
        <w:t>of European origin verified by Principal Component Analysis</w:t>
      </w:r>
      <w:r w:rsidR="005619A5" w:rsidRPr="009C729A">
        <w:rPr>
          <w:lang w:val="en-GB"/>
        </w:rPr>
        <w:t xml:space="preserve"> (PCA)</w:t>
      </w:r>
      <w:r w:rsidR="00E6213B" w:rsidRPr="009C729A">
        <w:rPr>
          <w:lang w:val="en-GB"/>
        </w:rPr>
        <w:t xml:space="preserve"> using SNPs on the Metabochip array,</w:t>
      </w:r>
      <w:r w:rsidR="00D45DC5" w:rsidRPr="009C729A">
        <w:rPr>
          <w:lang w:val="en-GB"/>
        </w:rPr>
        <w:t xml:space="preserve"> </w:t>
      </w:r>
      <w:r w:rsidRPr="009C729A">
        <w:rPr>
          <w:lang w:val="en-GB"/>
        </w:rPr>
        <w:t xml:space="preserve">non-smoker, non-drinker, without any history of hepatitis, and without indications of liver damage in serological analysis (normal ranges of aspartate aminotransferase, alanine aminotransferase and gamma-glutamyl transpeptidase). Overall, 96 T2D cases and 96 normoglycemic participants were selected. Normoglycemia and T2D were defined using the World Health Organization/International Diabetes Federation 2006 criteria </w:t>
      </w:r>
      <w:r w:rsidRPr="009C729A">
        <w:rPr>
          <w:lang w:val="en-GB"/>
        </w:rPr>
        <w:lastRenderedPageBreak/>
        <w:t>(Normoglycemia: fasting plasma glucose &lt; 6.1 mmol/l or 2-h plasma glucose &lt;</w:t>
      </w:r>
      <w:r w:rsidR="00791C7B" w:rsidRPr="009C729A">
        <w:rPr>
          <w:lang w:val="en-GB"/>
        </w:rPr>
        <w:t xml:space="preserve"> </w:t>
      </w:r>
      <w:r w:rsidRPr="009C729A">
        <w:rPr>
          <w:lang w:val="en-GB"/>
        </w:rPr>
        <w:t xml:space="preserve">7.8 mmol/l; T2D: fasting plasma glucose ≥ 7 mmol/l or 2-h plasma glucose ≥ 11 mmol/l). </w:t>
      </w:r>
      <w:r w:rsidR="0063562B" w:rsidRPr="009C729A">
        <w:rPr>
          <w:lang w:val="en-GB"/>
        </w:rPr>
        <w:t>Each participant of the ABOS cohort signed an informed consent</w:t>
      </w:r>
      <w:r w:rsidRPr="009C729A">
        <w:rPr>
          <w:lang w:val="en-GB"/>
        </w:rPr>
        <w:t xml:space="preserve">. </w:t>
      </w:r>
      <w:r w:rsidR="005D548E" w:rsidRPr="009C729A">
        <w:rPr>
          <w:lang w:val="en-GB"/>
        </w:rPr>
        <w:t xml:space="preserve">For calculation of intermediate metabolic traits </w:t>
      </w:r>
      <w:r w:rsidR="00E20DAD" w:rsidRPr="009C729A">
        <w:rPr>
          <w:lang w:val="en-GB"/>
        </w:rPr>
        <w:t>(</w:t>
      </w:r>
      <w:r w:rsidR="005D548E" w:rsidRPr="009C729A">
        <w:rPr>
          <w:lang w:val="en-GB"/>
        </w:rPr>
        <w:t>HOMA2-IR and HOMA2-B indexes</w:t>
      </w:r>
      <w:r w:rsidR="00E20DAD" w:rsidRPr="009C729A">
        <w:rPr>
          <w:lang w:val="en-GB"/>
        </w:rPr>
        <w:t>)</w:t>
      </w:r>
      <w:r w:rsidR="005D548E" w:rsidRPr="009C729A">
        <w:rPr>
          <w:lang w:val="en-GB"/>
        </w:rPr>
        <w:t xml:space="preserve">, see supplemental information. </w:t>
      </w:r>
      <w:r w:rsidRPr="009C729A">
        <w:rPr>
          <w:lang w:val="en-GB"/>
        </w:rPr>
        <w:t xml:space="preserve">All procedures were approved by local ethics committees. The main clinical characteristics were presented in </w:t>
      </w:r>
      <w:r w:rsidR="00BD332D" w:rsidRPr="009C729A">
        <w:rPr>
          <w:b/>
          <w:lang w:val="en-GB"/>
        </w:rPr>
        <w:t>Extended Data Table 1</w:t>
      </w:r>
      <w:r w:rsidR="00BD332D" w:rsidRPr="009C729A">
        <w:rPr>
          <w:lang w:val="en-GB"/>
        </w:rPr>
        <w:t>.</w:t>
      </w:r>
    </w:p>
    <w:p w14:paraId="105CE515" w14:textId="07B1C86C" w:rsidR="00894F82" w:rsidRPr="009C729A" w:rsidRDefault="00BE44C4" w:rsidP="002C4A27">
      <w:pPr>
        <w:rPr>
          <w:rStyle w:val="lev"/>
          <w:b w:val="0"/>
          <w:bCs w:val="0"/>
          <w:lang w:val="en-GB"/>
        </w:rPr>
      </w:pPr>
      <w:r w:rsidRPr="009C729A">
        <w:rPr>
          <w:rStyle w:val="Titre2Car"/>
          <w:lang w:val="en-GB"/>
        </w:rPr>
        <w:t>Replication study.</w:t>
      </w:r>
      <w:r w:rsidRPr="009C729A">
        <w:rPr>
          <w:lang w:val="en-GB"/>
        </w:rPr>
        <w:t xml:space="preserve"> The replication study was based on in silico data of liver samples analyzed by the Infinium HumanMethylation450 BeadChip, as previously reported</w:t>
      </w:r>
      <w:r w:rsidR="007A1BC7" w:rsidRPr="009C729A">
        <w:rPr>
          <w:lang w:val="en-GB"/>
        </w:rPr>
        <w:t xml:space="preserve"> </w:t>
      </w:r>
      <w:r w:rsidR="00F97E90" w:rsidRPr="009C729A">
        <w:rPr>
          <w:lang w:val="en-GB"/>
        </w:rPr>
        <w:fldChar w:fldCharType="begin"/>
      </w:r>
      <w:r w:rsidR="006C4AC2" w:rsidRPr="009C729A">
        <w:rPr>
          <w:lang w:val="en-GB"/>
        </w:rPr>
        <w:instrText xml:space="preserve"> ADDIN ZOTERO_ITEM CSL_CITATION {"citationID":"CXG3cQF8","properties":{"formattedCitation":"{\\rtf \\super 9\\nosupersub{}}","plainCitation":"9"},"citationItems":[{"id":9547,"uris":["http://zotero.org/groups/308109/items/IAXBN5QM"],"uri":["http://zotero.org/groups/308109/items/IAXBN5QM"],"itemData":{"id":9547,"type":"article-journal","title":"DNA methylation analysis in nonalcoholic fatty liver disease suggests distinct disease-specific and remodeling signatures after bariatric surgery","container-title":"Cell Metabolism","page":"296-302","volume":"18","issue":"2","source":"PubMed","abstract":"Nonalcoholic fatty liver disease (NAFLD) is the most common chronic liver disorder in industrialized countries. Liver samples from morbidly obese patients (n = 45) with all stages of NAFLD and controls (n = 18) were analyzed by array-based DNA methylation and mRNA expression profiling. NAFLD-specific expression and methylation differences were seen for nine genes coding for key enzymes in intermediate metabolism (including PC, ACLY, and PLCG1) and insulin/insulin-like signaling (including IGF1, IGFBP2, and PRKCE) and replicated by bisulfite pyrosequening (independent n = 39). Transcription factor binding sites at NAFLD-specific CpG sites were &gt;1,000-fold enriched for ZNF274, PGC1A, and SREBP2. Intraindividual comparison of liver biopsies before and after bariatric surgery showed NAFLD-associated methylation changes to be partially reversible. Postbariatric and NAFLD-specific methylation signatures were clearly distinct both in gene ontology and transcription factor binding site analyses, with &gt;400-fold enrichment of NRF1, HSF1, and ESRRA sites. Our findings provide an example of treatment-induced epigenetic organ remodeling in humans.","DOI":"10.1016/j.cmet.2013.07.004","ISSN":"1932-7420","note":"PMID: 23931760","journalAbbreviation":"Cell Metab.","language":"eng","author":[{"family":"Ahrens","given":"Markus"},{"family":"Ammerpohl","given":"Ole"},{"family":"Schönfels","given":"Witigo","non-dropping-particle":"von"},{"family":"Kolarova","given":"Julia"},{"family":"Bens","given":"Susanne"},{"family":"Itzel","given":"Timo"},{"family":"Teufel","given":"Andreas"},{"family":"Herrmann","given":"Alexander"},{"family":"Brosch","given":"Mario"},{"family":"Hinrichsen","given":"Holger"},{"family":"Erhart","given":"Wiebke"},{"family":"Egberts","given":"Jan"},{"family":"Sipos","given":"Bence"},{"family":"Schreiber","given":"Stefan"},{"family":"Häsler","given":"Robert"},{"family":"Stickel","given":"Felix"},{"family":"Becker","given":"Thomas"},{"family":"Krawczak","given":"Michael"},{"family":"Röcken","given":"Christoph"},{"family":"Siebert","given":"Reiner"},{"family":"Schafmayer","given":"Clemens"},{"family":"Hampe","given":"Jochen"}],"issued":{"date-parts":[["2013",8,6]]},"PMID":"23931760"}}],"schema":"https://github.com/citation-style-language/schema/raw/master/csl-citation.json"} </w:instrText>
      </w:r>
      <w:r w:rsidR="00F97E90" w:rsidRPr="009C729A">
        <w:rPr>
          <w:lang w:val="en-GB"/>
        </w:rPr>
        <w:fldChar w:fldCharType="separate"/>
      </w:r>
      <w:r w:rsidR="006C4AC2" w:rsidRPr="009C729A">
        <w:rPr>
          <w:lang w:val="en-GB"/>
        </w:rPr>
        <w:t>9</w:t>
      </w:r>
      <w:r w:rsidR="00F97E90" w:rsidRPr="009C729A">
        <w:rPr>
          <w:lang w:val="en-GB"/>
        </w:rPr>
        <w:fldChar w:fldCharType="end"/>
      </w:r>
      <w:r w:rsidRPr="009C729A">
        <w:rPr>
          <w:lang w:val="en-GB"/>
        </w:rPr>
        <w:t xml:space="preserve">. Clinical characteristics were reported in </w:t>
      </w:r>
      <w:r w:rsidR="00EB31F6" w:rsidRPr="009C729A">
        <w:rPr>
          <w:b/>
          <w:lang w:val="en-GB"/>
        </w:rPr>
        <w:t>Extended Data Table 2</w:t>
      </w:r>
      <w:r w:rsidRPr="009C729A">
        <w:rPr>
          <w:lang w:val="en-GB"/>
        </w:rPr>
        <w:t xml:space="preserve">. Liver samples were obtained percutaneously from </w:t>
      </w:r>
      <w:r w:rsidR="001108DB" w:rsidRPr="009C729A">
        <w:rPr>
          <w:lang w:val="en-GB"/>
        </w:rPr>
        <w:t>subjects</w:t>
      </w:r>
      <w:r w:rsidRPr="009C729A">
        <w:rPr>
          <w:lang w:val="en-GB"/>
        </w:rPr>
        <w:t xml:space="preserve"> undergoing liver biopsy for suspected nonalcoholic fatty liver disease or intraoperatively for assessment of liver histology. Normal control samples were recruited from samples obtained for exclusion of liver malignancy during major oncological surgery. None of the normal control </w:t>
      </w:r>
      <w:r w:rsidR="001108DB" w:rsidRPr="009C729A">
        <w:rPr>
          <w:lang w:val="en-GB"/>
        </w:rPr>
        <w:t>subjects</w:t>
      </w:r>
      <w:r w:rsidRPr="009C729A">
        <w:rPr>
          <w:lang w:val="en-GB"/>
        </w:rPr>
        <w:t xml:space="preserve"> underwent preoperative chemotherapy, and liver histology demonstrated absence of both cirrhosis and malignancy. Consenting </w:t>
      </w:r>
      <w:r w:rsidR="001108DB" w:rsidRPr="009C729A">
        <w:rPr>
          <w:lang w:val="en-GB"/>
        </w:rPr>
        <w:t>subjects</w:t>
      </w:r>
      <w:r w:rsidRPr="009C729A">
        <w:rPr>
          <w:lang w:val="en-GB"/>
        </w:rPr>
        <w:t xml:space="preserve"> underwent a routine liver biopsy during bariatric surgery for assessment of liver affection. Biopsies were immediately frozen in liquid nitrogen, ensuring an ex vivo time of less than 40</w:t>
      </w:r>
      <w:r w:rsidR="00FE526E" w:rsidRPr="009C729A">
        <w:rPr>
          <w:lang w:val="en-GB"/>
        </w:rPr>
        <w:t xml:space="preserve"> </w:t>
      </w:r>
      <w:r w:rsidRPr="009C729A">
        <w:rPr>
          <w:lang w:val="en-GB"/>
        </w:rPr>
        <w:t>s</w:t>
      </w:r>
      <w:r w:rsidR="00FE526E" w:rsidRPr="009C729A">
        <w:rPr>
          <w:lang w:val="en-GB"/>
        </w:rPr>
        <w:t>econds</w:t>
      </w:r>
      <w:r w:rsidRPr="009C729A">
        <w:rPr>
          <w:lang w:val="en-GB"/>
        </w:rPr>
        <w:t xml:space="preserve"> in all cases. A percutaneous follow-up biopsy was obtained in consenting bariatric patients </w:t>
      </w:r>
      <w:r w:rsidR="00791C7B" w:rsidRPr="009C729A">
        <w:rPr>
          <w:lang w:val="en-GB"/>
        </w:rPr>
        <w:t>five to nine</w:t>
      </w:r>
      <w:r w:rsidRPr="009C729A">
        <w:rPr>
          <w:lang w:val="en-GB"/>
        </w:rPr>
        <w:t xml:space="preserve"> months after surgery. Patients with evidence of viral hepatitis, hemochromatosis, or alcohol consumption greater than 20 g/day for women and 30 g/day for men were excluded. All patients provided written, informed consent. The study protocol was approved by the institutional review board (‘‘Ethikkommission der Medizinischen Fakultät der Universität Kiel,’’ D425/07, A111/99) bef</w:t>
      </w:r>
      <w:r w:rsidR="001D4080" w:rsidRPr="009C729A">
        <w:rPr>
          <w:lang w:val="en-GB"/>
        </w:rPr>
        <w:t>ore the beginning of the study.</w:t>
      </w:r>
    </w:p>
    <w:p w14:paraId="7A5237E1" w14:textId="5128DC4F" w:rsidR="00BE44C4" w:rsidRPr="009C729A" w:rsidRDefault="00BE44C4" w:rsidP="002C4A27">
      <w:pPr>
        <w:rPr>
          <w:lang w:val="en-GB"/>
        </w:rPr>
      </w:pPr>
      <w:r w:rsidRPr="009C729A">
        <w:rPr>
          <w:rStyle w:val="Titre2Car"/>
          <w:lang w:val="en-GB"/>
        </w:rPr>
        <w:t>Epigenome-wide DNA methylation profiling.</w:t>
      </w:r>
      <w:r w:rsidRPr="009C729A">
        <w:rPr>
          <w:lang w:val="en-GB"/>
        </w:rPr>
        <w:t xml:space="preserve"> The epigenome-wide analysis of DNA methylation was performed using the Infinium HumanMethylation450 BeadChip (Illumina, Inc., San Diego, CA, USA) which interrogates 482,421 CpG sites and 3,091 non-CpG sites covering 21,231 RefSeq genes </w:t>
      </w:r>
      <w:r w:rsidR="00F97E90" w:rsidRPr="009C729A">
        <w:rPr>
          <w:lang w:val="en-GB"/>
        </w:rPr>
        <w:fldChar w:fldCharType="begin"/>
      </w:r>
      <w:r w:rsidR="007A1BC7" w:rsidRPr="009C729A">
        <w:rPr>
          <w:lang w:val="en-GB"/>
        </w:rPr>
        <w:instrText xml:space="preserve"> ADDIN ZOTERO_ITEM CSL_CITATION {"citationID":"RTSoROsN","properties":{"formattedCitation":"{\\rtf \\super 48\\nosupersub{}}","plainCitation":"48"},"citationItems":[{"id":12593,"uris":["http://zotero.org/groups/308109/items/79R6DPNZ"],"uri":["http://zotero.org/groups/308109/items/79R6DPNZ"],"itemData":{"id":12593,"type":"article-journal","title":"High density DNA methylation array with single CpG site resolution","container-title":"Genomics","page":"288-295","volume":"98","issue":"4","source":"PubMed","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2 of 0.95). The ability to determine genome-wide methylation patterns will rapidly advance methylation research.","DOI":"10.1016/j.ygeno.2011.07.007","ISSN":"1089-8646","note":"PMID: 21839163","journalAbbreviation":"Genomics","language":"eng","author":[{"family":"Bibikova","given":"Marina"},{"family":"Barnes","given":"Bret"},{"family":"Tsan","given":"Chan"},{"family":"Ho","given":"Vincent"},{"family":"Klotzle","given":"Brandy"},{"family":"Le","given":"Jennie M."},{"family":"Delano","given":"David"},{"family":"Zhang","given":"Lu"},{"family":"Schroth","given":"Gary P."},{"family":"Gunderson","given":"Kevin L."},{"family":"Fan","given":"Jian-Bing"},{"family":"Shen","given":"Richard"}],"issued":{"date-parts":[["2011",10]]}}}],"schema":"https://github.com/citation-style-language/schema/raw/master/csl-citation.json"} </w:instrText>
      </w:r>
      <w:r w:rsidR="00F97E90" w:rsidRPr="009C729A">
        <w:rPr>
          <w:lang w:val="en-GB"/>
        </w:rPr>
        <w:fldChar w:fldCharType="separate"/>
      </w:r>
      <w:r w:rsidR="007A1BC7" w:rsidRPr="009C729A">
        <w:rPr>
          <w:lang w:val="en-GB"/>
        </w:rPr>
        <w:t>48</w:t>
      </w:r>
      <w:r w:rsidR="00F97E90" w:rsidRPr="009C729A">
        <w:rPr>
          <w:lang w:val="en-GB"/>
        </w:rPr>
        <w:fldChar w:fldCharType="end"/>
      </w:r>
      <w:r w:rsidRPr="009C729A">
        <w:rPr>
          <w:lang w:val="en-GB"/>
        </w:rPr>
        <w:t xml:space="preserve">. We used 500ng of DNA from liver tissue for bisulfate conversion using the EZ DNA Methylation kit D5001 (Zymo Research, Orange, CA, USA) according to the manufacturer’s instructions. Bisulfite converted DNA was amplified, fragmented and hybridized to the BeadChips following the standard Infinium protocol. All the samples were randomized across the chips and analyzed on the same machine by the same technician to reduce batch effects. After single base extension and staining, the BeadChips were imaged with the Illumina iScan. Raw fluorescence intensities of the scanned images were extracted with the GenomeStudio (V2011.1) Methylation module (1.9.0) (Illumina). The fluorescence intensity ratio was used to calculate the </w:t>
      </w:r>
      <w:r w:rsidRPr="009C729A">
        <w:rPr>
          <w:rFonts w:ascii="Cambria" w:hAnsi="Cambria" w:cs="Cambria"/>
          <w:lang w:val="en-GB"/>
        </w:rPr>
        <w:t>β</w:t>
      </w:r>
      <w:r w:rsidRPr="009C729A">
        <w:rPr>
          <w:lang w:val="en-GB"/>
        </w:rPr>
        <w:t xml:space="preserve">-value which corresponds to the methylation score for each analyzed site according to the following equation: </w:t>
      </w:r>
      <w:r w:rsidRPr="009C729A">
        <w:rPr>
          <w:rFonts w:ascii="Cambria" w:hAnsi="Cambria" w:cs="Cambria"/>
          <w:lang w:val="en-GB"/>
        </w:rPr>
        <w:t>β</w:t>
      </w:r>
      <w:r w:rsidRPr="009C729A">
        <w:rPr>
          <w:lang w:val="en-GB"/>
        </w:rPr>
        <w:t xml:space="preserve">-value = intensity of the Methylated allele (M) / (intensity of the Unmethylated allele (U) + intensity of the Methylated allele (M) + 100). DNA methylation </w:t>
      </w:r>
      <w:r w:rsidRPr="009C729A">
        <w:rPr>
          <w:rFonts w:ascii="Cambria" w:hAnsi="Cambria" w:cs="Cambria"/>
          <w:lang w:val="en-GB"/>
        </w:rPr>
        <w:t>β</w:t>
      </w:r>
      <w:r w:rsidRPr="009C729A">
        <w:rPr>
          <w:lang w:val="en-GB"/>
        </w:rPr>
        <w:t xml:space="preserve">-values range from </w:t>
      </w:r>
      <w:r w:rsidR="0058135D" w:rsidRPr="009C729A">
        <w:rPr>
          <w:lang w:val="en-GB"/>
        </w:rPr>
        <w:t xml:space="preserve">zero </w:t>
      </w:r>
      <w:r w:rsidRPr="009C729A">
        <w:rPr>
          <w:lang w:val="en-GB"/>
        </w:rPr>
        <w:t xml:space="preserve">(completely unmethylated) to </w:t>
      </w:r>
      <w:r w:rsidR="0058135D" w:rsidRPr="009C729A">
        <w:rPr>
          <w:lang w:val="en-GB"/>
        </w:rPr>
        <w:t xml:space="preserve">one </w:t>
      </w:r>
      <w:r w:rsidRPr="009C729A">
        <w:rPr>
          <w:lang w:val="en-GB"/>
        </w:rPr>
        <w:t xml:space="preserve">(completely methylated). All samples had high bisulfite conversion efficiency (signal intensity &gt;4000) and </w:t>
      </w:r>
      <w:r w:rsidRPr="009C729A">
        <w:rPr>
          <w:lang w:val="en-GB"/>
        </w:rPr>
        <w:lastRenderedPageBreak/>
        <w:t>were included for further analysis based on GenomeStudio quality control steps where control probes for staining, hybridization, extension and specificity were examined. The intensity of both sample dependent and sample independent built in controls was checked for the red and green channels</w:t>
      </w:r>
      <w:r w:rsidR="001D4080" w:rsidRPr="009C729A">
        <w:rPr>
          <w:lang w:val="en-GB"/>
        </w:rPr>
        <w:t xml:space="preserve"> using GenomeStudio.</w:t>
      </w:r>
    </w:p>
    <w:p w14:paraId="32056782" w14:textId="758C7141" w:rsidR="00BE44C4" w:rsidRPr="009C729A" w:rsidRDefault="00BE44C4" w:rsidP="002C4A27">
      <w:pPr>
        <w:rPr>
          <w:lang w:val="en-GB"/>
        </w:rPr>
      </w:pPr>
      <w:r w:rsidRPr="009C729A">
        <w:rPr>
          <w:rStyle w:val="Titre2Car"/>
          <w:lang w:val="en-GB"/>
        </w:rPr>
        <w:t>Microarray mRNA expression analysis.</w:t>
      </w:r>
      <w:r w:rsidRPr="009C729A">
        <w:rPr>
          <w:lang w:val="en-GB"/>
        </w:rPr>
        <w:t xml:space="preserve"> Transcriptome profiling was performed using the HumanHT-12 v4.0 Whole-Genome DASL HT Assay (Illumina). Total RNA was converted to cDNA using biotinylated oligo-dT18 and random nonamer primers, followed by immobilization to a streptavidin-coated solid support. The biotinylated cDNAs were then simultaneously annealed to a set of assay-specific oligonucleotides based on content derived from the National Center for Biotechnology Information (NCBI) Reference Sequence Database (release 98). The extension and ligation of the annealed oligonucleotides generate PCR templates that are then amplified using fluorescently-labeled (P1) and biotinylated (P2) universal primers. The labeled PCR products were captured on streptavidin paramagnetic beads, to yield single-stranded fluorescent molecules which were then hybridized, via gene-specific complementarity, to the HumanHT-12 BeadChip, </w:t>
      </w:r>
      <w:r w:rsidR="0058135D" w:rsidRPr="009C729A">
        <w:rPr>
          <w:lang w:val="en-GB"/>
        </w:rPr>
        <w:t>thereafter</w:t>
      </w:r>
      <w:r w:rsidRPr="009C729A">
        <w:rPr>
          <w:lang w:val="en-GB"/>
        </w:rPr>
        <w:t xml:space="preserve"> fluorescence intensity was measured for each bead. Hybridized chips were scanned by using iScan (Illumina) and raw measurements were extracted by GenomeStudio software </w:t>
      </w:r>
      <w:r w:rsidR="00495079" w:rsidRPr="009C729A">
        <w:rPr>
          <w:lang w:val="en-GB"/>
        </w:rPr>
        <w:t>version</w:t>
      </w:r>
      <w:r w:rsidRPr="009C729A">
        <w:rPr>
          <w:lang w:val="en-GB"/>
        </w:rPr>
        <w:t xml:space="preserve"> 3.0 (Illumina).</w:t>
      </w:r>
      <w:bookmarkStart w:id="0" w:name="article1.body1.sec2.sec2.p2"/>
      <w:bookmarkEnd w:id="0"/>
    </w:p>
    <w:p w14:paraId="2ADE26F1" w14:textId="31437566" w:rsidR="00B40A51" w:rsidRPr="009C729A" w:rsidRDefault="00BE44C4" w:rsidP="002C4A27">
      <w:pPr>
        <w:rPr>
          <w:lang w:val="en-GB"/>
        </w:rPr>
      </w:pPr>
      <w:r w:rsidRPr="009C729A">
        <w:rPr>
          <w:rStyle w:val="Titre2Car"/>
          <w:lang w:val="en-GB"/>
        </w:rPr>
        <w:t>SNP genotyping, ethnic characterization and genetic risk score.</w:t>
      </w:r>
      <w:r w:rsidRPr="009C729A">
        <w:rPr>
          <w:lang w:val="en-GB"/>
        </w:rPr>
        <w:t xml:space="preserve"> SNP genotyping was performed with Metabochip DNA arrays (custom iSelect-Illumina genotyping arrays) using the Illumina HiScan technology and GenomeStudio software (Illumina, San Diego, CA, USA)</w:t>
      </w:r>
      <w:r w:rsidR="00F97E90" w:rsidRPr="009C729A">
        <w:rPr>
          <w:lang w:val="en-GB"/>
        </w:rPr>
        <w:fldChar w:fldCharType="begin"/>
      </w:r>
      <w:r w:rsidR="007A1BC7" w:rsidRPr="009C729A">
        <w:rPr>
          <w:lang w:val="en-GB"/>
        </w:rPr>
        <w:instrText xml:space="preserve"> ADDIN ZOTERO_ITEM CSL_CITATION {"citationID":"kfKgP9MT","properties":{"formattedCitation":"{\\rtf \\super 49\\nosupersub{}}","plainCitation":"49"},"citationItems":[{"id":37,"uris":["http://zotero.org/users/2185887/items/ZD7ZUB5D"],"uri":["http://zotero.org/users/2185887/items/ZD7ZUB5D"],"itemData":{"id":37,"type":"article-journal","title":"The metabochip, a custom genotyping array for genetic studies of metabolic, cardiovascular, and anthropometric traits","container-title":"PLoS genetics","page":"e1002793","volume":"8","issue":"8","source":"NCBI PubMed","abstract":"Genome-wide association studies have identified hundreds of loci for type 2 diabetes, coronary artery disease and myocardial infarction, as well as for related traits such as body mass index, glucose and insulin levels, lipid levels, and blood pressure. These studies also have pointed to thousands of loci with promising but not yet compelling association evidence. To establish association at additional loci and to characterize the genome-wide significant loci by fine-mapping, we designed the \"Metabochip,\" a custom genotyping array that assays nearly 200,000 SNP markers. Here, we describe the Metabochip and its component SNP sets, evaluate its performance in capturing variation across the allele-frequency spectrum, describe solutions to methodological challenges commonly encountered in its analysis, and evaluate its performance as a platform for genotype imputation. The metabochip achieves dramatic cost efficiencies compared to designing single-trait follow-up reagents, and provides the opportunity to compare results across a range of related traits. The metabochip and similar custom genotyping arrays offer a powerful and cost-effective approach to follow-up large-scale genotyping and sequencing studies and advance our understanding of the genetic basis of complex human diseases and traits.","DOI":"10.1371/journal.pgen.1002793","ISSN":"1553-7404","note":"PMID: 22876189 \nPMCID: PMC3410907","journalAbbreviation":"PLoS Genet.","language":"eng","author":[{"family":"Voight","given":"Benjamin F."},{"family":"Kang","given":"Hyun Min"},{"family":"Ding","given":"Jun"},{"family":"Palmer","given":"Cameron D."},{"family":"Sidore","given":"Carlo"},{"family":"Chines","given":"Peter S."},{"family":"Burtt","given":"Noël P."},{"family":"Fuchsberger","given":"Christian"},{"family":"Li","given":"Yanming"},{"family":"Erdmann","given":"Jeanette"},{"family":"Frayling","given":"Timothy M."},{"family":"Heid","given":"Iris M."},{"family":"Jackson","given":"Anne U."},{"family":"Johnson","given":"Toby"},{"family":"Kilpeläinen","given":"Tuomas O."},{"family":"Lindgren","given":"Cecilia M."},{"family":"Morris","given":"Andrew P."},{"family":"Prokopenko","given":"Inga"},{"family":"Randall","given":"Joshua C."},{"family":"Saxena","given":"Richa"},{"family":"Soranzo","given":"Nicole"},{"family":"Speliotes","given":"Elizabeth K."},{"family":"Teslovich","given":"Tanya M."},{"family":"Wheeler","given":"Eleanor"},{"family":"Maguire","given":"Jared"},{"family":"Parkin","given":"Melissa"},{"family":"Potter","given":"Simon"},{"family":"Rayner","given":"N. William"},{"family":"Robertson","given":"Neil"},{"family":"Stirrups","given":"Kathleen"},{"family":"Winckler","given":"Wendy"},{"family":"Sanna","given":"Serena"},{"family":"Mulas","given":"Antonella"},{"family":"Nagaraja","given":"Ramaiah"},{"family":"Cucca","given":"Francesco"},{"family":"Barroso","given":"Inês"},{"family":"Deloukas","given":"Panos"},{"family":"Loos","given":"Ruth J. F."},{"family":"Kathiresan","given":"Sekar"},{"family":"Munroe","given":"Patricia B."},{"family":"Newton-Cheh","given":"Christopher"},{"family":"Pfeufer","given":"Arne"},{"family":"Samani","given":"Nilesh J."},{"family":"Schunkert","given":"Heribert"},{"family":"Hirschhorn","given":"Joel N."},{"family":"Altshuler","given":"David"},{"family":"McCarthy","given":"Mark I."},{"family":"Abecasis","given":"Gonçalo R."},{"family":"Boehnke","given":"Michael"}],"issued":{"date-parts":[["2012"]]},"PMID":"22876189","PMCID":"PMC3410907"}}],"schema":"https://github.com/citation-style-language/schema/raw/master/csl-citation.json"} </w:instrText>
      </w:r>
      <w:r w:rsidR="00F97E90" w:rsidRPr="009C729A">
        <w:rPr>
          <w:lang w:val="en-GB"/>
        </w:rPr>
        <w:fldChar w:fldCharType="separate"/>
      </w:r>
      <w:r w:rsidR="007A1BC7" w:rsidRPr="009C729A">
        <w:rPr>
          <w:lang w:val="en-GB"/>
        </w:rPr>
        <w:t>49</w:t>
      </w:r>
      <w:r w:rsidR="00F97E90" w:rsidRPr="009C729A">
        <w:rPr>
          <w:lang w:val="en-GB"/>
        </w:rPr>
        <w:fldChar w:fldCharType="end"/>
      </w:r>
      <w:r w:rsidRPr="009C729A">
        <w:rPr>
          <w:lang w:val="en-GB"/>
        </w:rPr>
        <w:t>. We selected SNPs with a call rate ≥</w:t>
      </w:r>
      <w:r w:rsidR="00B81C65" w:rsidRPr="009C729A">
        <w:rPr>
          <w:lang w:val="en-GB"/>
        </w:rPr>
        <w:t xml:space="preserve"> </w:t>
      </w:r>
      <w:r w:rsidRPr="009C729A">
        <w:rPr>
          <w:lang w:val="en-GB"/>
        </w:rPr>
        <w:t>95</w:t>
      </w:r>
      <w:r w:rsidR="00FE526E" w:rsidRPr="009C729A">
        <w:rPr>
          <w:lang w:val="en-GB"/>
        </w:rPr>
        <w:t xml:space="preserve"> </w:t>
      </w:r>
      <w:r w:rsidRPr="009C729A">
        <w:rPr>
          <w:lang w:val="en-GB"/>
        </w:rPr>
        <w:t xml:space="preserve">% and with no departures from Hardy–Weinberg equilibrium (p&gt;10-4). A Principal Component Analysis (PCA) was performed in a combined dataset involving the 192 patients plus 272 </w:t>
      </w:r>
      <w:r w:rsidR="001108DB" w:rsidRPr="009C729A">
        <w:rPr>
          <w:lang w:val="en-GB"/>
        </w:rPr>
        <w:t>subjects</w:t>
      </w:r>
      <w:r w:rsidRPr="009C729A">
        <w:rPr>
          <w:lang w:val="en-GB"/>
        </w:rPr>
        <w:t xml:space="preserve"> from the publicly available HapMap project database. For these 272 </w:t>
      </w:r>
      <w:r w:rsidR="001108DB" w:rsidRPr="009C729A">
        <w:rPr>
          <w:lang w:val="en-GB"/>
        </w:rPr>
        <w:t>subjects</w:t>
      </w:r>
      <w:r w:rsidRPr="009C729A">
        <w:rPr>
          <w:lang w:val="en-GB"/>
        </w:rPr>
        <w:t xml:space="preserve"> (87 of European ancestries [HapMap CEU], 97 of Asian ancestries [HapMap CHB] and 88 of African ancestries [HapMap YRI]) genotype calls at the 106,470 SNPs present on the Metabochip were available. The first two components were sufficient to discriminate ethnic origin (</w:t>
      </w:r>
      <w:r w:rsidR="009634A2" w:rsidRPr="009C729A">
        <w:rPr>
          <w:b/>
          <w:lang w:val="en-GB"/>
        </w:rPr>
        <w:t xml:space="preserve">Extended Data </w:t>
      </w:r>
      <w:r w:rsidR="004203EB" w:rsidRPr="009C729A">
        <w:rPr>
          <w:b/>
          <w:lang w:val="en-GB"/>
        </w:rPr>
        <w:t>Fig.</w:t>
      </w:r>
      <w:r w:rsidR="009634A2" w:rsidRPr="009C729A">
        <w:rPr>
          <w:b/>
          <w:lang w:val="en-GB"/>
        </w:rPr>
        <w:t xml:space="preserve"> </w:t>
      </w:r>
      <w:r w:rsidR="000E22E8" w:rsidRPr="009C729A">
        <w:rPr>
          <w:b/>
          <w:lang w:val="en-GB"/>
        </w:rPr>
        <w:t>10</w:t>
      </w:r>
      <w:r w:rsidRPr="009C729A">
        <w:rPr>
          <w:lang w:val="en-GB"/>
        </w:rPr>
        <w:t>) and we observed that study participants clustered well with HapMap samples of European ancestries. We used 19 SNPs previously established for their association with fasting insulin</w:t>
      </w:r>
      <w:r w:rsidR="004674F7" w:rsidRPr="009C729A">
        <w:rPr>
          <w:lang w:val="en-GB"/>
        </w:rPr>
        <w:t xml:space="preserve"> </w:t>
      </w:r>
      <w:r w:rsidRPr="009C729A">
        <w:rPr>
          <w:lang w:val="en-GB"/>
        </w:rPr>
        <w:t xml:space="preserve">to assess the possibility of causal direct link between DNA methylation at cg14496282. These 19 SNPs were on the Metabochip and all passed our quality control. These SNPs as well as the associated insulin raising alleles are reported in </w:t>
      </w:r>
      <w:r w:rsidR="005F5277" w:rsidRPr="009C729A">
        <w:rPr>
          <w:b/>
          <w:lang w:val="en-GB"/>
        </w:rPr>
        <w:t xml:space="preserve">Extended Data </w:t>
      </w:r>
      <w:r w:rsidR="009F1672" w:rsidRPr="009C729A">
        <w:rPr>
          <w:b/>
          <w:lang w:val="en-GB"/>
        </w:rPr>
        <w:t>Table 3</w:t>
      </w:r>
      <w:r w:rsidRPr="009C729A">
        <w:rPr>
          <w:lang w:val="en-GB"/>
        </w:rPr>
        <w:t>. We assessed the combined effect of these SNPs on DNA methylation using either fixed-effect meta-analysis and by testing the association of DNA methylation at cg14496282 with a genetic risk score (GRS) defined for each individual as the count of the number of fasting insulin raising alleles.</w:t>
      </w:r>
      <w:r w:rsidR="004674F7" w:rsidRPr="009C729A">
        <w:rPr>
          <w:lang w:val="en-GB"/>
        </w:rPr>
        <w:t xml:space="preserve"> We also tested the association between thr</w:t>
      </w:r>
      <w:r w:rsidR="0025256D" w:rsidRPr="009C729A">
        <w:rPr>
          <w:lang w:val="en-GB"/>
        </w:rPr>
        <w:t>ee other GRS (</w:t>
      </w:r>
      <w:r w:rsidR="00F77E17" w:rsidRPr="009C729A">
        <w:rPr>
          <w:lang w:val="en-GB"/>
        </w:rPr>
        <w:t>T2D</w:t>
      </w:r>
      <w:r w:rsidR="0025256D" w:rsidRPr="009C729A">
        <w:rPr>
          <w:lang w:val="en-GB"/>
        </w:rPr>
        <w:t>, BMI and fasting glucose raising alleles) and DNA methylation at cg14496282 and expression (</w:t>
      </w:r>
      <w:r w:rsidR="006A4491" w:rsidRPr="009C729A">
        <w:rPr>
          <w:b/>
          <w:lang w:val="en-GB"/>
        </w:rPr>
        <w:t>Extended Data Table 4</w:t>
      </w:r>
      <w:r w:rsidR="0025256D" w:rsidRPr="009C729A">
        <w:rPr>
          <w:lang w:val="en-GB"/>
        </w:rPr>
        <w:t>)</w:t>
      </w:r>
      <w:r w:rsidR="006A4491" w:rsidRPr="009C729A">
        <w:rPr>
          <w:lang w:val="en-GB"/>
        </w:rPr>
        <w:t>.</w:t>
      </w:r>
    </w:p>
    <w:p w14:paraId="44CE397C" w14:textId="37C69D73" w:rsidR="00BE44C4" w:rsidRPr="009C729A" w:rsidRDefault="00BE44C4" w:rsidP="00EA6A4B">
      <w:pPr>
        <w:rPr>
          <w:lang w:val="en-GB"/>
        </w:rPr>
      </w:pPr>
      <w:r w:rsidRPr="009C729A">
        <w:rPr>
          <w:rStyle w:val="Titre2Car"/>
          <w:lang w:val="en-GB"/>
        </w:rPr>
        <w:lastRenderedPageBreak/>
        <w:t>Statistical Analyses.</w:t>
      </w:r>
      <w:r w:rsidRPr="009C729A">
        <w:rPr>
          <w:i/>
          <w:lang w:val="en-GB"/>
        </w:rPr>
        <w:t xml:space="preserve"> </w:t>
      </w:r>
      <w:r w:rsidRPr="009C729A">
        <w:rPr>
          <w:lang w:val="en-GB"/>
        </w:rPr>
        <w:t xml:space="preserve">Statistical analysis and quality control were performed with R software version 3.1.1 </w:t>
      </w:r>
      <w:r w:rsidR="00F97E90" w:rsidRPr="009C729A">
        <w:rPr>
          <w:lang w:val="en-GB"/>
        </w:rPr>
        <w:fldChar w:fldCharType="begin"/>
      </w:r>
      <w:r w:rsidR="007A1BC7" w:rsidRPr="009C729A">
        <w:rPr>
          <w:lang w:val="en-GB"/>
        </w:rPr>
        <w:instrText xml:space="preserve"> ADDIN ZOTERO_ITEM CSL_CITATION {"citationID":"isEmULiS","properties":{"formattedCitation":"{\\rtf \\super 50\\nosupersub{}}","plainCitation":"50"},"citationItems":[{"id":12662,"uris":["http://zotero.org/groups/308109/items/X22JI9CQ"],"uri":["http://zotero.org/groups/308109/items/X22JI9CQ"],"itemData":{"id":12662,"type":"book","title":"R: A language and environment for statistical computing. R Foundation for Statistical Computing, Vienna, Austria, 2012","publisher":"ISBN 3-900051-07-0","source":"Google Scholar","URL":"http://scholar.google.com/scholar?cluster=15189125717473486665&amp;hl=en&amp;oi=scholarr","shortTitle":"R","author":[{"family":"Team","given":"R. Core"}],"issued":{"date-parts":[["2014"]]},"accessed":{"date-parts":[["2016",1,7]]}}}],"schema":"https://github.com/citation-style-language/schema/raw/master/csl-citation.json"} </w:instrText>
      </w:r>
      <w:r w:rsidR="00F97E90" w:rsidRPr="009C729A">
        <w:rPr>
          <w:lang w:val="en-GB"/>
        </w:rPr>
        <w:fldChar w:fldCharType="separate"/>
      </w:r>
      <w:r w:rsidR="007A1BC7" w:rsidRPr="009C729A">
        <w:rPr>
          <w:vertAlign w:val="superscript"/>
          <w:lang w:val="en-GB"/>
        </w:rPr>
        <w:t>50</w:t>
      </w:r>
      <w:r w:rsidR="00F97E90" w:rsidRPr="009C729A">
        <w:rPr>
          <w:lang w:val="en-GB"/>
        </w:rPr>
        <w:fldChar w:fldCharType="end"/>
      </w:r>
      <w:r w:rsidRPr="009C729A">
        <w:rPr>
          <w:lang w:val="en-GB"/>
        </w:rPr>
        <w:t xml:space="preserve">. Raw data (IDAT file format) from Infinium HumanMethylation450 BeadChips were imported into R using the </w:t>
      </w:r>
      <w:r w:rsidRPr="009C729A">
        <w:rPr>
          <w:i/>
          <w:lang w:val="en-GB"/>
        </w:rPr>
        <w:t>minfi</w:t>
      </w:r>
      <w:r w:rsidRPr="009C729A">
        <w:rPr>
          <w:lang w:val="en-GB"/>
        </w:rPr>
        <w:t xml:space="preserve"> package (version 1.12.0 on Bioconductor) </w:t>
      </w:r>
      <w:r w:rsidR="00F97E90" w:rsidRPr="009C729A">
        <w:rPr>
          <w:lang w:val="en-GB"/>
        </w:rPr>
        <w:fldChar w:fldCharType="begin"/>
      </w:r>
      <w:r w:rsidR="007A1BC7" w:rsidRPr="009C729A">
        <w:rPr>
          <w:lang w:val="en-GB"/>
        </w:rPr>
        <w:instrText xml:space="preserve"> ADDIN ZOTERO_ITEM CSL_CITATION {"citationID":"eq7KSUN6","properties":{"formattedCitation":"{\\rtf \\super 51\\nosupersub{}}","plainCitation":"51"},"citationItems":[{"id":12619,"uris":["http://zotero.org/groups/308109/items/GRUZVPBW"],"uri":["http://zotero.org/groups/308109/items/GRUZVPBW"],"itemData":{"id":12619,"type":"article-journal","title":"Minfi: a flexible and comprehensive Bioconductor package for the analysis of Infinium DNA methylation microarrays","container-title":"Bioinformatics (Oxford, England)","page":"1363-1369","volume":"30","issue":"10","source":"PubMed","abstract":"MOTIVATION: The recently released Infinium HumanMethylation450 array (the '450k' array) provides a high-throughput assay to quantify DNA methylation (DNAm) at </w:instrText>
      </w:r>
      <w:r w:rsidR="007A1BC7" w:rsidRPr="009C729A">
        <w:rPr>
          <w:rFonts w:ascii="Cambria Math" w:hAnsi="Cambria Math" w:cs="Cambria Math"/>
          <w:lang w:val="en-GB"/>
        </w:rPr>
        <w:instrText>∼</w:instrText>
      </w:r>
      <w:r w:rsidR="007A1BC7" w:rsidRPr="009C729A">
        <w:rPr>
          <w:lang w:val="en-GB"/>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DOI":"10.1093/bioinformatics/btu049","ISSN":"1367-4811","note":"PMID: 24478339\nPMCID: PMC4016708","shortTitle":"Minfi","journalAbbreviation":"Bioinformatics","language":"eng","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F97E90" w:rsidRPr="009C729A">
        <w:rPr>
          <w:lang w:val="en-GB"/>
        </w:rPr>
        <w:fldChar w:fldCharType="separate"/>
      </w:r>
      <w:r w:rsidR="007A1BC7" w:rsidRPr="009C729A">
        <w:rPr>
          <w:vertAlign w:val="superscript"/>
          <w:lang w:val="en-GB"/>
        </w:rPr>
        <w:t>51</w:t>
      </w:r>
      <w:r w:rsidR="00F97E90" w:rsidRPr="009C729A">
        <w:rPr>
          <w:lang w:val="en-GB"/>
        </w:rPr>
        <w:fldChar w:fldCharType="end"/>
      </w:r>
      <w:r w:rsidRPr="009C729A">
        <w:rPr>
          <w:lang w:val="en-GB"/>
        </w:rPr>
        <w:t xml:space="preserve">, then we applied the preprocessing method from GenomeStudio software (Illumina) using the reverse engineered function provided in the </w:t>
      </w:r>
      <w:r w:rsidRPr="009C729A">
        <w:rPr>
          <w:i/>
          <w:lang w:val="en-GB"/>
        </w:rPr>
        <w:t>minfi</w:t>
      </w:r>
      <w:r w:rsidRPr="009C729A">
        <w:rPr>
          <w:lang w:val="en-GB"/>
        </w:rPr>
        <w:t xml:space="preserve"> package. Samples were excluded when less than 75</w:t>
      </w:r>
      <w:r w:rsidR="00FE526E" w:rsidRPr="009C729A">
        <w:rPr>
          <w:lang w:val="en-GB"/>
        </w:rPr>
        <w:t xml:space="preserve"> </w:t>
      </w:r>
      <w:r w:rsidRPr="009C729A">
        <w:rPr>
          <w:lang w:val="en-GB"/>
        </w:rPr>
        <w:t xml:space="preserve">% of the markers had detection </w:t>
      </w:r>
      <w:r w:rsidRPr="009C729A">
        <w:rPr>
          <w:i/>
          <w:lang w:val="en-GB"/>
        </w:rPr>
        <w:t>p</w:t>
      </w:r>
      <w:r w:rsidRPr="009C729A">
        <w:rPr>
          <w:lang w:val="en-GB"/>
        </w:rPr>
        <w:t>-values below 10</w:t>
      </w:r>
      <w:r w:rsidRPr="009C729A">
        <w:rPr>
          <w:vertAlign w:val="superscript"/>
          <w:lang w:val="en-GB"/>
        </w:rPr>
        <w:t>-16</w:t>
      </w:r>
      <w:r w:rsidRPr="009C729A">
        <w:rPr>
          <w:lang w:val="en-GB"/>
        </w:rPr>
        <w:t>. Markers were ruled out when less than 95</w:t>
      </w:r>
      <w:r w:rsidR="00FE526E" w:rsidRPr="009C729A">
        <w:rPr>
          <w:lang w:val="en-GB"/>
        </w:rPr>
        <w:t xml:space="preserve"> </w:t>
      </w:r>
      <w:r w:rsidRPr="009C729A">
        <w:rPr>
          <w:lang w:val="en-GB"/>
        </w:rPr>
        <w:t xml:space="preserve">% of the samples had detection </w:t>
      </w:r>
      <w:r w:rsidRPr="009C729A">
        <w:rPr>
          <w:i/>
          <w:lang w:val="en-GB"/>
        </w:rPr>
        <w:t>p</w:t>
      </w:r>
      <w:r w:rsidRPr="009C729A">
        <w:rPr>
          <w:lang w:val="en-GB"/>
        </w:rPr>
        <w:t>-values below 10</w:t>
      </w:r>
      <w:r w:rsidRPr="009C729A">
        <w:rPr>
          <w:vertAlign w:val="superscript"/>
          <w:lang w:val="en-GB"/>
        </w:rPr>
        <w:t>-16</w:t>
      </w:r>
      <w:r w:rsidRPr="009C729A">
        <w:rPr>
          <w:lang w:val="en-GB"/>
        </w:rPr>
        <w:t xml:space="preserve">. According to this strategy, no sample was excluded and 70,314 markers (over 485,512) were excluded. To correct for Infinium HumanMethylation450 BeadChip design which includes two probe types (Type I and Type II), a Beta-MIxture Quantile normalization (BMIQ) </w:t>
      </w:r>
      <w:r w:rsidR="00F97E90" w:rsidRPr="009C729A">
        <w:rPr>
          <w:lang w:val="en-GB"/>
        </w:rPr>
        <w:fldChar w:fldCharType="begin"/>
      </w:r>
      <w:r w:rsidR="007A1BC7" w:rsidRPr="009C729A">
        <w:rPr>
          <w:lang w:val="en-GB"/>
        </w:rPr>
        <w:instrText xml:space="preserve"> ADDIN ZOTERO_ITEM CSL_CITATION {"citationID":"5hyWbQbR","properties":{"formattedCitation":"{\\rtf \\super 52\\nosupersub{}}","plainCitation":"52"},"citationItems":[{"id":12647,"uris":["http://zotero.org/groups/308109/items/T2G9I8N9"],"uri":["http://zotero.org/groups/308109/items/T2G9I8N9"],"itemData":{"id":12647,"type":"article-journal","title":"A beta-mixture quantile normalization method for correcting probe design bias in Illumina Infinium 450 k DNA methylation data","container-title":"Bioinformatics (Oxford, England)","page":"189-196","volume":"29","issue":"2","source":"PubMed","abstract":"MOTIVATION: The Illumina Infinium 450 k DNA Methylation Beadchip is a prime candidate technology for Epigenome-Wide Association Studies (EWAS). However, a difficulty associated with these beadarrays is that probes come in two different designs, characterized by widely different DNA methylation distributions and dynamic range, which may bias downstream analyses. A key statistical issue is therefore how best to adjust for the two different probe designs.\nRESULTS: Here we propose a novel model-based intra-array normalization strategy for 450 k data, called BMIQ (Beta MIxture Quantile dilation), to adjust the beta-values of type2 design probes into a statistical distribution characteristic of type1 probes. The strategy involves application of a three-state beta-mixture model to assign probes to methylation states, subsequent transformation of probabilities into quantiles and finally a methylation-dependent dilation transformation to preserve the monotonicity and continuity of the data. We validate our method on cell-line data, fresh frozen and paraffin-embedded tumour tissue samples and demonstrate that BMIQ compares favourably with two competing methods. Specifically, we show that BMIQ improves the robustness of the normalization procedure, reduces the technical variation and bias of type2 probe values and successfully eliminates the type1 enrichment bias caused by the lower dynamic range of type2 probes. BMIQ will be useful as a preprocessing step for any study using the Illumina Infinium 450 k platform.\nAVAILABILITY: BMIQ is freely available from http://code.google.com/p/bmiq/.\nCONTACT: a.teschendorff@ucl.ac.uk\nSUPPLEMENTARY INFORMATION: Supplementary data are available at Bioinformatics online.","DOI":"10.1093/bioinformatics/bts680","ISSN":"1367-4811","note":"PMID: 23175756\nPMCID: PMC3546795","journalAbbreviation":"Bioinformatics","language":"eng","author":[{"family":"Teschendorff","given":"Andrew E."},{"family":"Marabita","given":"Francesco"},{"family":"Lechner","given":"Matthias"},{"family":"Bartlett","given":"Thomas"},{"family":"Tegner","given":"Jesper"},{"family":"Gomez-Cabrero","given":"David"},{"family":"Beck","given":"Stephan"}],"issued":{"date-parts":[["2013",1,15]]}}}],"schema":"https://github.com/citation-style-language/schema/raw/master/csl-citation.json"} </w:instrText>
      </w:r>
      <w:r w:rsidR="00F97E90" w:rsidRPr="009C729A">
        <w:rPr>
          <w:lang w:val="en-GB"/>
        </w:rPr>
        <w:fldChar w:fldCharType="separate"/>
      </w:r>
      <w:r w:rsidR="007A1BC7" w:rsidRPr="009C729A">
        <w:rPr>
          <w:vertAlign w:val="superscript"/>
          <w:lang w:val="en-GB"/>
        </w:rPr>
        <w:t>52</w:t>
      </w:r>
      <w:r w:rsidR="00F97E90" w:rsidRPr="009C729A">
        <w:rPr>
          <w:lang w:val="en-GB"/>
        </w:rPr>
        <w:fldChar w:fldCharType="end"/>
      </w:r>
      <w:r w:rsidRPr="009C729A">
        <w:rPr>
          <w:lang w:val="en-GB"/>
        </w:rPr>
        <w:t xml:space="preserve"> was performed. Moreover, we checked for outliers using </w:t>
      </w:r>
      <w:r w:rsidR="005619A5" w:rsidRPr="009C729A">
        <w:rPr>
          <w:lang w:val="en-GB"/>
        </w:rPr>
        <w:t>Principal Component Analysis (</w:t>
      </w:r>
      <w:r w:rsidRPr="009C729A">
        <w:rPr>
          <w:lang w:val="en-GB"/>
        </w:rPr>
        <w:t>PCA</w:t>
      </w:r>
      <w:r w:rsidR="005619A5" w:rsidRPr="009C729A">
        <w:rPr>
          <w:lang w:val="en-GB"/>
        </w:rPr>
        <w:t>)</w:t>
      </w:r>
      <w:r w:rsidRPr="009C729A">
        <w:rPr>
          <w:lang w:val="en-GB"/>
        </w:rPr>
        <w:t xml:space="preserve"> (</w:t>
      </w:r>
      <w:r w:rsidRPr="009C729A">
        <w:rPr>
          <w:i/>
          <w:lang w:val="en-GB"/>
        </w:rPr>
        <w:t>flashpcaR</w:t>
      </w:r>
      <w:r w:rsidRPr="009C729A">
        <w:rPr>
          <w:lang w:val="en-GB"/>
        </w:rPr>
        <w:t xml:space="preserve"> package, version 1.6-2 on CRAN). At this stage, 416,693 markers and 192 samples were kept for further analysis. To test the association between methylation level and diabetic status, we applied a linear regression adjusted for steatosis (in </w:t>
      </w:r>
      <w:r w:rsidR="005619A5" w:rsidRPr="009C729A">
        <w:rPr>
          <w:lang w:val="en-GB"/>
        </w:rPr>
        <w:t xml:space="preserve">percent), </w:t>
      </w:r>
      <w:r w:rsidRPr="009C729A">
        <w:rPr>
          <w:lang w:val="en-GB"/>
        </w:rPr>
        <w:t>presence of NASH and fibrosis. Results were corrected for multiple testing using a Bonferroni correction (</w:t>
      </w:r>
      <w:r w:rsidRPr="009C729A">
        <w:rPr>
          <w:i/>
          <w:lang w:val="en-GB"/>
        </w:rPr>
        <w:t>p</w:t>
      </w:r>
      <w:r w:rsidRPr="009C729A">
        <w:rPr>
          <w:lang w:val="en-GB"/>
        </w:rPr>
        <w:t>&lt;10</w:t>
      </w:r>
      <w:r w:rsidRPr="009C729A">
        <w:rPr>
          <w:vertAlign w:val="superscript"/>
          <w:lang w:val="en-GB"/>
        </w:rPr>
        <w:t>-7</w:t>
      </w:r>
      <w:r w:rsidRPr="009C729A">
        <w:rPr>
          <w:lang w:val="en-GB"/>
        </w:rPr>
        <w:t xml:space="preserve">). </w:t>
      </w:r>
      <w:r w:rsidRPr="009C729A">
        <w:rPr>
          <w:color w:val="000000"/>
          <w:lang w:val="en-GB"/>
        </w:rPr>
        <w:t>The association between DNA methylation and metabolic traits was analyzed using a linear regression model, including normoglycemic samples adjusted for age and BMI</w:t>
      </w:r>
      <w:r w:rsidRPr="009C729A">
        <w:rPr>
          <w:lang w:val="en-GB"/>
        </w:rPr>
        <w:t>.</w:t>
      </w:r>
      <w:r w:rsidR="00911FBD" w:rsidRPr="009C729A">
        <w:rPr>
          <w:lang w:val="en-GB"/>
        </w:rPr>
        <w:t xml:space="preserve"> </w:t>
      </w:r>
      <w:r w:rsidRPr="009C729A">
        <w:rPr>
          <w:lang w:val="en-GB"/>
        </w:rPr>
        <w:t xml:space="preserve">Quality control was performed on the HumanHT-12 v4.0 Whole-Genome DASL HT Assay (Illumina) data, according to the following criterion: probes were kept for further analysis when the detection </w:t>
      </w:r>
      <w:r w:rsidRPr="009C729A">
        <w:rPr>
          <w:i/>
          <w:lang w:val="en-GB"/>
        </w:rPr>
        <w:t>p</w:t>
      </w:r>
      <w:r w:rsidRPr="009C729A">
        <w:rPr>
          <w:lang w:val="en-GB"/>
        </w:rPr>
        <w:t xml:space="preserve">-values provided by GenomeStudio software </w:t>
      </w:r>
      <w:r w:rsidR="00495079" w:rsidRPr="009C729A">
        <w:rPr>
          <w:lang w:val="en-GB"/>
        </w:rPr>
        <w:t>version</w:t>
      </w:r>
      <w:r w:rsidRPr="009C729A">
        <w:rPr>
          <w:lang w:val="en-GB"/>
        </w:rPr>
        <w:t xml:space="preserve"> 3.0 (Illumina) were below </w:t>
      </w:r>
      <w:r w:rsidR="005619A5" w:rsidRPr="009C729A">
        <w:rPr>
          <w:lang w:val="en-GB"/>
        </w:rPr>
        <w:t>five percent</w:t>
      </w:r>
      <w:r w:rsidRPr="009C729A">
        <w:rPr>
          <w:lang w:val="en-GB"/>
        </w:rPr>
        <w:t xml:space="preserve"> for all samples. A PCA was performed to identify samples with extreme transcriptomic profiles. After the quality control just described, 18,412 probes matching 13,664 genes and 187 samples were kept and analyzed for differential expression between T2D cases and controls, using linear regression. To account for multiple testing, we used </w:t>
      </w:r>
      <w:r w:rsidR="00066D52" w:rsidRPr="009C729A">
        <w:rPr>
          <w:lang w:val="en-GB"/>
        </w:rPr>
        <w:t>five percent</w:t>
      </w:r>
      <w:r w:rsidRPr="009C729A">
        <w:rPr>
          <w:lang w:val="en-GB"/>
        </w:rPr>
        <w:t xml:space="preserve"> as a threshold for false discovery rate (FDR). Methylation and expression da</w:t>
      </w:r>
      <w:r w:rsidR="00BB33FF" w:rsidRPr="009C729A">
        <w:rPr>
          <w:lang w:val="en-GB"/>
        </w:rPr>
        <w:t>ta were tested for correlation.</w:t>
      </w:r>
    </w:p>
    <w:p w14:paraId="36801487" w14:textId="1D1E8003" w:rsidR="00BE44C4" w:rsidRPr="009C729A" w:rsidRDefault="00BE44C4" w:rsidP="00EA6A4B">
      <w:pPr>
        <w:rPr>
          <w:lang w:val="en-GB"/>
        </w:rPr>
      </w:pPr>
      <w:r w:rsidRPr="009C729A">
        <w:rPr>
          <w:lang w:val="en-GB"/>
        </w:rPr>
        <w:t>We selected a subgroup of 24 samples among the 192 initial samples, including 12 normoglycemic and 12 T2D cases, to analyze DNA methylation in blood samples from the same donors. The 24 samples were selected based on their expression and methylation profiles using P</w:t>
      </w:r>
      <w:r w:rsidR="00BB33FF" w:rsidRPr="009C729A">
        <w:rPr>
          <w:lang w:val="en-GB"/>
        </w:rPr>
        <w:t>CA to reduce the heterogeneity.</w:t>
      </w:r>
    </w:p>
    <w:p w14:paraId="21E98585" w14:textId="45383106" w:rsidR="00DC1F99" w:rsidRPr="009C729A" w:rsidRDefault="00DC1F99" w:rsidP="002C4A27">
      <w:pPr>
        <w:rPr>
          <w:lang w:val="en-GB"/>
        </w:rPr>
      </w:pPr>
      <w:r w:rsidRPr="009C729A">
        <w:rPr>
          <w:rStyle w:val="Titre2Car"/>
          <w:lang w:val="en-GB"/>
        </w:rPr>
        <w:t>Materials</w:t>
      </w:r>
      <w:r w:rsidRPr="009C729A">
        <w:rPr>
          <w:lang w:val="en-GB"/>
        </w:rPr>
        <w:t xml:space="preserve">. </w:t>
      </w:r>
      <w:r w:rsidR="006B57A6" w:rsidRPr="009C729A">
        <w:rPr>
          <w:lang w:val="en-GB"/>
        </w:rPr>
        <w:t>The PDGFR</w:t>
      </w:r>
      <w:r w:rsidR="00FE526E" w:rsidRPr="009C729A">
        <w:rPr>
          <w:rFonts w:ascii="Cambria" w:hAnsi="Cambria" w:cs="Cambria"/>
          <w:lang w:val="en-GB"/>
        </w:rPr>
        <w:t>α</w:t>
      </w:r>
      <w:r w:rsidR="006B57A6" w:rsidRPr="009C729A">
        <w:rPr>
          <w:lang w:val="en-GB"/>
        </w:rPr>
        <w:t xml:space="preserve"> </w:t>
      </w:r>
      <w:r w:rsidR="00C05CE1" w:rsidRPr="009C729A">
        <w:rPr>
          <w:lang w:val="en-GB"/>
        </w:rPr>
        <w:t xml:space="preserve">inhibitor </w:t>
      </w:r>
      <w:r w:rsidR="000E5C08" w:rsidRPr="009C729A">
        <w:rPr>
          <w:lang w:val="en-GB"/>
        </w:rPr>
        <w:t xml:space="preserve">Ki11502, </w:t>
      </w:r>
      <w:r w:rsidR="00FB7449" w:rsidRPr="009C729A">
        <w:rPr>
          <w:lang w:val="en-GB"/>
        </w:rPr>
        <w:t xml:space="preserve">human </w:t>
      </w:r>
      <w:r w:rsidR="00D91AE6" w:rsidRPr="009C729A">
        <w:rPr>
          <w:lang w:val="en-GB"/>
        </w:rPr>
        <w:t>PDGF-AA</w:t>
      </w:r>
      <w:r w:rsidR="00FB7449" w:rsidRPr="009C729A">
        <w:rPr>
          <w:lang w:val="en-GB"/>
        </w:rPr>
        <w:t xml:space="preserve"> recombinant</w:t>
      </w:r>
      <w:r w:rsidR="00310B8B" w:rsidRPr="009C729A">
        <w:rPr>
          <w:lang w:val="en-GB"/>
        </w:rPr>
        <w:t>,</w:t>
      </w:r>
      <w:r w:rsidR="00FB7449" w:rsidRPr="009C729A">
        <w:rPr>
          <w:lang w:val="en-GB"/>
        </w:rPr>
        <w:t xml:space="preserve"> </w:t>
      </w:r>
      <w:r w:rsidR="001930C5" w:rsidRPr="009C729A">
        <w:rPr>
          <w:lang w:val="en-GB"/>
        </w:rPr>
        <w:t xml:space="preserve">Phorbol </w:t>
      </w:r>
      <w:r w:rsidR="00EF2096" w:rsidRPr="009C729A">
        <w:rPr>
          <w:lang w:val="en-GB"/>
        </w:rPr>
        <w:t>12-</w:t>
      </w:r>
      <w:r w:rsidR="001930C5" w:rsidRPr="009C729A">
        <w:rPr>
          <w:lang w:val="en-GB"/>
        </w:rPr>
        <w:t>Myristate</w:t>
      </w:r>
      <w:r w:rsidR="00EF2096" w:rsidRPr="009C729A">
        <w:rPr>
          <w:lang w:val="en-GB"/>
        </w:rPr>
        <w:t xml:space="preserve"> 13-myristate (PMA),</w:t>
      </w:r>
      <w:r w:rsidR="001930C5" w:rsidRPr="009C729A">
        <w:rPr>
          <w:lang w:val="en-GB"/>
        </w:rPr>
        <w:t xml:space="preserve"> </w:t>
      </w:r>
      <w:r w:rsidR="00310B8B" w:rsidRPr="009C729A">
        <w:rPr>
          <w:lang w:val="en-GB"/>
        </w:rPr>
        <w:t xml:space="preserve">Metformin and Wortmaninn </w:t>
      </w:r>
      <w:r w:rsidR="00FB7449" w:rsidRPr="009C729A">
        <w:rPr>
          <w:lang w:val="en-GB"/>
        </w:rPr>
        <w:t>w</w:t>
      </w:r>
      <w:r w:rsidR="00310B8B" w:rsidRPr="009C729A">
        <w:rPr>
          <w:lang w:val="en-GB"/>
        </w:rPr>
        <w:t>ere</w:t>
      </w:r>
      <w:r w:rsidR="00FB7449" w:rsidRPr="009C729A">
        <w:rPr>
          <w:lang w:val="en-GB"/>
        </w:rPr>
        <w:t xml:space="preserve"> purchased from Sigma-Aldrich. The </w:t>
      </w:r>
      <w:r w:rsidR="00F41065" w:rsidRPr="009C729A">
        <w:rPr>
          <w:lang w:val="en-GB"/>
        </w:rPr>
        <w:t>anti-</w:t>
      </w:r>
      <w:r w:rsidR="000D0FBB" w:rsidRPr="009C729A">
        <w:rPr>
          <w:lang w:val="en-GB"/>
        </w:rPr>
        <w:t>PDGF-AA blocking antib</w:t>
      </w:r>
      <w:r w:rsidR="00EA1871" w:rsidRPr="009C729A">
        <w:rPr>
          <w:lang w:val="en-GB"/>
        </w:rPr>
        <w:t>od</w:t>
      </w:r>
      <w:r w:rsidR="000D0FBB" w:rsidRPr="009C729A">
        <w:rPr>
          <w:lang w:val="en-GB"/>
        </w:rPr>
        <w:t>ies</w:t>
      </w:r>
      <w:r w:rsidR="00B61D37" w:rsidRPr="009C729A">
        <w:rPr>
          <w:lang w:val="en-GB"/>
        </w:rPr>
        <w:t xml:space="preserve"> </w:t>
      </w:r>
      <w:r w:rsidR="00BE6509" w:rsidRPr="009C729A">
        <w:rPr>
          <w:lang w:val="en-GB"/>
        </w:rPr>
        <w:t xml:space="preserve">were from </w:t>
      </w:r>
      <w:r w:rsidR="00EF2096" w:rsidRPr="009C729A">
        <w:rPr>
          <w:lang w:val="en-GB"/>
        </w:rPr>
        <w:t>M</w:t>
      </w:r>
      <w:r w:rsidR="00F41065" w:rsidRPr="009C729A">
        <w:rPr>
          <w:lang w:val="en-GB"/>
        </w:rPr>
        <w:t>erckmillipore.</w:t>
      </w:r>
      <w:r w:rsidR="000D0FBB" w:rsidRPr="009C729A">
        <w:rPr>
          <w:lang w:val="en-GB"/>
        </w:rPr>
        <w:t xml:space="preserve"> </w:t>
      </w:r>
      <w:r w:rsidR="009539B9" w:rsidRPr="009C729A">
        <w:rPr>
          <w:lang w:val="en-GB"/>
        </w:rPr>
        <w:t xml:space="preserve">The PKC inhibitor </w:t>
      </w:r>
      <w:r w:rsidR="00310B8B" w:rsidRPr="009C729A">
        <w:rPr>
          <w:lang w:val="en-GB"/>
        </w:rPr>
        <w:t xml:space="preserve">Sautrostaurin </w:t>
      </w:r>
      <w:r w:rsidR="009539B9" w:rsidRPr="009C729A">
        <w:rPr>
          <w:lang w:val="en-GB"/>
        </w:rPr>
        <w:t>was from Sel</w:t>
      </w:r>
      <w:r w:rsidR="00EA6A4B" w:rsidRPr="009C729A">
        <w:rPr>
          <w:lang w:val="en-GB"/>
        </w:rPr>
        <w:t>leckchem.</w:t>
      </w:r>
    </w:p>
    <w:p w14:paraId="79BE4E55" w14:textId="735A0D42" w:rsidR="004A5BAD" w:rsidRPr="009C729A" w:rsidRDefault="00BE44C4" w:rsidP="002C4A27">
      <w:pPr>
        <w:rPr>
          <w:lang w:val="en-GB"/>
        </w:rPr>
      </w:pPr>
      <w:r w:rsidRPr="009C729A">
        <w:rPr>
          <w:rStyle w:val="Titre2Car"/>
          <w:lang w:val="en-GB"/>
        </w:rPr>
        <w:t>Cell Culture.</w:t>
      </w:r>
      <w:r w:rsidRPr="009C729A">
        <w:rPr>
          <w:lang w:val="en-GB"/>
        </w:rPr>
        <w:t xml:space="preserve"> Immortalized Human Hepatocytes (IHH)</w:t>
      </w:r>
      <w:r w:rsidR="00FE526E" w:rsidRPr="009C729A">
        <w:rPr>
          <w:lang w:val="en-GB"/>
        </w:rPr>
        <w:t xml:space="preserve"> </w:t>
      </w:r>
      <w:r w:rsidR="00F97E90" w:rsidRPr="009C729A">
        <w:rPr>
          <w:lang w:val="en-GB"/>
        </w:rPr>
        <w:fldChar w:fldCharType="begin"/>
      </w:r>
      <w:r w:rsidR="007A1BC7" w:rsidRPr="009C729A">
        <w:rPr>
          <w:lang w:val="en-GB"/>
        </w:rPr>
        <w:instrText xml:space="preserve"> ADDIN ZOTERO_ITEM CSL_CITATION {"citationID":"qwRaYXnr","properties":{"formattedCitation":"{\\rtf \\super 53\\nosupersub{}}","plainCitation":"53"},"citationItems":[{"id":12211,"uris":["http://zotero.org/users/2290582/items/P7U9NFAS"],"uri":["http://zotero.org/users/2290582/items/P7U9NFAS"],"itemData":{"id":12211,"type":"article-journal","title":"The human hepatocyte cell lines IHH and HepaRG: models to study glucose, lipid and lipoprotein metabolism","container-title":"Archives of Physiology and Biochemistry","page":"102-111","volume":"118","issue":"3","source":"PubMed","abstract":"Metabolic diseases reach epidemic proportions. A better knowledge of the associated alterations in the metabolic pathways in the liver is necessary. These studies need in vitro human cell models. Several human hepatoma models are used, but the response of many metabolic pathways to physiological stimuli is often lost. Here, we characterize two human hepatocyte cell lines, IHH and HepaRG, by analysing the expression and regulation of genes involved in glucose and lipid metabolism. Our results show that the glycolysis pathway is activated by glucose and insulin in both lines. Gluconeogenesis gene expression is induced by forskolin in IHH cells and inhibited by insulin in both cell lines. The lipogenic pathway is regulated by insulin in IHH cells. Finally, both cell lines secrete apolipoprotein B-containing lipoproteins, an effect promoted by increasing glucose concentrations. These two human cell lines are thus interesting models to study the regulation of glucose and lipid metabolism.","DOI":"10.3109/13813455.2012.683442","ISSN":"1744-4160","note":"PMID: 22594799","shortTitle":"The human hepatocyte cell lines IHH and HepaRG","journalAbbreviation":"Arch. Physiol. Biochem.","language":"eng","author":[{"family":"Samanez","given":"Carolina Huaman"},{"family":"Caron","given":"Sandrine"},{"family":"Briand","given":"Olivier"},{"family":"Dehondt","given":"Hélène"},{"family":"Duplan","given":"Isabelle"},{"family":"Kuipers","given":"Folkert"},{"family":"Hennuyer","given":"Nathalie"},{"family":"Clavey","given":"Véronique"},{"family":"Staels","given":"Bart"}],"issued":{"date-parts":[["2012",7]]}}}],"schema":"https://github.com/citation-style-language/schema/raw/master/csl-citation.json"} </w:instrText>
      </w:r>
      <w:r w:rsidR="00F97E90" w:rsidRPr="009C729A">
        <w:rPr>
          <w:lang w:val="en-GB"/>
        </w:rPr>
        <w:fldChar w:fldCharType="separate"/>
      </w:r>
      <w:r w:rsidR="007A1BC7" w:rsidRPr="009C729A">
        <w:rPr>
          <w:lang w:val="en-GB"/>
        </w:rPr>
        <w:t>53</w:t>
      </w:r>
      <w:r w:rsidR="00F97E90" w:rsidRPr="009C729A">
        <w:rPr>
          <w:lang w:val="en-GB"/>
        </w:rPr>
        <w:fldChar w:fldCharType="end"/>
      </w:r>
      <w:r w:rsidRPr="009C729A">
        <w:rPr>
          <w:lang w:val="en-GB"/>
        </w:rPr>
        <w:t xml:space="preserve"> were cultured in Williams E medium (Invitrogen), containing 11 mM glucose and supplemented with 10</w:t>
      </w:r>
      <w:r w:rsidR="00FE526E" w:rsidRPr="009C729A">
        <w:rPr>
          <w:lang w:val="en-GB"/>
        </w:rPr>
        <w:t xml:space="preserve"> </w:t>
      </w:r>
      <w:r w:rsidRPr="009C729A">
        <w:rPr>
          <w:lang w:val="en-GB"/>
        </w:rPr>
        <w:t xml:space="preserve">% fetal calf serum (FCS; Eurobio), 100 U/ml penicillin, 100 μg/ml streptomycin, 20 mU/ml insulin (Sigma-Aldrich) and 50 nM dexamethasone (Sigma-Aldrich). For </w:t>
      </w:r>
      <w:r w:rsidR="004F6F79" w:rsidRPr="009C729A">
        <w:rPr>
          <w:lang w:val="en-GB"/>
        </w:rPr>
        <w:t xml:space="preserve">insulin </w:t>
      </w:r>
      <w:r w:rsidR="00626A20" w:rsidRPr="009C729A">
        <w:rPr>
          <w:lang w:val="en-GB"/>
        </w:rPr>
        <w:t>pre-</w:t>
      </w:r>
      <w:r w:rsidR="004F6F79" w:rsidRPr="009C729A">
        <w:rPr>
          <w:lang w:val="en-GB"/>
        </w:rPr>
        <w:t>treatment</w:t>
      </w:r>
      <w:r w:rsidRPr="009C729A">
        <w:rPr>
          <w:lang w:val="en-GB"/>
        </w:rPr>
        <w:t xml:space="preserve">, 106 cells were cultured in 6-well plates in a Dulbecco’s Modified </w:t>
      </w:r>
      <w:r w:rsidRPr="009C729A">
        <w:rPr>
          <w:lang w:val="en-GB"/>
        </w:rPr>
        <w:lastRenderedPageBreak/>
        <w:t>Eagle Medium (DMEM; Invitrogen) with or without 100 nM human insulin (Novo Nordisk) supplemented with 5 mM Glucose, 2 % FCS, 100 U/ml penicillin, 100 µg/ml streptomycin for 24 hours. For monitoring insulin signaling, medium was removed and replaced by FCS- and phenol red-free DMEM medium with or without 200 nM human insulin for one hour. Human hepatocytes were isolated from liver lobectomies resected for medical reasons as described</w:t>
      </w:r>
      <w:r w:rsidR="00FE526E" w:rsidRPr="009C729A">
        <w:rPr>
          <w:lang w:val="en-GB"/>
        </w:rPr>
        <w:t xml:space="preserve"> </w:t>
      </w:r>
      <w:r w:rsidR="00F97E90" w:rsidRPr="009C729A">
        <w:rPr>
          <w:lang w:val="en-GB"/>
        </w:rPr>
        <w:fldChar w:fldCharType="begin"/>
      </w:r>
      <w:r w:rsidR="007A1BC7" w:rsidRPr="009C729A">
        <w:rPr>
          <w:lang w:val="en-GB"/>
        </w:rPr>
        <w:instrText xml:space="preserve"> ADDIN ZOTERO_ITEM CSL_CITATION {"citationID":"wJg2OstM","properties":{"formattedCitation":"{\\rtf \\super 54\\nosupersub{}}","plainCitation":"54"},"citationItems":[{"id":13340,"uris":["http://zotero.org/groups/308109/items/GUUTZZ2B"],"uri":["http://zotero.org/groups/308109/items/GUUTZZ2B"],"itemData":{"id":13340,"type":"article-journal","title":"Human hepatocyte culture","container-title":"Methods in Molecular Biology (Clifton, N.J.)","page":"283-293","volume":"320","source":"PubMed","abstract":"Primary culture of human hepatocytes is an in vitro model widely used to investigate numerous aspects of liver physiology and pathology. The technique used to isolate human hepatocytes is based on two-step collagenase perfusion. Originally performed in situ for obtaining hepatocytes from the adult rat, this technique has been adapted to the ex vivo treatment of human liver from organ donors or from lobectomy resection for medical purposes. This chapter describes experimental protocols for the isolation of hepatocytes from human liver tissue and for the preparation of short- and long-term cultures in which cells retain a differentiated phenotype for at least 1 mo. The various aspects emphasized here include the conditions for obtaining tissue, quality control of tissue for efficient perfusion, collagenase perfusion parameters, solutions for perfusion and culture media, cell substrate, cell plating, specific equipment, and safety conditions.","DOI":"10.1385/1-59259-998-2:283","ISSN":"1064-3745","note":"PMID: 16719400","journalAbbreviation":"Methods Mol. Biol.","language":"eng","author":[{"family":"Pichard","given":"Lydiane"},{"family":"Raulet","given":"Edith"},{"family":"Fabre","given":"Gérard"},{"family":"Ferrini","given":"Jean Bernard"},{"family":"Ourlin","given":"Jean-Claude"},{"family":"Maurel","given":"Patrick"}],"issued":{"date-parts":[["2006"]]}}}],"schema":"https://github.com/citation-style-language/schema/raw/master/csl-citation.json"} </w:instrText>
      </w:r>
      <w:r w:rsidR="00F97E90" w:rsidRPr="009C729A">
        <w:rPr>
          <w:lang w:val="en-GB"/>
        </w:rPr>
        <w:fldChar w:fldCharType="separate"/>
      </w:r>
      <w:r w:rsidR="007A1BC7" w:rsidRPr="009C729A">
        <w:rPr>
          <w:lang w:val="en-GB"/>
        </w:rPr>
        <w:t>54</w:t>
      </w:r>
      <w:r w:rsidR="00F97E90" w:rsidRPr="009C729A">
        <w:rPr>
          <w:lang w:val="en-GB"/>
        </w:rPr>
        <w:fldChar w:fldCharType="end"/>
      </w:r>
      <w:r w:rsidRPr="009C729A">
        <w:rPr>
          <w:lang w:val="en-GB"/>
        </w:rPr>
        <w:t xml:space="preserve"> in agreement with the ethics procedures and adequate </w:t>
      </w:r>
      <w:r w:rsidR="00FE526E" w:rsidRPr="009C729A">
        <w:rPr>
          <w:lang w:val="en-GB"/>
        </w:rPr>
        <w:t>authorization</w:t>
      </w:r>
      <w:r w:rsidR="000B6E55" w:rsidRPr="009C729A">
        <w:rPr>
          <w:lang w:val="en-GB"/>
        </w:rPr>
        <w:t>.</w:t>
      </w:r>
    </w:p>
    <w:p w14:paraId="0E78B2CB" w14:textId="40A8B0BD" w:rsidR="00C92A1C" w:rsidRPr="009C729A" w:rsidRDefault="00BE44C4" w:rsidP="002C4A27">
      <w:pPr>
        <w:tabs>
          <w:tab w:val="left" w:pos="3729"/>
        </w:tabs>
        <w:rPr>
          <w:lang w:val="en-GB"/>
        </w:rPr>
      </w:pPr>
      <w:r w:rsidRPr="009C729A">
        <w:rPr>
          <w:rStyle w:val="Titre2Car"/>
          <w:lang w:val="en-GB"/>
        </w:rPr>
        <w:t>Quantitative PCR.</w:t>
      </w:r>
      <w:r w:rsidRPr="009C729A">
        <w:rPr>
          <w:lang w:val="en-GB"/>
        </w:rPr>
        <w:t xml:space="preserve"> Total RNA was extracted from IHH cells according to the manufacturer’s protocol (RNeasy Lipid Tissue Kit, Qiagen). The RNA purity and concentration were determined by RNA Integrity Number (RNA 6000 Nano Kit, 2100 Bioanalyser, Agilent). Total RNA was transcribed into cDNA as described</w:t>
      </w:r>
      <w:r w:rsidR="00B81C65" w:rsidRPr="009C729A">
        <w:rPr>
          <w:lang w:val="en-GB"/>
        </w:rPr>
        <w:t xml:space="preserve"> </w:t>
      </w:r>
      <w:r w:rsidR="00F97E90" w:rsidRPr="009C729A">
        <w:rPr>
          <w:lang w:val="en-GB"/>
        </w:rPr>
        <w:fldChar w:fldCharType="begin"/>
      </w:r>
      <w:r w:rsidR="007A1BC7" w:rsidRPr="009C729A">
        <w:rPr>
          <w:lang w:val="en-GB"/>
        </w:rPr>
        <w:instrText xml:space="preserve"> ADDIN ZOTERO_ITEM CSL_CITATION {"citationID":"nYMIIhkH","properties":{"formattedCitation":"{\\rtf \\super 55\\nosupersub{}}","plainCitation":"55"},"citationItems":[{"id":1952,"uris":["http://zotero.org/users/2290582/items/SRZZHSHJ"],"uri":["http://zotero.org/users/2290582/items/SRZZHSHJ"],"itemData":{"id":1952,"type":"article-journal","title":"Inhibition of the glucose transporter SGLT2 with dapagliflozin in pancreatic alpha cells triggers glucagon secretion","container-title":"Nature Medicine","source":"PubMed","abstract":"Type 2 diabetes (T2D) is characterized by chronic hyperglycemia resulting from a deficiency in insulin signaling, because of insulin resistance and/or defects in insulin secretion; it is also associated with increases in glucagon and endogenous glucose production (EGP). Gliflozins, including dapagliflozin, are a new class of approved oral antidiabetic agents that specifically inhibit sodium-glucose co-transporter 2 (SGLT2) function in the kidney, thus preventing renal glucose reabsorption and increasing glycosuria in diabetic individuals while reducing hyperglycemia. However, gliflozin treatment in subjects with T2D increases both plasma glucagon and EGP by unknown mechanisms. In spite of the rise in EGP, T2D patients treated with gliflozin have lower blood glucose levels than those receiving placebo, possibly because of increased glycosuria; however, the resulting increase in plasma glucagon levels represents a possible concerning side effect, especially in a patient population already affected by hyperglucagonemia. Here we demonstrate that SGLT2 is expressed in glucagon-secreting alpha cells of the pancreatic islets. We further found that expression of SLC5A2 (which encodes SGLT2) was lower and glucagon (GCG) gene expression was higher in islets from T2D individuals and in normal islets exposed to chronic hyperglycemia than in islets from non-diabetics. Moreover, hepatocyte nuclear factor 4-</w:instrText>
      </w:r>
      <w:r w:rsidR="007A1BC7" w:rsidRPr="009C729A">
        <w:rPr>
          <w:rFonts w:ascii="Cambria" w:hAnsi="Cambria" w:cs="Cambria"/>
          <w:lang w:val="en-GB"/>
        </w:rPr>
        <w:instrText>α</w:instrText>
      </w:r>
      <w:r w:rsidR="007A1BC7" w:rsidRPr="009C729A">
        <w:rPr>
          <w:lang w:val="en-GB"/>
        </w:rPr>
        <w:instrText xml:space="preserve"> (HNF4A) is specifically expressed in human alpha cells, in which it controls SLC5A2 expression, and its expression is downregulated by hyperglycemia. In addition, inhibition of either SLC5A2 via siRNA-induced gene silencing or SGLT2 via dapagliflozin treatment in human islets triggered glucagon secretion through KATP channel activation. Finally, we found that dapagliflozin treatment further promotes glucagon secretion and hepatic gluconeogenesis in healthy mice, thereby limiting the decrease of plasma glucose induced by fasting. Collectively, these results identify a heretofore unknown role of SGLT2 and designate dapagliflozin an alpha cell secretagogue.","DOI":"10.1038/nm.3828","ISSN":"1546-170X","note":"PMID: 25894829","journalAbbreviation":"Nat. Med.","language":"ENG","author":[{"family":"Bonner","given":"Caroline"},{"family":"Kerr-Conte","given":"Julie"},{"family":"Gmyr","given":"Valéry"},{"family":"Queniat","given":"Gurvan"},{"family":"Moerman","given":"Ericka"},{"family":"Thévenet","given":"Julien"},{"family":"Beaucamps","given":"Cédric"},{"family":"Delalleau","given":"Nathalie"},{"family":"Popescu","given":"Iuliana"},{"family":"Malaisse","given":"Willy J."},{"family":"Sener","given":"Abdullah"},{"family":"Deprez","given":"Benoit"},{"family":"Abderrahmani","given":"Amar"},{"family":"Staels","given":"Bart"},{"family":"Pattou","given":"François"}],"issued":{"date-parts":[["2015",4,20]]}}}],"schema":"https://github.com/citation-style-language/schema/raw/master/csl-citation.json"} </w:instrText>
      </w:r>
      <w:r w:rsidR="00F97E90" w:rsidRPr="009C729A">
        <w:rPr>
          <w:lang w:val="en-GB"/>
        </w:rPr>
        <w:fldChar w:fldCharType="separate"/>
      </w:r>
      <w:r w:rsidR="007A1BC7" w:rsidRPr="009C729A">
        <w:rPr>
          <w:lang w:val="en-GB"/>
        </w:rPr>
        <w:t>55</w:t>
      </w:r>
      <w:r w:rsidR="00F97E90" w:rsidRPr="009C729A">
        <w:rPr>
          <w:lang w:val="en-GB"/>
        </w:rPr>
        <w:fldChar w:fldCharType="end"/>
      </w:r>
      <w:r w:rsidRPr="009C729A">
        <w:rPr>
          <w:lang w:val="en-GB"/>
        </w:rPr>
        <w:t>. Each cDNA sample was quantified by quantitative real-time polymerase chain reaction using the fluorescent TaqMan 5′-nuclease assays</w:t>
      </w:r>
      <w:r w:rsidR="008B4DC4" w:rsidRPr="009C729A">
        <w:rPr>
          <w:lang w:val="en-GB"/>
        </w:rPr>
        <w:t xml:space="preserve"> or a BioRad MyiQ Single-Color Real-Time PCR Detection System using the BioRad iQ SYBR Green Supermix, with 100 nM primers and 1 µl of template per 20 µl of PCR and an annealing temperature of 60 °C</w:t>
      </w:r>
      <w:r w:rsidRPr="009C729A">
        <w:rPr>
          <w:lang w:val="en-GB"/>
        </w:rPr>
        <w:t>. Gene expression analysis was normalized against Beta-Glucuronidase (GUSB) expression</w:t>
      </w:r>
      <w:r w:rsidR="008B4DC4" w:rsidRPr="009C729A">
        <w:rPr>
          <w:lang w:val="en-GB"/>
        </w:rPr>
        <w:t xml:space="preserve"> or </w:t>
      </w:r>
      <w:r w:rsidR="00A04C7F" w:rsidRPr="009C729A">
        <w:rPr>
          <w:lang w:val="en-GB"/>
        </w:rPr>
        <w:t>60S acidic ribosomal protein P0 (RPLP0)</w:t>
      </w:r>
      <w:r w:rsidRPr="009C729A">
        <w:rPr>
          <w:lang w:val="en-GB"/>
        </w:rPr>
        <w:t xml:space="preserve">. </w:t>
      </w:r>
      <w:r w:rsidR="001519A3" w:rsidRPr="009C729A">
        <w:rPr>
          <w:lang w:val="en-GB"/>
        </w:rPr>
        <w:t>The primer sequences are available in the supplemental information</w:t>
      </w:r>
      <w:r w:rsidR="00A03234" w:rsidRPr="009C729A">
        <w:rPr>
          <w:lang w:val="en-GB"/>
        </w:rPr>
        <w:t>.</w:t>
      </w:r>
    </w:p>
    <w:p w14:paraId="28FCE50F" w14:textId="563F5C7F" w:rsidR="0023761F" w:rsidRPr="009C729A" w:rsidRDefault="00BE44C4" w:rsidP="002C4A27">
      <w:pPr>
        <w:rPr>
          <w:lang w:val="en-GB"/>
        </w:rPr>
      </w:pPr>
      <w:r w:rsidRPr="009C729A">
        <w:rPr>
          <w:rStyle w:val="Titre2Car"/>
          <w:lang w:val="en-GB"/>
        </w:rPr>
        <w:t>Western Blotting</w:t>
      </w:r>
      <w:r w:rsidR="00911FBD" w:rsidRPr="009C729A">
        <w:rPr>
          <w:rStyle w:val="Titre2Car"/>
          <w:lang w:val="en-GB"/>
        </w:rPr>
        <w:t xml:space="preserve"> and ELISA</w:t>
      </w:r>
      <w:r w:rsidRPr="009C729A">
        <w:rPr>
          <w:rStyle w:val="Titre2Car"/>
          <w:lang w:val="en-GB"/>
        </w:rPr>
        <w:t>.</w:t>
      </w:r>
      <w:r w:rsidRPr="009C729A">
        <w:rPr>
          <w:lang w:val="en-GB"/>
        </w:rPr>
        <w:t xml:space="preserve"> Cells were scrapped in cold PBS buffer and then cells pellet was incubated for 30 min</w:t>
      </w:r>
      <w:r w:rsidR="00B81C65" w:rsidRPr="009C729A">
        <w:rPr>
          <w:lang w:val="en-GB"/>
        </w:rPr>
        <w:t>utes</w:t>
      </w:r>
      <w:r w:rsidRPr="009C729A">
        <w:rPr>
          <w:lang w:val="en-GB"/>
        </w:rPr>
        <w:t xml:space="preserve"> on ice in the following lysis buffer (20 mM Tris acetate pH 7, 0.27 mM Sucrose, 1% Triton X-100, 1 mM EDTA, 1 mM EGTA, 1 mM DTT) supplemented with antiproteases and antiphosphatases (Roche, Meylan, France). Cell lysate was </w:t>
      </w:r>
      <w:r w:rsidR="00FE526E" w:rsidRPr="009C729A">
        <w:rPr>
          <w:lang w:val="en-GB"/>
        </w:rPr>
        <w:t>centrifuged</w:t>
      </w:r>
      <w:r w:rsidRPr="009C729A">
        <w:rPr>
          <w:lang w:val="en-GB"/>
        </w:rPr>
        <w:t xml:space="preserve"> 15 min</w:t>
      </w:r>
      <w:r w:rsidR="00FE526E" w:rsidRPr="009C729A">
        <w:rPr>
          <w:lang w:val="en-GB"/>
        </w:rPr>
        <w:t>utes</w:t>
      </w:r>
      <w:r w:rsidRPr="009C729A">
        <w:rPr>
          <w:lang w:val="en-GB"/>
        </w:rPr>
        <w:t xml:space="preserve"> at 18,000g and supernatant was collected as total proteins. For Western blotting experiments, 40 µg of total protein extract was separated on 10% SDS-Polyacrylamide gel and electrically blotted to nitrocellulose membrane. The proteins were detected after an overnight incubation of the membrane at 4°C with the specific primary antibodies against </w:t>
      </w:r>
      <w:r w:rsidR="00692F53" w:rsidRPr="009C729A">
        <w:rPr>
          <w:lang w:val="en-GB"/>
        </w:rPr>
        <w:t>AKT (Santa Cruz Biotechnology,</w:t>
      </w:r>
      <w:r w:rsidRPr="009C729A">
        <w:rPr>
          <w:lang w:val="en-GB"/>
        </w:rPr>
        <w:t xml:space="preserve"> dilution 1:1000)</w:t>
      </w:r>
      <w:r w:rsidR="00234CD1" w:rsidRPr="009C729A">
        <w:rPr>
          <w:lang w:val="en-GB"/>
        </w:rPr>
        <w:t xml:space="preserve">, </w:t>
      </w:r>
      <w:r w:rsidR="00692F53" w:rsidRPr="009C729A">
        <w:rPr>
          <w:lang w:val="en-GB"/>
        </w:rPr>
        <w:t>PKC</w:t>
      </w:r>
      <w:r w:rsidR="00692F53" w:rsidRPr="009C729A">
        <w:rPr>
          <w:rFonts w:ascii="Cambria" w:hAnsi="Cambria" w:cs="Cambria"/>
          <w:lang w:val="en-GB"/>
        </w:rPr>
        <w:t>Ɵ</w:t>
      </w:r>
      <w:r w:rsidR="00692F53" w:rsidRPr="009C729A">
        <w:rPr>
          <w:lang w:val="en-GB"/>
        </w:rPr>
        <w:t xml:space="preserve"> (Abcam, dilution 1:1000), PKC</w:t>
      </w:r>
      <w:r w:rsidR="00692F53" w:rsidRPr="009C729A">
        <w:rPr>
          <w:lang w:val="en-GB"/>
        </w:rPr>
        <w:sym w:font="Symbol" w:char="F065"/>
      </w:r>
      <w:r w:rsidR="00692F53" w:rsidRPr="009C729A">
        <w:rPr>
          <w:lang w:val="en-GB"/>
        </w:rPr>
        <w:t xml:space="preserve"> (Abcam, dilution 1:1000), </w:t>
      </w:r>
      <w:r w:rsidR="00234CD1" w:rsidRPr="009C729A">
        <w:rPr>
          <w:lang w:val="en-GB"/>
        </w:rPr>
        <w:t>PDGF</w:t>
      </w:r>
      <w:r w:rsidR="000C6D63" w:rsidRPr="009C729A">
        <w:rPr>
          <w:lang w:val="en-GB"/>
        </w:rPr>
        <w:t>-A</w:t>
      </w:r>
      <w:r w:rsidR="00234CD1" w:rsidRPr="009C729A">
        <w:rPr>
          <w:lang w:val="en-GB"/>
        </w:rPr>
        <w:t>A</w:t>
      </w:r>
      <w:r w:rsidR="000C6D63" w:rsidRPr="009C729A">
        <w:rPr>
          <w:lang w:val="en-GB"/>
        </w:rPr>
        <w:t xml:space="preserve"> (Merck </w:t>
      </w:r>
      <w:r w:rsidR="00595FAB" w:rsidRPr="009C729A">
        <w:rPr>
          <w:lang w:val="en-GB"/>
        </w:rPr>
        <w:t>Millipore, dilution 1:1000),</w:t>
      </w:r>
      <w:r w:rsidRPr="009C729A">
        <w:rPr>
          <w:lang w:val="en-GB"/>
        </w:rPr>
        <w:t xml:space="preserve"> </w:t>
      </w:r>
      <w:r w:rsidR="000059A7" w:rsidRPr="009C729A">
        <w:rPr>
          <w:lang w:val="en-GB"/>
        </w:rPr>
        <w:t xml:space="preserve">tubulin (Sigma, dilution 1:5000), </w:t>
      </w:r>
      <w:r w:rsidRPr="009C729A">
        <w:rPr>
          <w:lang w:val="en-GB"/>
        </w:rPr>
        <w:t>phospho-AKT (</w:t>
      </w:r>
      <w:r w:rsidR="004B6C63" w:rsidRPr="009C729A">
        <w:rPr>
          <w:lang w:val="en-GB"/>
        </w:rPr>
        <w:t>Ser-473</w:t>
      </w:r>
      <w:r w:rsidRPr="009C729A">
        <w:rPr>
          <w:lang w:val="en-GB"/>
        </w:rPr>
        <w:t>; Cell Signaling Biotechnology</w:t>
      </w:r>
      <w:r w:rsidR="00692F53" w:rsidRPr="009C729A">
        <w:rPr>
          <w:lang w:val="en-GB"/>
        </w:rPr>
        <w:t>,</w:t>
      </w:r>
      <w:r w:rsidRPr="009C729A">
        <w:rPr>
          <w:lang w:val="en-GB"/>
        </w:rPr>
        <w:t xml:space="preserve"> </w:t>
      </w:r>
      <w:r w:rsidR="005D07B5" w:rsidRPr="009C729A">
        <w:rPr>
          <w:lang w:val="en-GB"/>
        </w:rPr>
        <w:t>dilution 1:1000), phospho-PKC</w:t>
      </w:r>
      <w:r w:rsidR="005D07B5" w:rsidRPr="009C729A">
        <w:rPr>
          <w:rFonts w:ascii="Cambria" w:hAnsi="Cambria" w:cs="Cambria"/>
          <w:lang w:val="en-GB"/>
        </w:rPr>
        <w:t>Ɵ</w:t>
      </w:r>
      <w:r w:rsidR="005D07B5" w:rsidRPr="009C729A">
        <w:rPr>
          <w:lang w:val="en-GB"/>
        </w:rPr>
        <w:t xml:space="preserve"> (Ser-</w:t>
      </w:r>
      <w:r w:rsidR="009014C6" w:rsidRPr="009C729A">
        <w:rPr>
          <w:lang w:val="en-GB"/>
        </w:rPr>
        <w:t xml:space="preserve">676, </w:t>
      </w:r>
      <w:r w:rsidR="00692F53" w:rsidRPr="009C729A">
        <w:rPr>
          <w:lang w:val="en-GB"/>
        </w:rPr>
        <w:t>Abcam</w:t>
      </w:r>
      <w:r w:rsidR="005D07B5" w:rsidRPr="009C729A">
        <w:rPr>
          <w:lang w:val="en-GB"/>
        </w:rPr>
        <w:t xml:space="preserve">, </w:t>
      </w:r>
      <w:r w:rsidR="00692F53" w:rsidRPr="009C729A">
        <w:rPr>
          <w:lang w:val="en-GB"/>
        </w:rPr>
        <w:t xml:space="preserve">dilution 1:1000), </w:t>
      </w:r>
      <w:r w:rsidR="005D07B5" w:rsidRPr="009C729A">
        <w:rPr>
          <w:lang w:val="en-GB"/>
        </w:rPr>
        <w:t>phospho-PKC</w:t>
      </w:r>
      <w:r w:rsidR="005D07B5" w:rsidRPr="009C729A">
        <w:rPr>
          <w:lang w:val="en-GB"/>
        </w:rPr>
        <w:sym w:font="Symbol" w:char="F065"/>
      </w:r>
      <w:r w:rsidR="005D07B5" w:rsidRPr="009C729A">
        <w:rPr>
          <w:lang w:val="en-GB"/>
        </w:rPr>
        <w:t xml:space="preserve"> </w:t>
      </w:r>
      <w:r w:rsidR="00692F53" w:rsidRPr="009C729A">
        <w:rPr>
          <w:lang w:val="en-GB"/>
        </w:rPr>
        <w:t>(Ser-729, Abcam, dilution 1:1000)</w:t>
      </w:r>
      <w:r w:rsidR="005D07B5" w:rsidRPr="009C729A">
        <w:rPr>
          <w:lang w:val="en-GB"/>
        </w:rPr>
        <w:t xml:space="preserve"> </w:t>
      </w:r>
      <w:r w:rsidRPr="009C729A">
        <w:rPr>
          <w:lang w:val="en-GB"/>
        </w:rPr>
        <w:t xml:space="preserve">in buffer containing 0.1% Tween 20 with </w:t>
      </w:r>
      <w:r w:rsidR="000059A7" w:rsidRPr="009C729A">
        <w:rPr>
          <w:lang w:val="en-GB"/>
        </w:rPr>
        <w:t xml:space="preserve">either </w:t>
      </w:r>
      <w:r w:rsidR="00066D52" w:rsidRPr="009C729A">
        <w:rPr>
          <w:lang w:val="en-GB"/>
        </w:rPr>
        <w:t>five percent</w:t>
      </w:r>
      <w:r w:rsidRPr="009C729A">
        <w:rPr>
          <w:lang w:val="en-GB"/>
        </w:rPr>
        <w:t xml:space="preserve"> BSA</w:t>
      </w:r>
      <w:r w:rsidR="000059A7" w:rsidRPr="009C729A">
        <w:rPr>
          <w:lang w:val="en-GB"/>
        </w:rPr>
        <w:t xml:space="preserve"> or </w:t>
      </w:r>
      <w:r w:rsidR="00B81C65" w:rsidRPr="009C729A">
        <w:rPr>
          <w:lang w:val="en-GB"/>
        </w:rPr>
        <w:t>five</w:t>
      </w:r>
      <w:r w:rsidR="000059A7" w:rsidRPr="009C729A">
        <w:rPr>
          <w:lang w:val="en-GB"/>
        </w:rPr>
        <w:t xml:space="preserve"> milk (for</w:t>
      </w:r>
      <w:r w:rsidR="000059A7" w:rsidRPr="009C729A">
        <w:rPr>
          <w:lang w:val="en-GB"/>
        </w:rPr>
        <w:t></w:t>
      </w:r>
      <w:r w:rsidR="000059A7" w:rsidRPr="009C729A">
        <w:rPr>
          <w:lang w:val="en-GB"/>
        </w:rPr>
        <w:t>tubulin)</w:t>
      </w:r>
      <w:r w:rsidRPr="009C729A">
        <w:rPr>
          <w:lang w:val="en-GB"/>
        </w:rPr>
        <w:t xml:space="preserve">. Proteins were visualized with IRDye800 or IRDye700 (Eurobio) as secondary antibodies. Quantification was performed using the Odyssey Infrared Imaging System (Eurobio). </w:t>
      </w:r>
      <w:r w:rsidR="00D760CA" w:rsidRPr="009C729A">
        <w:rPr>
          <w:lang w:val="en-GB"/>
        </w:rPr>
        <w:t xml:space="preserve">PDGFA released </w:t>
      </w:r>
      <w:r w:rsidR="008E316B" w:rsidRPr="009C729A">
        <w:rPr>
          <w:lang w:val="en-GB"/>
        </w:rPr>
        <w:t xml:space="preserve">in the </w:t>
      </w:r>
      <w:r w:rsidR="00F76F70" w:rsidRPr="009C729A">
        <w:rPr>
          <w:lang w:val="en-GB"/>
        </w:rPr>
        <w:t xml:space="preserve">cell </w:t>
      </w:r>
      <w:r w:rsidR="008E316B" w:rsidRPr="009C729A">
        <w:rPr>
          <w:lang w:val="en-GB"/>
        </w:rPr>
        <w:t xml:space="preserve">supernatant </w:t>
      </w:r>
      <w:r w:rsidR="00D760CA" w:rsidRPr="009C729A">
        <w:rPr>
          <w:lang w:val="en-GB"/>
        </w:rPr>
        <w:t>was quantified by ELISA</w:t>
      </w:r>
      <w:r w:rsidR="00F76F70" w:rsidRPr="009C729A">
        <w:rPr>
          <w:lang w:val="en-GB"/>
        </w:rPr>
        <w:t xml:space="preserve"> kit (R &amp;D Systems)</w:t>
      </w:r>
      <w:r w:rsidR="002B2A6E" w:rsidRPr="009C729A">
        <w:rPr>
          <w:lang w:val="en-GB"/>
        </w:rPr>
        <w:t xml:space="preserve"> according to the manufacturer’s protocol</w:t>
      </w:r>
      <w:r w:rsidR="00F76F70" w:rsidRPr="009C729A">
        <w:rPr>
          <w:lang w:val="en-GB"/>
        </w:rPr>
        <w:t>.</w:t>
      </w:r>
    </w:p>
    <w:p w14:paraId="3E98DD81" w14:textId="73BB5D76" w:rsidR="00AB37D6" w:rsidRPr="009C729A" w:rsidRDefault="00AB37D6" w:rsidP="002C4A27">
      <w:pPr>
        <w:rPr>
          <w:sz w:val="24"/>
          <w:szCs w:val="24"/>
          <w:lang w:val="en-GB"/>
        </w:rPr>
      </w:pPr>
      <w:r w:rsidRPr="009C729A">
        <w:rPr>
          <w:rStyle w:val="Titre2Car"/>
          <w:lang w:val="en-GB"/>
        </w:rPr>
        <w:t xml:space="preserve">RNA sequencing, </w:t>
      </w:r>
      <w:r w:rsidR="004102EB" w:rsidRPr="009C729A">
        <w:rPr>
          <w:rStyle w:val="Titre2Car"/>
          <w:lang w:val="en-GB"/>
        </w:rPr>
        <w:t xml:space="preserve">Glycogen </w:t>
      </w:r>
      <w:r w:rsidR="00AE1725" w:rsidRPr="009C729A">
        <w:rPr>
          <w:rStyle w:val="Titre2Car"/>
          <w:lang w:val="en-GB"/>
        </w:rPr>
        <w:t>measur</w:t>
      </w:r>
      <w:r w:rsidR="00931780" w:rsidRPr="009C729A">
        <w:rPr>
          <w:rStyle w:val="Titre2Car"/>
          <w:lang w:val="en-GB"/>
        </w:rPr>
        <w:t>e</w:t>
      </w:r>
      <w:r w:rsidR="00AE1725" w:rsidRPr="009C729A">
        <w:rPr>
          <w:rStyle w:val="Titre2Car"/>
          <w:lang w:val="en-GB"/>
        </w:rPr>
        <w:t>ment</w:t>
      </w:r>
      <w:r w:rsidR="004102EB" w:rsidRPr="009C729A">
        <w:rPr>
          <w:rStyle w:val="Titre2Car"/>
          <w:lang w:val="en-GB"/>
        </w:rPr>
        <w:t xml:space="preserve">, </w:t>
      </w:r>
      <w:r w:rsidR="00CF35B8" w:rsidRPr="009C729A">
        <w:rPr>
          <w:rStyle w:val="Titre2Car"/>
          <w:lang w:val="en-GB"/>
        </w:rPr>
        <w:t xml:space="preserve">Global Serine/Threonine kinases activity, </w:t>
      </w:r>
      <w:r w:rsidRPr="009C729A">
        <w:rPr>
          <w:rStyle w:val="Titre2Car"/>
          <w:lang w:val="en-GB"/>
        </w:rPr>
        <w:t>DNA/RNA preparation, Oil-Red staining, cell proliferation, apoptosis, intermediate metabolic traits.</w:t>
      </w:r>
      <w:r w:rsidRPr="009C729A">
        <w:rPr>
          <w:rFonts w:cs="Times New Roman"/>
          <w:b/>
          <w:sz w:val="24"/>
          <w:szCs w:val="24"/>
          <w:lang w:val="en-GB"/>
        </w:rPr>
        <w:t xml:space="preserve"> </w:t>
      </w:r>
      <w:r w:rsidRPr="009C729A">
        <w:rPr>
          <w:lang w:val="en-GB"/>
        </w:rPr>
        <w:t>See the supplemental experimental procedure in the supplemental information</w:t>
      </w:r>
      <w:r w:rsidR="000B6E55" w:rsidRPr="009C729A">
        <w:rPr>
          <w:lang w:val="en-GB"/>
        </w:rPr>
        <w:t>.</w:t>
      </w:r>
    </w:p>
    <w:p w14:paraId="1F73B63B" w14:textId="7EFA8CEA" w:rsidR="00AB37D6" w:rsidRPr="009C729A" w:rsidRDefault="00AB37D6" w:rsidP="000B6E55">
      <w:pPr>
        <w:pStyle w:val="Titre1"/>
        <w:rPr>
          <w:lang w:val="en-GB"/>
        </w:rPr>
      </w:pPr>
      <w:r w:rsidRPr="009C729A">
        <w:rPr>
          <w:lang w:val="en-GB"/>
        </w:rPr>
        <w:lastRenderedPageBreak/>
        <w:t>Author contributions</w:t>
      </w:r>
    </w:p>
    <w:p w14:paraId="3522B8DF" w14:textId="45CC192D" w:rsidR="00AB37D6" w:rsidRPr="009C729A" w:rsidRDefault="00AB37D6" w:rsidP="000B6E55">
      <w:pPr>
        <w:rPr>
          <w:lang w:val="en-GB"/>
        </w:rPr>
      </w:pPr>
      <w:r w:rsidRPr="009C729A">
        <w:rPr>
          <w:lang w:val="en-GB"/>
        </w:rPr>
        <w:t>PF, SC, LY and AA designed the study. LY, AA, MC, AB and PF drafted and wrote the manuscript. LY and MC performed statistical analyses. AB, OS and IR performed the bioinformatics analysis. SL, JM, JD, GL, LR, MK, MT,</w:t>
      </w:r>
      <w:r w:rsidR="007C57B9" w:rsidRPr="009C729A">
        <w:rPr>
          <w:lang w:val="en-GB"/>
        </w:rPr>
        <w:t xml:space="preserve"> JB, EA, SS, PJ,</w:t>
      </w:r>
      <w:r w:rsidRPr="009C729A">
        <w:rPr>
          <w:lang w:val="en-GB"/>
        </w:rPr>
        <w:t xml:space="preserve"> RB, SGC, </w:t>
      </w:r>
      <w:r w:rsidR="00066EA9" w:rsidRPr="009C729A">
        <w:rPr>
          <w:lang w:val="en-GB"/>
        </w:rPr>
        <w:t xml:space="preserve">VP, </w:t>
      </w:r>
      <w:r w:rsidRPr="009C729A">
        <w:rPr>
          <w:lang w:val="en-GB"/>
        </w:rPr>
        <w:t xml:space="preserve">AL and MDC performed the experiments. AA, SC, MC, RC, VR, SL, JM, LR, GL, AL, TD, PM, BS, </w:t>
      </w:r>
      <w:r w:rsidR="00FF6D23" w:rsidRPr="009C729A">
        <w:rPr>
          <w:lang w:val="en-GB"/>
        </w:rPr>
        <w:t xml:space="preserve">AS, JA, CP, </w:t>
      </w:r>
      <w:r w:rsidRPr="009C729A">
        <w:rPr>
          <w:lang w:val="en-GB"/>
        </w:rPr>
        <w:t>JH, AB, FP and PF revised the manuscript. All authors have read and approved the f</w:t>
      </w:r>
      <w:r w:rsidR="000B6E55" w:rsidRPr="009C729A">
        <w:rPr>
          <w:lang w:val="en-GB"/>
        </w:rPr>
        <w:t>inal version of the manuscript.</w:t>
      </w:r>
    </w:p>
    <w:p w14:paraId="101B08C6" w14:textId="77777777" w:rsidR="00AB37D6" w:rsidRPr="009C729A" w:rsidRDefault="00AB37D6" w:rsidP="000B6E55">
      <w:pPr>
        <w:pStyle w:val="Titre1"/>
        <w:rPr>
          <w:rStyle w:val="longtext"/>
          <w:lang w:val="en-GB"/>
        </w:rPr>
      </w:pPr>
      <w:r w:rsidRPr="009C729A">
        <w:rPr>
          <w:rStyle w:val="longtext"/>
          <w:lang w:val="en-GB"/>
        </w:rPr>
        <w:t>Acknowledgements</w:t>
      </w:r>
    </w:p>
    <w:p w14:paraId="44D85749" w14:textId="762D47FC" w:rsidR="00FF3131" w:rsidRPr="009C729A" w:rsidRDefault="00AB37D6" w:rsidP="000B6E55">
      <w:pPr>
        <w:rPr>
          <w:lang w:val="en-GB"/>
        </w:rPr>
      </w:pPr>
      <w:r w:rsidRPr="009C729A">
        <w:rPr>
          <w:lang w:val="en-GB"/>
        </w:rPr>
        <w:t>This study was supported by nonprofit organizations and public bodies for funding of scientific research conducted in France and within the European Union: “</w:t>
      </w:r>
      <w:r w:rsidRPr="009C729A">
        <w:rPr>
          <w:rStyle w:val="Accentuation"/>
          <w:rFonts w:cs="Times New Roman"/>
          <w:sz w:val="24"/>
          <w:szCs w:val="24"/>
          <w:lang w:val="en-GB"/>
        </w:rPr>
        <w:t>Centre National de la Recherche Scientifique</w:t>
      </w:r>
      <w:r w:rsidRPr="009C729A">
        <w:rPr>
          <w:rStyle w:val="Accentuation"/>
          <w:rFonts w:cs="Times New Roman"/>
          <w:i w:val="0"/>
          <w:sz w:val="24"/>
          <w:szCs w:val="24"/>
          <w:lang w:val="en-GB"/>
        </w:rPr>
        <w:t>”</w:t>
      </w:r>
      <w:r w:rsidRPr="009C729A">
        <w:rPr>
          <w:lang w:val="en-GB"/>
        </w:rPr>
        <w:t>, “</w:t>
      </w:r>
      <w:r w:rsidRPr="009C729A">
        <w:rPr>
          <w:i/>
          <w:lang w:val="en-GB"/>
        </w:rPr>
        <w:t>Université de Lille 2</w:t>
      </w:r>
      <w:r w:rsidRPr="009C729A">
        <w:rPr>
          <w:lang w:val="en-GB"/>
        </w:rPr>
        <w:t>”, “</w:t>
      </w:r>
      <w:r w:rsidRPr="009C729A">
        <w:rPr>
          <w:i/>
          <w:lang w:val="en-GB"/>
        </w:rPr>
        <w:t>Institut Pasteur de Lille</w:t>
      </w:r>
      <w:r w:rsidRPr="009C729A">
        <w:rPr>
          <w:lang w:val="en-GB"/>
        </w:rPr>
        <w:t>”, “</w:t>
      </w:r>
      <w:r w:rsidRPr="009C729A">
        <w:rPr>
          <w:i/>
          <w:lang w:val="en-GB"/>
        </w:rPr>
        <w:t>Société Francophone du Diabète</w:t>
      </w:r>
      <w:r w:rsidRPr="009C729A">
        <w:rPr>
          <w:lang w:val="en-GB"/>
        </w:rPr>
        <w:t>”, “</w:t>
      </w:r>
      <w:r w:rsidRPr="009C729A">
        <w:rPr>
          <w:rStyle w:val="st"/>
          <w:rFonts w:cs="Times New Roman"/>
          <w:i/>
          <w:sz w:val="24"/>
          <w:szCs w:val="24"/>
          <w:lang w:val="en-GB"/>
        </w:rPr>
        <w:t>Contrat de Plan Etat-Région</w:t>
      </w:r>
      <w:r w:rsidRPr="009C729A">
        <w:rPr>
          <w:rStyle w:val="st"/>
          <w:rFonts w:cs="Times New Roman"/>
          <w:sz w:val="24"/>
          <w:szCs w:val="24"/>
          <w:lang w:val="en-GB"/>
        </w:rPr>
        <w:t>”, “</w:t>
      </w:r>
      <w:r w:rsidRPr="009C729A">
        <w:rPr>
          <w:rStyle w:val="st"/>
          <w:rFonts w:cs="Times New Roman"/>
          <w:i/>
          <w:sz w:val="24"/>
          <w:szCs w:val="24"/>
          <w:lang w:val="en-GB"/>
        </w:rPr>
        <w:t>Agence Nationale de la Recherche</w:t>
      </w:r>
      <w:r w:rsidRPr="009C729A">
        <w:rPr>
          <w:rStyle w:val="st"/>
          <w:rFonts w:cs="Times New Roman"/>
          <w:sz w:val="24"/>
          <w:szCs w:val="24"/>
          <w:lang w:val="en-GB"/>
        </w:rPr>
        <w:t xml:space="preserve">”, </w:t>
      </w:r>
      <w:r w:rsidRPr="009C729A">
        <w:rPr>
          <w:iCs/>
          <w:lang w:val="en-GB"/>
        </w:rPr>
        <w:t xml:space="preserve">ANR-10-LABX-46, </w:t>
      </w:r>
      <w:r w:rsidR="004E03DC">
        <w:rPr>
          <w:lang w:val="en-GB"/>
        </w:rPr>
        <w:t>ANR EQUIPEX Ligan MP</w:t>
      </w:r>
      <w:r w:rsidRPr="009C729A">
        <w:rPr>
          <w:lang w:val="en-GB"/>
        </w:rPr>
        <w:t>: ANR-10-EQPX-07-01</w:t>
      </w:r>
      <w:r w:rsidRPr="009C729A">
        <w:rPr>
          <w:iCs/>
          <w:lang w:val="en-GB"/>
        </w:rPr>
        <w:t xml:space="preserve">, European Research Council </w:t>
      </w:r>
      <w:r w:rsidRPr="009C729A">
        <w:rPr>
          <w:lang w:val="en-GB"/>
        </w:rPr>
        <w:t>GEPIDIAB - 294785</w:t>
      </w:r>
      <w:r w:rsidRPr="009C729A">
        <w:rPr>
          <w:iCs/>
          <w:lang w:val="en-GB"/>
        </w:rPr>
        <w:t>. We are grateful to Ms Estelle Leborgne for helping in the illustrations of the manuscript.</w:t>
      </w:r>
    </w:p>
    <w:p w14:paraId="07431290" w14:textId="23ED8E7C" w:rsidR="0019392C" w:rsidRPr="00F74049" w:rsidRDefault="0019392C" w:rsidP="00F74049">
      <w:pPr>
        <w:pStyle w:val="Titre1"/>
        <w:rPr>
          <w:rStyle w:val="longtext"/>
        </w:rPr>
      </w:pPr>
      <w:r w:rsidRPr="00F74049">
        <w:rPr>
          <w:rStyle w:val="longtext"/>
        </w:rPr>
        <w:t>References</w:t>
      </w:r>
    </w:p>
    <w:p w14:paraId="6CF33795" w14:textId="77777777" w:rsidR="007A1BC7" w:rsidRPr="009C729A" w:rsidRDefault="00F97E90" w:rsidP="002C4A27">
      <w:pPr>
        <w:pStyle w:val="Bibliographie"/>
        <w:spacing w:line="360" w:lineRule="auto"/>
        <w:rPr>
          <w:lang w:val="en-GB"/>
        </w:rPr>
      </w:pPr>
      <w:r w:rsidRPr="009C729A">
        <w:rPr>
          <w:lang w:val="en-GB"/>
        </w:rPr>
        <w:fldChar w:fldCharType="begin"/>
      </w:r>
      <w:r w:rsidR="007A1BC7" w:rsidRPr="009C729A">
        <w:rPr>
          <w:lang w:val="en-GB"/>
        </w:rPr>
        <w:instrText xml:space="preserve"> ADDIN ZOTERO_BIBL {"custom":[]} CSL_BIBLIOGRAPHY </w:instrText>
      </w:r>
      <w:r w:rsidRPr="009C729A">
        <w:rPr>
          <w:lang w:val="en-GB"/>
        </w:rPr>
        <w:fldChar w:fldCharType="separate"/>
      </w:r>
      <w:r w:rsidR="007A1BC7" w:rsidRPr="009C729A">
        <w:rPr>
          <w:lang w:val="en-GB"/>
        </w:rPr>
        <w:t>1.</w:t>
      </w:r>
      <w:r w:rsidR="007A1BC7" w:rsidRPr="009C729A">
        <w:rPr>
          <w:lang w:val="en-GB"/>
        </w:rPr>
        <w:tab/>
        <w:t xml:space="preserve">Bonnefond, A. &amp; Froguel, P. Rare and common genetic events in type 2 diabetes: what should biologists know? </w:t>
      </w:r>
      <w:r w:rsidR="007A1BC7" w:rsidRPr="009C729A">
        <w:rPr>
          <w:i/>
          <w:iCs/>
          <w:lang w:val="en-GB"/>
        </w:rPr>
        <w:t>Cell Metab.</w:t>
      </w:r>
      <w:r w:rsidR="007A1BC7" w:rsidRPr="009C729A">
        <w:rPr>
          <w:lang w:val="en-GB"/>
        </w:rPr>
        <w:t xml:space="preserve"> </w:t>
      </w:r>
      <w:r w:rsidR="007A1BC7" w:rsidRPr="009C729A">
        <w:rPr>
          <w:b/>
          <w:bCs/>
          <w:lang w:val="en-GB"/>
        </w:rPr>
        <w:t>21,</w:t>
      </w:r>
      <w:r w:rsidR="007A1BC7" w:rsidRPr="009C729A">
        <w:rPr>
          <w:lang w:val="en-GB"/>
        </w:rPr>
        <w:t xml:space="preserve"> 357–368 (2015).</w:t>
      </w:r>
    </w:p>
    <w:p w14:paraId="49A83362" w14:textId="77777777" w:rsidR="007A1BC7" w:rsidRPr="009C729A" w:rsidRDefault="007A1BC7" w:rsidP="002C4A27">
      <w:pPr>
        <w:pStyle w:val="Bibliographie"/>
        <w:spacing w:line="360" w:lineRule="auto"/>
        <w:rPr>
          <w:lang w:val="en-GB"/>
        </w:rPr>
      </w:pPr>
      <w:r w:rsidRPr="009C729A">
        <w:rPr>
          <w:lang w:val="en-GB"/>
        </w:rPr>
        <w:t>2.</w:t>
      </w:r>
      <w:r w:rsidRPr="009C729A">
        <w:rPr>
          <w:lang w:val="en-GB"/>
        </w:rPr>
        <w:tab/>
        <w:t xml:space="preserve">Stefan, N. &amp; Häring, H.-U. The Metabolically Benign and Malignant Fatty Liver. </w:t>
      </w:r>
      <w:r w:rsidRPr="009C729A">
        <w:rPr>
          <w:i/>
          <w:iCs/>
          <w:lang w:val="en-GB"/>
        </w:rPr>
        <w:t>Diabetes</w:t>
      </w:r>
      <w:r w:rsidRPr="009C729A">
        <w:rPr>
          <w:lang w:val="en-GB"/>
        </w:rPr>
        <w:t xml:space="preserve"> </w:t>
      </w:r>
      <w:r w:rsidRPr="009C729A">
        <w:rPr>
          <w:b/>
          <w:bCs/>
          <w:lang w:val="en-GB"/>
        </w:rPr>
        <w:t>60,</w:t>
      </w:r>
      <w:r w:rsidRPr="009C729A">
        <w:rPr>
          <w:lang w:val="en-GB"/>
        </w:rPr>
        <w:t xml:space="preserve"> 2011–2017 (2011).</w:t>
      </w:r>
    </w:p>
    <w:p w14:paraId="54C811F0" w14:textId="77777777" w:rsidR="007A1BC7" w:rsidRPr="009C729A" w:rsidRDefault="007A1BC7" w:rsidP="002C4A27">
      <w:pPr>
        <w:pStyle w:val="Bibliographie"/>
        <w:spacing w:line="360" w:lineRule="auto"/>
        <w:rPr>
          <w:lang w:val="en-GB"/>
        </w:rPr>
      </w:pPr>
      <w:r w:rsidRPr="009C729A">
        <w:rPr>
          <w:lang w:val="en-GB"/>
        </w:rPr>
        <w:t>3.</w:t>
      </w:r>
      <w:r w:rsidRPr="009C729A">
        <w:rPr>
          <w:lang w:val="en-GB"/>
        </w:rPr>
        <w:tab/>
        <w:t xml:space="preserve">Ling, C. &amp; Groop, L. Epigenetics: A Molecular Link Between Environmental Factors and Type 2 Diabetes. </w:t>
      </w:r>
      <w:r w:rsidRPr="009C729A">
        <w:rPr>
          <w:i/>
          <w:iCs/>
          <w:lang w:val="en-GB"/>
        </w:rPr>
        <w:t>Diabetes</w:t>
      </w:r>
      <w:r w:rsidRPr="009C729A">
        <w:rPr>
          <w:lang w:val="en-GB"/>
        </w:rPr>
        <w:t xml:space="preserve"> </w:t>
      </w:r>
      <w:r w:rsidRPr="009C729A">
        <w:rPr>
          <w:b/>
          <w:bCs/>
          <w:lang w:val="en-GB"/>
        </w:rPr>
        <w:t>58,</w:t>
      </w:r>
      <w:r w:rsidRPr="009C729A">
        <w:rPr>
          <w:lang w:val="en-GB"/>
        </w:rPr>
        <w:t xml:space="preserve"> 2718–2725 (2009).</w:t>
      </w:r>
    </w:p>
    <w:p w14:paraId="1A650E24" w14:textId="77777777" w:rsidR="007A1BC7" w:rsidRPr="009C729A" w:rsidRDefault="007A1BC7" w:rsidP="002C4A27">
      <w:pPr>
        <w:pStyle w:val="Bibliographie"/>
        <w:spacing w:line="360" w:lineRule="auto"/>
        <w:rPr>
          <w:lang w:val="en-GB"/>
        </w:rPr>
      </w:pPr>
      <w:r w:rsidRPr="009C729A">
        <w:rPr>
          <w:lang w:val="en-GB"/>
        </w:rPr>
        <w:t>4.</w:t>
      </w:r>
      <w:r w:rsidRPr="009C729A">
        <w:rPr>
          <w:lang w:val="en-GB"/>
        </w:rPr>
        <w:tab/>
        <w:t xml:space="preserve">Kirchner, H. </w:t>
      </w:r>
      <w:r w:rsidRPr="009C729A">
        <w:rPr>
          <w:i/>
          <w:iCs/>
          <w:lang w:val="en-GB"/>
        </w:rPr>
        <w:t>et al.</w:t>
      </w:r>
      <w:r w:rsidRPr="009C729A">
        <w:rPr>
          <w:lang w:val="en-GB"/>
        </w:rPr>
        <w:t xml:space="preserve"> Altered DNA methylation of glycolytic and lipogenic genes in liver from obese and type 2 diabetic patients. </w:t>
      </w:r>
      <w:r w:rsidRPr="009C729A">
        <w:rPr>
          <w:i/>
          <w:iCs/>
          <w:lang w:val="en-GB"/>
        </w:rPr>
        <w:t>Mol. Metab.</w:t>
      </w:r>
      <w:r w:rsidRPr="009C729A">
        <w:rPr>
          <w:lang w:val="en-GB"/>
        </w:rPr>
        <w:t xml:space="preserve"> </w:t>
      </w:r>
      <w:r w:rsidRPr="009C729A">
        <w:rPr>
          <w:b/>
          <w:bCs/>
          <w:lang w:val="en-GB"/>
        </w:rPr>
        <w:t>5,</w:t>
      </w:r>
      <w:r w:rsidRPr="009C729A">
        <w:rPr>
          <w:lang w:val="en-GB"/>
        </w:rPr>
        <w:t xml:space="preserve"> 171–183 (2016).</w:t>
      </w:r>
    </w:p>
    <w:p w14:paraId="31DC2869" w14:textId="77777777" w:rsidR="007A1BC7" w:rsidRPr="009C729A" w:rsidRDefault="007A1BC7" w:rsidP="002C4A27">
      <w:pPr>
        <w:pStyle w:val="Bibliographie"/>
        <w:spacing w:line="360" w:lineRule="auto"/>
        <w:rPr>
          <w:lang w:val="en-GB"/>
        </w:rPr>
      </w:pPr>
      <w:r w:rsidRPr="009C729A">
        <w:rPr>
          <w:lang w:val="en-GB"/>
        </w:rPr>
        <w:t>5.</w:t>
      </w:r>
      <w:r w:rsidRPr="009C729A">
        <w:rPr>
          <w:lang w:val="en-GB"/>
        </w:rPr>
        <w:tab/>
        <w:t xml:space="preserve">Muka, T. </w:t>
      </w:r>
      <w:r w:rsidRPr="009C729A">
        <w:rPr>
          <w:i/>
          <w:iCs/>
          <w:lang w:val="en-GB"/>
        </w:rPr>
        <w:t>et al.</w:t>
      </w:r>
      <w:r w:rsidRPr="009C729A">
        <w:rPr>
          <w:lang w:val="en-GB"/>
        </w:rPr>
        <w:t xml:space="preserve"> The role of global and regional DNA methylation and histone modifications in glycemic traits and type 2 diabetes: A systematic review. </w:t>
      </w:r>
      <w:r w:rsidRPr="009C729A">
        <w:rPr>
          <w:i/>
          <w:iCs/>
          <w:lang w:val="en-GB"/>
        </w:rPr>
        <w:t>Nutr. Metab. Cardiovasc. Dis. NMCD</w:t>
      </w:r>
      <w:r w:rsidRPr="009C729A">
        <w:rPr>
          <w:lang w:val="en-GB"/>
        </w:rPr>
        <w:t xml:space="preserve"> (2016). doi:10.1016/j.numecd.2016.04.002</w:t>
      </w:r>
    </w:p>
    <w:p w14:paraId="660719DC" w14:textId="77777777" w:rsidR="007A1BC7" w:rsidRPr="009C729A" w:rsidRDefault="007A1BC7" w:rsidP="002C4A27">
      <w:pPr>
        <w:pStyle w:val="Bibliographie"/>
        <w:spacing w:line="360" w:lineRule="auto"/>
        <w:rPr>
          <w:lang w:val="en-GB"/>
        </w:rPr>
      </w:pPr>
      <w:r w:rsidRPr="009C729A">
        <w:rPr>
          <w:lang w:val="en-GB"/>
        </w:rPr>
        <w:t>6.</w:t>
      </w:r>
      <w:r w:rsidRPr="009C729A">
        <w:rPr>
          <w:lang w:val="en-GB"/>
        </w:rPr>
        <w:tab/>
        <w:t xml:space="preserve">Nilsson, E. </w:t>
      </w:r>
      <w:r w:rsidRPr="009C729A">
        <w:rPr>
          <w:i/>
          <w:iCs/>
          <w:lang w:val="en-GB"/>
        </w:rPr>
        <w:t>et al.</w:t>
      </w:r>
      <w:r w:rsidRPr="009C729A">
        <w:rPr>
          <w:lang w:val="en-GB"/>
        </w:rPr>
        <w:t xml:space="preserve"> Altered DNA Methylation and Differential Expression of Genes Influencing Metabolism and Inflammation in Adipose Tissue From Subjects With Type 2 Diabetes. </w:t>
      </w:r>
      <w:r w:rsidRPr="009C729A">
        <w:rPr>
          <w:i/>
          <w:iCs/>
          <w:lang w:val="en-GB"/>
        </w:rPr>
        <w:t>Diabetes</w:t>
      </w:r>
      <w:r w:rsidRPr="009C729A">
        <w:rPr>
          <w:lang w:val="en-GB"/>
        </w:rPr>
        <w:t xml:space="preserve"> </w:t>
      </w:r>
      <w:r w:rsidRPr="009C729A">
        <w:rPr>
          <w:b/>
          <w:bCs/>
          <w:lang w:val="en-GB"/>
        </w:rPr>
        <w:t>63,</w:t>
      </w:r>
      <w:r w:rsidRPr="009C729A">
        <w:rPr>
          <w:lang w:val="en-GB"/>
        </w:rPr>
        <w:t xml:space="preserve"> 2962–2976 (2014).</w:t>
      </w:r>
    </w:p>
    <w:p w14:paraId="39780555" w14:textId="77777777" w:rsidR="007A1BC7" w:rsidRPr="009C729A" w:rsidRDefault="007A1BC7" w:rsidP="002C4A27">
      <w:pPr>
        <w:pStyle w:val="Bibliographie"/>
        <w:spacing w:line="360" w:lineRule="auto"/>
        <w:rPr>
          <w:lang w:val="en-GB"/>
        </w:rPr>
      </w:pPr>
      <w:r w:rsidRPr="009C729A">
        <w:rPr>
          <w:lang w:val="en-GB"/>
        </w:rPr>
        <w:t>7.</w:t>
      </w:r>
      <w:r w:rsidRPr="009C729A">
        <w:rPr>
          <w:lang w:val="en-GB"/>
        </w:rPr>
        <w:tab/>
        <w:t xml:space="preserve">Wahl, S. </w:t>
      </w:r>
      <w:r w:rsidRPr="009C729A">
        <w:rPr>
          <w:i/>
          <w:iCs/>
          <w:lang w:val="en-GB"/>
        </w:rPr>
        <w:t>et al.</w:t>
      </w:r>
      <w:r w:rsidRPr="009C729A">
        <w:rPr>
          <w:lang w:val="en-GB"/>
        </w:rPr>
        <w:t xml:space="preserve"> Epigenome-wide association study of body mass index, and the adverse outcomes of adiposity. </w:t>
      </w:r>
      <w:r w:rsidRPr="009C729A">
        <w:rPr>
          <w:i/>
          <w:iCs/>
          <w:lang w:val="en-GB"/>
        </w:rPr>
        <w:t>Nature</w:t>
      </w:r>
      <w:r w:rsidRPr="009C729A">
        <w:rPr>
          <w:lang w:val="en-GB"/>
        </w:rPr>
        <w:t xml:space="preserve"> </w:t>
      </w:r>
      <w:r w:rsidRPr="009C729A">
        <w:rPr>
          <w:b/>
          <w:bCs/>
          <w:lang w:val="en-GB"/>
        </w:rPr>
        <w:t>541,</w:t>
      </w:r>
      <w:r w:rsidRPr="009C729A">
        <w:rPr>
          <w:lang w:val="en-GB"/>
        </w:rPr>
        <w:t xml:space="preserve"> 81–86 (2017).</w:t>
      </w:r>
    </w:p>
    <w:p w14:paraId="4C7163BF" w14:textId="77777777" w:rsidR="007A1BC7" w:rsidRPr="009C729A" w:rsidRDefault="007A1BC7" w:rsidP="002C4A27">
      <w:pPr>
        <w:pStyle w:val="Bibliographie"/>
        <w:spacing w:line="360" w:lineRule="auto"/>
        <w:rPr>
          <w:lang w:val="en-GB"/>
        </w:rPr>
      </w:pPr>
      <w:r w:rsidRPr="009C729A">
        <w:rPr>
          <w:lang w:val="en-GB"/>
        </w:rPr>
        <w:t>8.</w:t>
      </w:r>
      <w:r w:rsidRPr="009C729A">
        <w:rPr>
          <w:lang w:val="en-GB"/>
        </w:rPr>
        <w:tab/>
        <w:t xml:space="preserve">Houseman, E. A. </w:t>
      </w:r>
      <w:r w:rsidRPr="009C729A">
        <w:rPr>
          <w:i/>
          <w:iCs/>
          <w:lang w:val="en-GB"/>
        </w:rPr>
        <w:t>et al.</w:t>
      </w:r>
      <w:r w:rsidRPr="009C729A">
        <w:rPr>
          <w:lang w:val="en-GB"/>
        </w:rPr>
        <w:t xml:space="preserve"> Reference-free deconvolution of DNA methylation data and mediation by cell composition effects. </w:t>
      </w:r>
      <w:r w:rsidRPr="009C729A">
        <w:rPr>
          <w:i/>
          <w:iCs/>
          <w:lang w:val="en-GB"/>
        </w:rPr>
        <w:t>BMC Bioinformatics</w:t>
      </w:r>
      <w:r w:rsidRPr="009C729A">
        <w:rPr>
          <w:lang w:val="en-GB"/>
        </w:rPr>
        <w:t xml:space="preserve"> </w:t>
      </w:r>
      <w:r w:rsidRPr="009C729A">
        <w:rPr>
          <w:b/>
          <w:bCs/>
          <w:lang w:val="en-GB"/>
        </w:rPr>
        <w:t>17,</w:t>
      </w:r>
      <w:r w:rsidRPr="009C729A">
        <w:rPr>
          <w:lang w:val="en-GB"/>
        </w:rPr>
        <w:t xml:space="preserve"> 259 (2016).</w:t>
      </w:r>
    </w:p>
    <w:p w14:paraId="350C765F" w14:textId="77777777" w:rsidR="007A1BC7" w:rsidRPr="009C729A" w:rsidRDefault="007A1BC7" w:rsidP="002C4A27">
      <w:pPr>
        <w:pStyle w:val="Bibliographie"/>
        <w:spacing w:line="360" w:lineRule="auto"/>
        <w:rPr>
          <w:lang w:val="en-GB"/>
        </w:rPr>
      </w:pPr>
      <w:r w:rsidRPr="009C729A">
        <w:rPr>
          <w:lang w:val="en-GB"/>
        </w:rPr>
        <w:lastRenderedPageBreak/>
        <w:t>9.</w:t>
      </w:r>
      <w:r w:rsidRPr="009C729A">
        <w:rPr>
          <w:lang w:val="en-GB"/>
        </w:rPr>
        <w:tab/>
        <w:t xml:space="preserve">Ahrens, M. </w:t>
      </w:r>
      <w:r w:rsidRPr="009C729A">
        <w:rPr>
          <w:i/>
          <w:iCs/>
          <w:lang w:val="en-GB"/>
        </w:rPr>
        <w:t>et al.</w:t>
      </w:r>
      <w:r w:rsidRPr="009C729A">
        <w:rPr>
          <w:lang w:val="en-GB"/>
        </w:rPr>
        <w:t xml:space="preserve"> DNA methylation analysis in nonalcoholic fatty liver disease suggests distinct disease-specific and remodeling signatures after bariatric surgery. </w:t>
      </w:r>
      <w:r w:rsidRPr="009C729A">
        <w:rPr>
          <w:i/>
          <w:iCs/>
          <w:lang w:val="en-GB"/>
        </w:rPr>
        <w:t>Cell Metab.</w:t>
      </w:r>
      <w:r w:rsidRPr="009C729A">
        <w:rPr>
          <w:lang w:val="en-GB"/>
        </w:rPr>
        <w:t xml:space="preserve"> </w:t>
      </w:r>
      <w:r w:rsidRPr="009C729A">
        <w:rPr>
          <w:b/>
          <w:bCs/>
          <w:lang w:val="en-GB"/>
        </w:rPr>
        <w:t>18,</w:t>
      </w:r>
      <w:r w:rsidRPr="009C729A">
        <w:rPr>
          <w:lang w:val="en-GB"/>
        </w:rPr>
        <w:t xml:space="preserve"> 296–302 (2013).</w:t>
      </w:r>
    </w:p>
    <w:p w14:paraId="3A25E823" w14:textId="77777777" w:rsidR="007A1BC7" w:rsidRPr="009C729A" w:rsidRDefault="007A1BC7" w:rsidP="002C4A27">
      <w:pPr>
        <w:pStyle w:val="Bibliographie"/>
        <w:spacing w:line="360" w:lineRule="auto"/>
        <w:rPr>
          <w:lang w:val="en-GB"/>
        </w:rPr>
      </w:pPr>
      <w:r w:rsidRPr="009C729A">
        <w:rPr>
          <w:lang w:val="en-GB"/>
        </w:rPr>
        <w:t>10.</w:t>
      </w:r>
      <w:r w:rsidRPr="009C729A">
        <w:rPr>
          <w:lang w:val="en-GB"/>
        </w:rPr>
        <w:tab/>
        <w:t xml:space="preserve">Kirchner, H. </w:t>
      </w:r>
      <w:r w:rsidRPr="009C729A">
        <w:rPr>
          <w:i/>
          <w:iCs/>
          <w:lang w:val="en-GB"/>
        </w:rPr>
        <w:t>et al.</w:t>
      </w:r>
      <w:r w:rsidRPr="009C729A">
        <w:rPr>
          <w:lang w:val="en-GB"/>
        </w:rPr>
        <w:t xml:space="preserve"> Altered DNA methylation of glycolytic and lipogenic genes in liver from obese and type 2 diabetic patients. </w:t>
      </w:r>
      <w:r w:rsidRPr="009C729A">
        <w:rPr>
          <w:i/>
          <w:iCs/>
          <w:lang w:val="en-GB"/>
        </w:rPr>
        <w:t>Mol. Metab.</w:t>
      </w:r>
      <w:r w:rsidRPr="009C729A">
        <w:rPr>
          <w:lang w:val="en-GB"/>
        </w:rPr>
        <w:t xml:space="preserve"> </w:t>
      </w:r>
      <w:r w:rsidRPr="009C729A">
        <w:rPr>
          <w:b/>
          <w:bCs/>
          <w:lang w:val="en-GB"/>
        </w:rPr>
        <w:t>0,</w:t>
      </w:r>
    </w:p>
    <w:p w14:paraId="5B476772" w14:textId="77777777" w:rsidR="007A1BC7" w:rsidRPr="009C729A" w:rsidRDefault="007A1BC7" w:rsidP="002C4A27">
      <w:pPr>
        <w:pStyle w:val="Bibliographie"/>
        <w:spacing w:line="360" w:lineRule="auto"/>
        <w:rPr>
          <w:lang w:val="en-GB"/>
        </w:rPr>
      </w:pPr>
      <w:r w:rsidRPr="009C729A">
        <w:rPr>
          <w:lang w:val="en-GB"/>
        </w:rPr>
        <w:t>11.</w:t>
      </w:r>
      <w:r w:rsidRPr="009C729A">
        <w:rPr>
          <w:lang w:val="en-GB"/>
        </w:rPr>
        <w:tab/>
        <w:t xml:space="preserve">Murphy, S. K. </w:t>
      </w:r>
      <w:r w:rsidRPr="009C729A">
        <w:rPr>
          <w:i/>
          <w:iCs/>
          <w:lang w:val="en-GB"/>
        </w:rPr>
        <w:t>et al.</w:t>
      </w:r>
      <w:r w:rsidRPr="009C729A">
        <w:rPr>
          <w:lang w:val="en-GB"/>
        </w:rPr>
        <w:t xml:space="preserve"> Relationship between methylome and transcriptome in patients with nonalcoholic fatty liver disease. </w:t>
      </w:r>
      <w:r w:rsidRPr="009C729A">
        <w:rPr>
          <w:i/>
          <w:iCs/>
          <w:lang w:val="en-GB"/>
        </w:rPr>
        <w:t>Gastroenterology</w:t>
      </w:r>
      <w:r w:rsidRPr="009C729A">
        <w:rPr>
          <w:lang w:val="en-GB"/>
        </w:rPr>
        <w:t xml:space="preserve"> </w:t>
      </w:r>
      <w:r w:rsidRPr="009C729A">
        <w:rPr>
          <w:b/>
          <w:bCs/>
          <w:lang w:val="en-GB"/>
        </w:rPr>
        <w:t>145,</w:t>
      </w:r>
      <w:r w:rsidRPr="009C729A">
        <w:rPr>
          <w:lang w:val="en-GB"/>
        </w:rPr>
        <w:t xml:space="preserve"> 1076–1087 (2013).</w:t>
      </w:r>
    </w:p>
    <w:p w14:paraId="5D586D5C" w14:textId="77777777" w:rsidR="007A1BC7" w:rsidRPr="009C729A" w:rsidRDefault="007A1BC7" w:rsidP="002C4A27">
      <w:pPr>
        <w:pStyle w:val="Bibliographie"/>
        <w:spacing w:line="360" w:lineRule="auto"/>
        <w:rPr>
          <w:lang w:val="en-GB"/>
        </w:rPr>
      </w:pPr>
      <w:r w:rsidRPr="009C729A">
        <w:rPr>
          <w:lang w:val="en-GB"/>
        </w:rPr>
        <w:t>12.</w:t>
      </w:r>
      <w:r w:rsidRPr="009C729A">
        <w:rPr>
          <w:lang w:val="en-GB"/>
        </w:rPr>
        <w:tab/>
        <w:t xml:space="preserve">Zeybel, M. </w:t>
      </w:r>
      <w:r w:rsidRPr="009C729A">
        <w:rPr>
          <w:i/>
          <w:iCs/>
          <w:lang w:val="en-GB"/>
        </w:rPr>
        <w:t>et al.</w:t>
      </w:r>
      <w:r w:rsidRPr="009C729A">
        <w:rPr>
          <w:lang w:val="en-GB"/>
        </w:rPr>
        <w:t xml:space="preserve"> Differential DNA methylation of genes involved in fibrosis progression in non-alcoholic fatty liver disease and alcoholic liver disease. </w:t>
      </w:r>
      <w:r w:rsidRPr="009C729A">
        <w:rPr>
          <w:i/>
          <w:iCs/>
          <w:lang w:val="en-GB"/>
        </w:rPr>
        <w:t>Clin. Epigenetics</w:t>
      </w:r>
      <w:r w:rsidRPr="009C729A">
        <w:rPr>
          <w:lang w:val="en-GB"/>
        </w:rPr>
        <w:t xml:space="preserve"> </w:t>
      </w:r>
      <w:r w:rsidRPr="009C729A">
        <w:rPr>
          <w:b/>
          <w:bCs/>
          <w:lang w:val="en-GB"/>
        </w:rPr>
        <w:t>7,</w:t>
      </w:r>
      <w:r w:rsidRPr="009C729A">
        <w:rPr>
          <w:lang w:val="en-GB"/>
        </w:rPr>
        <w:t xml:space="preserve"> 25 (2015).</w:t>
      </w:r>
    </w:p>
    <w:p w14:paraId="2468404F" w14:textId="77777777" w:rsidR="007A1BC7" w:rsidRPr="009C729A" w:rsidRDefault="007A1BC7" w:rsidP="002C4A27">
      <w:pPr>
        <w:pStyle w:val="Bibliographie"/>
        <w:spacing w:line="360" w:lineRule="auto"/>
        <w:rPr>
          <w:lang w:val="en-GB"/>
        </w:rPr>
      </w:pPr>
      <w:r w:rsidRPr="009C729A">
        <w:rPr>
          <w:lang w:val="en-GB"/>
        </w:rPr>
        <w:t>13.</w:t>
      </w:r>
      <w:r w:rsidRPr="009C729A">
        <w:rPr>
          <w:lang w:val="en-GB"/>
        </w:rPr>
        <w:tab/>
        <w:t xml:space="preserve">Hayes, B. J. </w:t>
      </w:r>
      <w:r w:rsidRPr="009C729A">
        <w:rPr>
          <w:i/>
          <w:iCs/>
          <w:lang w:val="en-GB"/>
        </w:rPr>
        <w:t>et al.</w:t>
      </w:r>
      <w:r w:rsidRPr="009C729A">
        <w:rPr>
          <w:lang w:val="en-GB"/>
        </w:rPr>
        <w:t xml:space="preserve"> Activation of Platelet-Derived Growth Factor Receptor Alpha Contributes to Liver Fibrosis. </w:t>
      </w:r>
      <w:r w:rsidRPr="009C729A">
        <w:rPr>
          <w:i/>
          <w:iCs/>
          <w:lang w:val="en-GB"/>
        </w:rPr>
        <w:t>PLoS ONE</w:t>
      </w:r>
      <w:r w:rsidRPr="009C729A">
        <w:rPr>
          <w:lang w:val="en-GB"/>
        </w:rPr>
        <w:t xml:space="preserve"> </w:t>
      </w:r>
      <w:r w:rsidRPr="009C729A">
        <w:rPr>
          <w:b/>
          <w:bCs/>
          <w:lang w:val="en-GB"/>
        </w:rPr>
        <w:t>9,</w:t>
      </w:r>
      <w:r w:rsidRPr="009C729A">
        <w:rPr>
          <w:lang w:val="en-GB"/>
        </w:rPr>
        <w:t xml:space="preserve"> (2014).</w:t>
      </w:r>
    </w:p>
    <w:p w14:paraId="4E77E107" w14:textId="77777777" w:rsidR="007A1BC7" w:rsidRPr="009C729A" w:rsidRDefault="007A1BC7" w:rsidP="002C4A27">
      <w:pPr>
        <w:pStyle w:val="Bibliographie"/>
        <w:spacing w:line="360" w:lineRule="auto"/>
        <w:rPr>
          <w:lang w:val="en-GB"/>
        </w:rPr>
      </w:pPr>
      <w:r w:rsidRPr="009C729A">
        <w:rPr>
          <w:lang w:val="en-GB"/>
        </w:rPr>
        <w:t>14.</w:t>
      </w:r>
      <w:r w:rsidRPr="009C729A">
        <w:rPr>
          <w:lang w:val="en-GB"/>
        </w:rPr>
        <w:tab/>
        <w:t xml:space="preserve">Kocabayoglu, P. </w:t>
      </w:r>
      <w:r w:rsidRPr="009C729A">
        <w:rPr>
          <w:i/>
          <w:iCs/>
          <w:lang w:val="en-GB"/>
        </w:rPr>
        <w:t>et al.</w:t>
      </w:r>
      <w:r w:rsidRPr="009C729A">
        <w:rPr>
          <w:lang w:val="en-GB"/>
        </w:rPr>
        <w:t xml:space="preserve"> </w:t>
      </w:r>
      <w:r w:rsidRPr="009C729A">
        <w:rPr>
          <w:rFonts w:ascii="Cambria" w:hAnsi="Cambria" w:cs="Cambria"/>
          <w:lang w:val="en-GB"/>
        </w:rPr>
        <w:t>β</w:t>
      </w:r>
      <w:r w:rsidRPr="009C729A">
        <w:rPr>
          <w:lang w:val="en-GB"/>
        </w:rPr>
        <w:t xml:space="preserve">-PDGF receptor expressed by hepatic stellate cells regulates fibrosis in murine liver injury, but not carcinogenesis. </w:t>
      </w:r>
      <w:r w:rsidRPr="009C729A">
        <w:rPr>
          <w:i/>
          <w:iCs/>
          <w:lang w:val="en-GB"/>
        </w:rPr>
        <w:t>J. Hepatol.</w:t>
      </w:r>
      <w:r w:rsidRPr="009C729A">
        <w:rPr>
          <w:lang w:val="en-GB"/>
        </w:rPr>
        <w:t xml:space="preserve"> </w:t>
      </w:r>
      <w:r w:rsidRPr="009C729A">
        <w:rPr>
          <w:b/>
          <w:bCs/>
          <w:lang w:val="en-GB"/>
        </w:rPr>
        <w:t>63,</w:t>
      </w:r>
      <w:r w:rsidRPr="009C729A">
        <w:rPr>
          <w:lang w:val="en-GB"/>
        </w:rPr>
        <w:t xml:space="preserve"> 141–147 (2015).</w:t>
      </w:r>
    </w:p>
    <w:p w14:paraId="6800AA93" w14:textId="77777777" w:rsidR="007A1BC7" w:rsidRPr="009C729A" w:rsidRDefault="007A1BC7" w:rsidP="002C4A27">
      <w:pPr>
        <w:pStyle w:val="Bibliographie"/>
        <w:spacing w:line="360" w:lineRule="auto"/>
        <w:rPr>
          <w:lang w:val="en-GB"/>
        </w:rPr>
      </w:pPr>
      <w:r w:rsidRPr="009C729A">
        <w:rPr>
          <w:lang w:val="en-GB"/>
        </w:rPr>
        <w:t>15.</w:t>
      </w:r>
      <w:r w:rsidRPr="009C729A">
        <w:rPr>
          <w:lang w:val="en-GB"/>
        </w:rPr>
        <w:tab/>
        <w:t xml:space="preserve">Liu, X. &amp; Brenner, D. A. Liver: DNA methylation controls liver fibrogenesis. </w:t>
      </w:r>
      <w:r w:rsidRPr="009C729A">
        <w:rPr>
          <w:i/>
          <w:iCs/>
          <w:lang w:val="en-GB"/>
        </w:rPr>
        <w:t>Nat. Rev. Gastroenterol. Hepatol.</w:t>
      </w:r>
      <w:r w:rsidRPr="009C729A">
        <w:rPr>
          <w:lang w:val="en-GB"/>
        </w:rPr>
        <w:t xml:space="preserve"> </w:t>
      </w:r>
      <w:r w:rsidRPr="009C729A">
        <w:rPr>
          <w:b/>
          <w:bCs/>
          <w:lang w:val="en-GB"/>
        </w:rPr>
        <w:t>13,</w:t>
      </w:r>
      <w:r w:rsidRPr="009C729A">
        <w:rPr>
          <w:lang w:val="en-GB"/>
        </w:rPr>
        <w:t xml:space="preserve"> 126–128 (2016).</w:t>
      </w:r>
    </w:p>
    <w:p w14:paraId="7C9CABDB" w14:textId="77777777" w:rsidR="007A1BC7" w:rsidRPr="009C729A" w:rsidRDefault="007A1BC7" w:rsidP="002C4A27">
      <w:pPr>
        <w:pStyle w:val="Bibliographie"/>
        <w:spacing w:line="360" w:lineRule="auto"/>
        <w:rPr>
          <w:lang w:val="en-GB"/>
        </w:rPr>
      </w:pPr>
      <w:r w:rsidRPr="009C729A">
        <w:rPr>
          <w:lang w:val="en-GB"/>
        </w:rPr>
        <w:t>16.</w:t>
      </w:r>
      <w:r w:rsidRPr="009C729A">
        <w:rPr>
          <w:lang w:val="en-GB"/>
        </w:rPr>
        <w:tab/>
        <w:t xml:space="preserve">Thieringer, F. </w:t>
      </w:r>
      <w:r w:rsidRPr="009C729A">
        <w:rPr>
          <w:i/>
          <w:iCs/>
          <w:lang w:val="en-GB"/>
        </w:rPr>
        <w:t>et al.</w:t>
      </w:r>
      <w:r w:rsidRPr="009C729A">
        <w:rPr>
          <w:lang w:val="en-GB"/>
        </w:rPr>
        <w:t xml:space="preserve"> Spontaneous hepatic fibrosis in transgenic mice overexpressing PDGF-A. </w:t>
      </w:r>
      <w:r w:rsidRPr="009C729A">
        <w:rPr>
          <w:i/>
          <w:iCs/>
          <w:lang w:val="en-GB"/>
        </w:rPr>
        <w:t>Gene</w:t>
      </w:r>
      <w:r w:rsidRPr="009C729A">
        <w:rPr>
          <w:lang w:val="en-GB"/>
        </w:rPr>
        <w:t xml:space="preserve"> </w:t>
      </w:r>
      <w:r w:rsidRPr="009C729A">
        <w:rPr>
          <w:b/>
          <w:bCs/>
          <w:lang w:val="en-GB"/>
        </w:rPr>
        <w:t>423,</w:t>
      </w:r>
      <w:r w:rsidRPr="009C729A">
        <w:rPr>
          <w:lang w:val="en-GB"/>
        </w:rPr>
        <w:t xml:space="preserve"> 23–28 (2008).</w:t>
      </w:r>
    </w:p>
    <w:p w14:paraId="2179E453" w14:textId="77777777" w:rsidR="007A1BC7" w:rsidRPr="009C729A" w:rsidRDefault="007A1BC7" w:rsidP="002C4A27">
      <w:pPr>
        <w:pStyle w:val="Bibliographie"/>
        <w:spacing w:line="360" w:lineRule="auto"/>
        <w:rPr>
          <w:lang w:val="en-GB"/>
        </w:rPr>
      </w:pPr>
      <w:r w:rsidRPr="009C729A">
        <w:rPr>
          <w:lang w:val="en-GB"/>
        </w:rPr>
        <w:t>17.</w:t>
      </w:r>
      <w:r w:rsidRPr="009C729A">
        <w:rPr>
          <w:lang w:val="en-GB"/>
        </w:rPr>
        <w:tab/>
        <w:t xml:space="preserve">Scott, R. A. </w:t>
      </w:r>
      <w:r w:rsidRPr="009C729A">
        <w:rPr>
          <w:i/>
          <w:iCs/>
          <w:lang w:val="en-GB"/>
        </w:rPr>
        <w:t>et al.</w:t>
      </w:r>
      <w:r w:rsidRPr="009C729A">
        <w:rPr>
          <w:lang w:val="en-GB"/>
        </w:rPr>
        <w:t xml:space="preserve"> Large-scale association analyses identify new loci influencing glycemic traits and provide insight into the underlying biological pathways. </w:t>
      </w:r>
      <w:r w:rsidRPr="009C729A">
        <w:rPr>
          <w:i/>
          <w:iCs/>
          <w:lang w:val="en-GB"/>
        </w:rPr>
        <w:t>Nat Genet</w:t>
      </w:r>
      <w:r w:rsidRPr="009C729A">
        <w:rPr>
          <w:lang w:val="en-GB"/>
        </w:rPr>
        <w:t xml:space="preserve"> </w:t>
      </w:r>
      <w:r w:rsidRPr="009C729A">
        <w:rPr>
          <w:b/>
          <w:bCs/>
          <w:lang w:val="en-GB"/>
        </w:rPr>
        <w:t>44,</w:t>
      </w:r>
      <w:r w:rsidRPr="009C729A">
        <w:rPr>
          <w:lang w:val="en-GB"/>
        </w:rPr>
        <w:t xml:space="preserve"> 991–1005 (2012).</w:t>
      </w:r>
    </w:p>
    <w:p w14:paraId="5C39100E" w14:textId="77777777" w:rsidR="007A1BC7" w:rsidRPr="009C729A" w:rsidRDefault="007A1BC7" w:rsidP="002C4A27">
      <w:pPr>
        <w:pStyle w:val="Bibliographie"/>
        <w:spacing w:line="360" w:lineRule="auto"/>
        <w:rPr>
          <w:lang w:val="en-GB"/>
        </w:rPr>
      </w:pPr>
      <w:r w:rsidRPr="009C729A">
        <w:rPr>
          <w:lang w:val="en-GB"/>
        </w:rPr>
        <w:t>18.</w:t>
      </w:r>
      <w:r w:rsidRPr="009C729A">
        <w:rPr>
          <w:lang w:val="en-GB"/>
        </w:rPr>
        <w:tab/>
        <w:t xml:space="preserve">Wong, N. C. </w:t>
      </w:r>
      <w:r w:rsidRPr="009C729A">
        <w:rPr>
          <w:i/>
          <w:iCs/>
          <w:lang w:val="en-GB"/>
        </w:rPr>
        <w:t>et al.</w:t>
      </w:r>
      <w:r w:rsidRPr="009C729A">
        <w:rPr>
          <w:lang w:val="en-GB"/>
        </w:rPr>
        <w:t xml:space="preserve"> Exploring the utility of human DNA methylation arrays for profiling mouse genomic DNA. </w:t>
      </w:r>
      <w:r w:rsidRPr="009C729A">
        <w:rPr>
          <w:i/>
          <w:iCs/>
          <w:lang w:val="en-GB"/>
        </w:rPr>
        <w:t>Genomics</w:t>
      </w:r>
      <w:r w:rsidRPr="009C729A">
        <w:rPr>
          <w:lang w:val="en-GB"/>
        </w:rPr>
        <w:t xml:space="preserve"> </w:t>
      </w:r>
      <w:r w:rsidRPr="009C729A">
        <w:rPr>
          <w:b/>
          <w:bCs/>
          <w:lang w:val="en-GB"/>
        </w:rPr>
        <w:t>102,</w:t>
      </w:r>
      <w:r w:rsidRPr="009C729A">
        <w:rPr>
          <w:lang w:val="en-GB"/>
        </w:rPr>
        <w:t xml:space="preserve"> 38–46 (2013).</w:t>
      </w:r>
    </w:p>
    <w:p w14:paraId="1429C301" w14:textId="77777777" w:rsidR="007A1BC7" w:rsidRPr="009C729A" w:rsidRDefault="007A1BC7" w:rsidP="002C4A27">
      <w:pPr>
        <w:pStyle w:val="Bibliographie"/>
        <w:spacing w:line="360" w:lineRule="auto"/>
        <w:rPr>
          <w:lang w:val="en-GB"/>
        </w:rPr>
      </w:pPr>
      <w:r w:rsidRPr="009C729A">
        <w:rPr>
          <w:lang w:val="en-GB"/>
        </w:rPr>
        <w:t>19.</w:t>
      </w:r>
      <w:r w:rsidRPr="009C729A">
        <w:rPr>
          <w:lang w:val="en-GB"/>
        </w:rPr>
        <w:tab/>
        <w:t xml:space="preserve">Marra, F., Choudhury, G. G., Pinzani, M. &amp; Abboud, H. E. Regulation of platelet-derived growth factor secretion and gene expression in human liver fat-storing cells. </w:t>
      </w:r>
      <w:r w:rsidRPr="009C729A">
        <w:rPr>
          <w:i/>
          <w:iCs/>
          <w:lang w:val="en-GB"/>
        </w:rPr>
        <w:t>Gastroenterology</w:t>
      </w:r>
      <w:r w:rsidRPr="009C729A">
        <w:rPr>
          <w:lang w:val="en-GB"/>
        </w:rPr>
        <w:t xml:space="preserve"> </w:t>
      </w:r>
      <w:r w:rsidRPr="009C729A">
        <w:rPr>
          <w:b/>
          <w:bCs/>
          <w:lang w:val="en-GB"/>
        </w:rPr>
        <w:t>107,</w:t>
      </w:r>
      <w:r w:rsidRPr="009C729A">
        <w:rPr>
          <w:lang w:val="en-GB"/>
        </w:rPr>
        <w:t xml:space="preserve"> 1110–1117 (1994).</w:t>
      </w:r>
    </w:p>
    <w:p w14:paraId="212AAFA4" w14:textId="77777777" w:rsidR="007A1BC7" w:rsidRPr="009C729A" w:rsidRDefault="007A1BC7" w:rsidP="002C4A27">
      <w:pPr>
        <w:pStyle w:val="Bibliographie"/>
        <w:spacing w:line="360" w:lineRule="auto"/>
        <w:rPr>
          <w:lang w:val="en-GB"/>
        </w:rPr>
      </w:pPr>
      <w:r w:rsidRPr="009C729A">
        <w:rPr>
          <w:lang w:val="en-GB"/>
        </w:rPr>
        <w:t>20.</w:t>
      </w:r>
      <w:r w:rsidRPr="009C729A">
        <w:rPr>
          <w:lang w:val="en-GB"/>
        </w:rPr>
        <w:tab/>
        <w:t xml:space="preserve">Baumeier, C. </w:t>
      </w:r>
      <w:r w:rsidRPr="009C729A">
        <w:rPr>
          <w:i/>
          <w:iCs/>
          <w:lang w:val="en-GB"/>
        </w:rPr>
        <w:t>et al.</w:t>
      </w:r>
      <w:r w:rsidRPr="009C729A">
        <w:rPr>
          <w:lang w:val="en-GB"/>
        </w:rPr>
        <w:t xml:space="preserve"> Hepatic DPP4 DNA Methylation Associates With Fatty Liver. </w:t>
      </w:r>
      <w:r w:rsidRPr="009C729A">
        <w:rPr>
          <w:i/>
          <w:iCs/>
          <w:lang w:val="en-GB"/>
        </w:rPr>
        <w:t>Diabetes</w:t>
      </w:r>
      <w:r w:rsidRPr="009C729A">
        <w:rPr>
          <w:lang w:val="en-GB"/>
        </w:rPr>
        <w:t xml:space="preserve"> </w:t>
      </w:r>
      <w:r w:rsidRPr="009C729A">
        <w:rPr>
          <w:b/>
          <w:bCs/>
          <w:lang w:val="en-GB"/>
        </w:rPr>
        <w:t>66,</w:t>
      </w:r>
      <w:r w:rsidRPr="009C729A">
        <w:rPr>
          <w:lang w:val="en-GB"/>
        </w:rPr>
        <w:t xml:space="preserve"> 25–35 (2017).</w:t>
      </w:r>
    </w:p>
    <w:p w14:paraId="7DA0FBD8" w14:textId="77777777" w:rsidR="007A1BC7" w:rsidRPr="009C729A" w:rsidRDefault="007A1BC7" w:rsidP="002C4A27">
      <w:pPr>
        <w:pStyle w:val="Bibliographie"/>
        <w:spacing w:line="360" w:lineRule="auto"/>
        <w:rPr>
          <w:lang w:val="en-GB"/>
        </w:rPr>
      </w:pPr>
      <w:r w:rsidRPr="009C729A">
        <w:rPr>
          <w:lang w:val="en-GB"/>
        </w:rPr>
        <w:t>21.</w:t>
      </w:r>
      <w:r w:rsidRPr="009C729A">
        <w:rPr>
          <w:lang w:val="en-GB"/>
        </w:rPr>
        <w:tab/>
        <w:t xml:space="preserve">Lubura, M. </w:t>
      </w:r>
      <w:r w:rsidRPr="009C729A">
        <w:rPr>
          <w:i/>
          <w:iCs/>
          <w:lang w:val="en-GB"/>
        </w:rPr>
        <w:t>et al.</w:t>
      </w:r>
      <w:r w:rsidRPr="009C729A">
        <w:rPr>
          <w:lang w:val="en-GB"/>
        </w:rPr>
        <w:t xml:space="preserve"> Diabetes prevalence in NZO females depends on estrogen action on liver fat content. </w:t>
      </w:r>
      <w:r w:rsidRPr="009C729A">
        <w:rPr>
          <w:i/>
          <w:iCs/>
          <w:lang w:val="en-GB"/>
        </w:rPr>
        <w:t>Am. J. Physiol. - Endocrinol. Metab.</w:t>
      </w:r>
      <w:r w:rsidRPr="009C729A">
        <w:rPr>
          <w:lang w:val="en-GB"/>
        </w:rPr>
        <w:t xml:space="preserve"> ajpendo.00338.2015 (2015). doi:10.1152/ajpendo.00338.2015</w:t>
      </w:r>
    </w:p>
    <w:p w14:paraId="23EA826F" w14:textId="77777777" w:rsidR="007A1BC7" w:rsidRPr="009C729A" w:rsidRDefault="007A1BC7" w:rsidP="002C4A27">
      <w:pPr>
        <w:pStyle w:val="Bibliographie"/>
        <w:spacing w:line="360" w:lineRule="auto"/>
        <w:rPr>
          <w:lang w:val="en-GB"/>
        </w:rPr>
      </w:pPr>
      <w:r w:rsidRPr="009C729A">
        <w:rPr>
          <w:lang w:val="en-GB"/>
        </w:rPr>
        <w:t>22.</w:t>
      </w:r>
      <w:r w:rsidRPr="009C729A">
        <w:rPr>
          <w:lang w:val="en-GB"/>
        </w:rPr>
        <w:tab/>
        <w:t xml:space="preserve">Mackenzie, R. W. &amp; Elliott, B. T. Akt/PKB activation and insulin signaling: a novel insulin signaling pathway in the treatment of type 2 diabetes. </w:t>
      </w:r>
      <w:r w:rsidRPr="009C729A">
        <w:rPr>
          <w:i/>
          <w:iCs/>
          <w:lang w:val="en-GB"/>
        </w:rPr>
        <w:t>Diabetes Metab. Syndr. Obes. Targets Ther.</w:t>
      </w:r>
      <w:r w:rsidRPr="009C729A">
        <w:rPr>
          <w:lang w:val="en-GB"/>
        </w:rPr>
        <w:t xml:space="preserve"> </w:t>
      </w:r>
      <w:r w:rsidRPr="009C729A">
        <w:rPr>
          <w:b/>
          <w:bCs/>
          <w:lang w:val="en-GB"/>
        </w:rPr>
        <w:t>7,</w:t>
      </w:r>
      <w:r w:rsidRPr="009C729A">
        <w:rPr>
          <w:lang w:val="en-GB"/>
        </w:rPr>
        <w:t xml:space="preserve"> 55–64 (2014).</w:t>
      </w:r>
    </w:p>
    <w:p w14:paraId="769AA4A1" w14:textId="77777777" w:rsidR="007A1BC7" w:rsidRPr="009C729A" w:rsidRDefault="007A1BC7" w:rsidP="002C4A27">
      <w:pPr>
        <w:pStyle w:val="Bibliographie"/>
        <w:spacing w:line="360" w:lineRule="auto"/>
        <w:rPr>
          <w:lang w:val="en-GB"/>
        </w:rPr>
      </w:pPr>
      <w:r w:rsidRPr="009C729A">
        <w:rPr>
          <w:lang w:val="en-GB"/>
        </w:rPr>
        <w:t>23.</w:t>
      </w:r>
      <w:r w:rsidRPr="009C729A">
        <w:rPr>
          <w:lang w:val="en-GB"/>
        </w:rPr>
        <w:tab/>
        <w:t xml:space="preserve">Nishioka, C. </w:t>
      </w:r>
      <w:r w:rsidRPr="009C729A">
        <w:rPr>
          <w:i/>
          <w:iCs/>
          <w:lang w:val="en-GB"/>
        </w:rPr>
        <w:t>et al.</w:t>
      </w:r>
      <w:r w:rsidRPr="009C729A">
        <w:rPr>
          <w:lang w:val="en-GB"/>
        </w:rPr>
        <w:t xml:space="preserve"> Ki11502, a novel multitargeted receptor tyrosine kinase inhibitor, induces growth arrest and apoptosis of human leukemia cells in vitro and in vivo. </w:t>
      </w:r>
      <w:r w:rsidRPr="009C729A">
        <w:rPr>
          <w:i/>
          <w:iCs/>
          <w:lang w:val="en-GB"/>
        </w:rPr>
        <w:t>Blood</w:t>
      </w:r>
      <w:r w:rsidRPr="009C729A">
        <w:rPr>
          <w:lang w:val="en-GB"/>
        </w:rPr>
        <w:t xml:space="preserve"> </w:t>
      </w:r>
      <w:r w:rsidRPr="009C729A">
        <w:rPr>
          <w:b/>
          <w:bCs/>
          <w:lang w:val="en-GB"/>
        </w:rPr>
        <w:t>111,</w:t>
      </w:r>
      <w:r w:rsidRPr="009C729A">
        <w:rPr>
          <w:lang w:val="en-GB"/>
        </w:rPr>
        <w:t xml:space="preserve"> 5086–5092 (2008).</w:t>
      </w:r>
    </w:p>
    <w:p w14:paraId="25AA9932" w14:textId="77777777" w:rsidR="007A1BC7" w:rsidRPr="009C729A" w:rsidRDefault="007A1BC7" w:rsidP="002C4A27">
      <w:pPr>
        <w:pStyle w:val="Bibliographie"/>
        <w:spacing w:line="360" w:lineRule="auto"/>
        <w:rPr>
          <w:lang w:val="en-GB"/>
        </w:rPr>
      </w:pPr>
      <w:r w:rsidRPr="009C729A">
        <w:rPr>
          <w:lang w:val="en-GB"/>
        </w:rPr>
        <w:t>24.</w:t>
      </w:r>
      <w:r w:rsidRPr="009C729A">
        <w:rPr>
          <w:lang w:val="en-GB"/>
        </w:rPr>
        <w:tab/>
        <w:t xml:space="preserve">Hilhorst, R. </w:t>
      </w:r>
      <w:r w:rsidRPr="009C729A">
        <w:rPr>
          <w:i/>
          <w:iCs/>
          <w:lang w:val="en-GB"/>
        </w:rPr>
        <w:t>et al.</w:t>
      </w:r>
      <w:r w:rsidRPr="009C729A">
        <w:rPr>
          <w:lang w:val="en-GB"/>
        </w:rPr>
        <w:t xml:space="preserve"> in </w:t>
      </w:r>
      <w:r w:rsidRPr="009C729A">
        <w:rPr>
          <w:i/>
          <w:iCs/>
          <w:lang w:val="en-GB"/>
        </w:rPr>
        <w:t>Gene Regulation</w:t>
      </w:r>
      <w:r w:rsidRPr="009C729A">
        <w:rPr>
          <w:lang w:val="en-GB"/>
        </w:rPr>
        <w:t xml:space="preserve"> (ed. Bina, M.) </w:t>
      </w:r>
      <w:r w:rsidRPr="009C729A">
        <w:rPr>
          <w:b/>
          <w:bCs/>
          <w:lang w:val="en-GB"/>
        </w:rPr>
        <w:t>977,</w:t>
      </w:r>
      <w:r w:rsidRPr="009C729A">
        <w:rPr>
          <w:lang w:val="en-GB"/>
        </w:rPr>
        <w:t xml:space="preserve"> 259–271 (Humana Press, 2013).</w:t>
      </w:r>
    </w:p>
    <w:p w14:paraId="1CC3CB70" w14:textId="77777777" w:rsidR="007A1BC7" w:rsidRPr="009C729A" w:rsidRDefault="007A1BC7" w:rsidP="002C4A27">
      <w:pPr>
        <w:pStyle w:val="Bibliographie"/>
        <w:spacing w:line="360" w:lineRule="auto"/>
        <w:rPr>
          <w:lang w:val="en-GB"/>
        </w:rPr>
      </w:pPr>
      <w:r w:rsidRPr="009C729A">
        <w:rPr>
          <w:lang w:val="en-GB"/>
        </w:rPr>
        <w:t>25.</w:t>
      </w:r>
      <w:r w:rsidRPr="009C729A">
        <w:rPr>
          <w:lang w:val="en-GB"/>
        </w:rPr>
        <w:tab/>
        <w:t xml:space="preserve">Dasgupta, S. </w:t>
      </w:r>
      <w:r w:rsidRPr="009C729A">
        <w:rPr>
          <w:i/>
          <w:iCs/>
          <w:lang w:val="en-GB"/>
        </w:rPr>
        <w:t>et al.</w:t>
      </w:r>
      <w:r w:rsidRPr="009C729A">
        <w:rPr>
          <w:lang w:val="en-GB"/>
        </w:rPr>
        <w:t xml:space="preserve"> Mechanism of lipid induced insulin resistance: Activated PKC</w:t>
      </w:r>
      <w:r w:rsidRPr="009C729A">
        <w:rPr>
          <w:rFonts w:ascii="Cambria" w:hAnsi="Cambria" w:cs="Cambria"/>
          <w:lang w:val="en-GB"/>
        </w:rPr>
        <w:t>ε</w:t>
      </w:r>
      <w:r w:rsidRPr="009C729A">
        <w:rPr>
          <w:lang w:val="en-GB"/>
        </w:rPr>
        <w:t xml:space="preserve"> is a key regulator. </w:t>
      </w:r>
      <w:r w:rsidRPr="009C729A">
        <w:rPr>
          <w:i/>
          <w:iCs/>
          <w:lang w:val="en-GB"/>
        </w:rPr>
        <w:t>Biochim. Biophys. Acta BBA - Mol. Basis Dis.</w:t>
      </w:r>
      <w:r w:rsidRPr="009C729A">
        <w:rPr>
          <w:lang w:val="en-GB"/>
        </w:rPr>
        <w:t xml:space="preserve"> </w:t>
      </w:r>
      <w:r w:rsidRPr="009C729A">
        <w:rPr>
          <w:b/>
          <w:bCs/>
          <w:lang w:val="en-GB"/>
        </w:rPr>
        <w:t>1812,</w:t>
      </w:r>
      <w:r w:rsidRPr="009C729A">
        <w:rPr>
          <w:lang w:val="en-GB"/>
        </w:rPr>
        <w:t xml:space="preserve"> 495–506 (2011).</w:t>
      </w:r>
    </w:p>
    <w:p w14:paraId="1E604AFA" w14:textId="77777777" w:rsidR="007A1BC7" w:rsidRPr="009C729A" w:rsidRDefault="007A1BC7" w:rsidP="002C4A27">
      <w:pPr>
        <w:pStyle w:val="Bibliographie"/>
        <w:spacing w:line="360" w:lineRule="auto"/>
        <w:rPr>
          <w:lang w:val="en-GB"/>
        </w:rPr>
      </w:pPr>
      <w:r w:rsidRPr="009C729A">
        <w:rPr>
          <w:lang w:val="en-GB"/>
        </w:rPr>
        <w:t>26.</w:t>
      </w:r>
      <w:r w:rsidRPr="009C729A">
        <w:rPr>
          <w:lang w:val="en-GB"/>
        </w:rPr>
        <w:tab/>
        <w:t xml:space="preserve">Kim, J. K. </w:t>
      </w:r>
      <w:r w:rsidRPr="009C729A">
        <w:rPr>
          <w:i/>
          <w:iCs/>
          <w:lang w:val="en-GB"/>
        </w:rPr>
        <w:t>et al.</w:t>
      </w:r>
      <w:r w:rsidRPr="009C729A">
        <w:rPr>
          <w:lang w:val="en-GB"/>
        </w:rPr>
        <w:t xml:space="preserve"> PKC-</w:t>
      </w:r>
      <w:r w:rsidRPr="009C729A">
        <w:rPr>
          <w:rFonts w:ascii="Cambria" w:hAnsi="Cambria" w:cs="Cambria"/>
          <w:lang w:val="en-GB"/>
        </w:rPr>
        <w:t>θ</w:t>
      </w:r>
      <w:r w:rsidRPr="009C729A">
        <w:rPr>
          <w:lang w:val="en-GB"/>
        </w:rPr>
        <w:t xml:space="preserve"> knockout mice are protected from fat-induced insulin resistance. </w:t>
      </w:r>
      <w:r w:rsidRPr="009C729A">
        <w:rPr>
          <w:i/>
          <w:iCs/>
          <w:lang w:val="en-GB"/>
        </w:rPr>
        <w:t>J. Clin. Invest.</w:t>
      </w:r>
      <w:r w:rsidRPr="009C729A">
        <w:rPr>
          <w:lang w:val="en-GB"/>
        </w:rPr>
        <w:t xml:space="preserve"> </w:t>
      </w:r>
      <w:r w:rsidRPr="009C729A">
        <w:rPr>
          <w:b/>
          <w:bCs/>
          <w:lang w:val="en-GB"/>
        </w:rPr>
        <w:t>114,</w:t>
      </w:r>
      <w:r w:rsidRPr="009C729A">
        <w:rPr>
          <w:lang w:val="en-GB"/>
        </w:rPr>
        <w:t xml:space="preserve"> 823–827 (2004).</w:t>
      </w:r>
    </w:p>
    <w:p w14:paraId="6F2910A4" w14:textId="77777777" w:rsidR="007A1BC7" w:rsidRPr="009C729A" w:rsidRDefault="007A1BC7" w:rsidP="002C4A27">
      <w:pPr>
        <w:pStyle w:val="Bibliographie"/>
        <w:spacing w:line="360" w:lineRule="auto"/>
        <w:rPr>
          <w:lang w:val="en-GB"/>
        </w:rPr>
      </w:pPr>
      <w:r w:rsidRPr="009C729A">
        <w:rPr>
          <w:lang w:val="en-GB"/>
        </w:rPr>
        <w:lastRenderedPageBreak/>
        <w:t>27.</w:t>
      </w:r>
      <w:r w:rsidRPr="009C729A">
        <w:rPr>
          <w:lang w:val="en-GB"/>
        </w:rPr>
        <w:tab/>
        <w:t xml:space="preserve">Samuel, V. T. </w:t>
      </w:r>
      <w:r w:rsidRPr="009C729A">
        <w:rPr>
          <w:i/>
          <w:iCs/>
          <w:lang w:val="en-GB"/>
        </w:rPr>
        <w:t>et al.</w:t>
      </w:r>
      <w:r w:rsidRPr="009C729A">
        <w:rPr>
          <w:lang w:val="en-GB"/>
        </w:rPr>
        <w:t xml:space="preserve"> Inhibition of protein kinase C</w:t>
      </w:r>
      <w:r w:rsidRPr="009C729A">
        <w:rPr>
          <w:rFonts w:ascii="Cambria" w:hAnsi="Cambria" w:cs="Cambria"/>
          <w:lang w:val="en-GB"/>
        </w:rPr>
        <w:t>ε</w:t>
      </w:r>
      <w:r w:rsidRPr="009C729A">
        <w:rPr>
          <w:lang w:val="en-GB"/>
        </w:rPr>
        <w:t xml:space="preserve"> prevents hepatic insulin resistance in nonalcoholic fatty liver disease. </w:t>
      </w:r>
      <w:r w:rsidRPr="009C729A">
        <w:rPr>
          <w:i/>
          <w:iCs/>
          <w:lang w:val="en-GB"/>
        </w:rPr>
        <w:t>J. Clin. Invest.</w:t>
      </w:r>
      <w:r w:rsidRPr="009C729A">
        <w:rPr>
          <w:lang w:val="en-GB"/>
        </w:rPr>
        <w:t xml:space="preserve"> </w:t>
      </w:r>
      <w:r w:rsidRPr="009C729A">
        <w:rPr>
          <w:b/>
          <w:bCs/>
          <w:lang w:val="en-GB"/>
        </w:rPr>
        <w:t>117,</w:t>
      </w:r>
      <w:r w:rsidRPr="009C729A">
        <w:rPr>
          <w:lang w:val="en-GB"/>
        </w:rPr>
        <w:t xml:space="preserve"> 739–745 (2007).</w:t>
      </w:r>
    </w:p>
    <w:p w14:paraId="157049C9" w14:textId="77777777" w:rsidR="007A1BC7" w:rsidRPr="009C729A" w:rsidRDefault="007A1BC7" w:rsidP="002C4A27">
      <w:pPr>
        <w:pStyle w:val="Bibliographie"/>
        <w:spacing w:line="360" w:lineRule="auto"/>
        <w:rPr>
          <w:lang w:val="en-GB"/>
        </w:rPr>
      </w:pPr>
      <w:r w:rsidRPr="009C729A">
        <w:rPr>
          <w:lang w:val="en-GB"/>
        </w:rPr>
        <w:t>28.</w:t>
      </w:r>
      <w:r w:rsidRPr="009C729A">
        <w:rPr>
          <w:lang w:val="en-GB"/>
        </w:rPr>
        <w:tab/>
        <w:t xml:space="preserve">Cenni, V. </w:t>
      </w:r>
      <w:r w:rsidRPr="009C729A">
        <w:rPr>
          <w:i/>
          <w:iCs/>
          <w:lang w:val="en-GB"/>
        </w:rPr>
        <w:t>et al.</w:t>
      </w:r>
      <w:r w:rsidRPr="009C729A">
        <w:rPr>
          <w:lang w:val="en-GB"/>
        </w:rPr>
        <w:t xml:space="preserve"> Regulation of novel protein kinase C </w:t>
      </w:r>
      <w:r w:rsidRPr="009C729A">
        <w:rPr>
          <w:rFonts w:ascii="Cambria" w:hAnsi="Cambria" w:cs="Cambria"/>
          <w:lang w:val="en-GB"/>
        </w:rPr>
        <w:t>ε</w:t>
      </w:r>
      <w:r w:rsidRPr="009C729A">
        <w:rPr>
          <w:lang w:val="en-GB"/>
        </w:rPr>
        <w:t xml:space="preserve"> by phosphorylation. </w:t>
      </w:r>
      <w:r w:rsidRPr="009C729A">
        <w:rPr>
          <w:i/>
          <w:iCs/>
          <w:lang w:val="en-GB"/>
        </w:rPr>
        <w:t>Biochem. J.</w:t>
      </w:r>
      <w:r w:rsidRPr="009C729A">
        <w:rPr>
          <w:lang w:val="en-GB"/>
        </w:rPr>
        <w:t xml:space="preserve"> </w:t>
      </w:r>
      <w:r w:rsidRPr="009C729A">
        <w:rPr>
          <w:b/>
          <w:bCs/>
          <w:lang w:val="en-GB"/>
        </w:rPr>
        <w:t>363,</w:t>
      </w:r>
      <w:r w:rsidRPr="009C729A">
        <w:rPr>
          <w:lang w:val="en-GB"/>
        </w:rPr>
        <w:t xml:space="preserve"> 537–545 (2002).</w:t>
      </w:r>
    </w:p>
    <w:p w14:paraId="0FCB4E35" w14:textId="77777777" w:rsidR="007A1BC7" w:rsidRPr="009C729A" w:rsidRDefault="007A1BC7" w:rsidP="002C4A27">
      <w:pPr>
        <w:pStyle w:val="Bibliographie"/>
        <w:spacing w:line="360" w:lineRule="auto"/>
        <w:rPr>
          <w:lang w:val="en-GB"/>
        </w:rPr>
      </w:pPr>
      <w:r w:rsidRPr="009C729A">
        <w:rPr>
          <w:lang w:val="en-GB"/>
        </w:rPr>
        <w:t>29.</w:t>
      </w:r>
      <w:r w:rsidRPr="009C729A">
        <w:rPr>
          <w:lang w:val="en-GB"/>
        </w:rPr>
        <w:tab/>
        <w:t>Liu, Y., Graham, C., Li, A., Fisher, R. J. &amp; Shaw, S. Phosphorylation of the protein kinase C-theta activation loop and hydrophobic motif regulates its kinase activity, but only activation loop phosphorylation is critical to in vivo nuclear-factor-</w:t>
      </w:r>
      <w:r w:rsidRPr="009C729A">
        <w:rPr>
          <w:rFonts w:ascii="Cambria" w:hAnsi="Cambria" w:cs="Cambria"/>
          <w:lang w:val="en-GB"/>
        </w:rPr>
        <w:t>κ</w:t>
      </w:r>
      <w:r w:rsidRPr="009C729A">
        <w:rPr>
          <w:lang w:val="en-GB"/>
        </w:rPr>
        <w:t xml:space="preserve">B induction. </w:t>
      </w:r>
      <w:r w:rsidRPr="009C729A">
        <w:rPr>
          <w:i/>
          <w:iCs/>
          <w:lang w:val="en-GB"/>
        </w:rPr>
        <w:t>Biochem. J.</w:t>
      </w:r>
      <w:r w:rsidRPr="009C729A">
        <w:rPr>
          <w:lang w:val="en-GB"/>
        </w:rPr>
        <w:t xml:space="preserve"> </w:t>
      </w:r>
      <w:r w:rsidRPr="009C729A">
        <w:rPr>
          <w:b/>
          <w:bCs/>
          <w:lang w:val="en-GB"/>
        </w:rPr>
        <w:t>361,</w:t>
      </w:r>
      <w:r w:rsidRPr="009C729A">
        <w:rPr>
          <w:lang w:val="en-GB"/>
        </w:rPr>
        <w:t xml:space="preserve"> 255–265 (2002).</w:t>
      </w:r>
    </w:p>
    <w:p w14:paraId="058404D9" w14:textId="77777777" w:rsidR="007A1BC7" w:rsidRPr="009C729A" w:rsidRDefault="007A1BC7" w:rsidP="002C4A27">
      <w:pPr>
        <w:pStyle w:val="Bibliographie"/>
        <w:spacing w:line="360" w:lineRule="auto"/>
        <w:rPr>
          <w:lang w:val="en-GB"/>
        </w:rPr>
      </w:pPr>
      <w:r w:rsidRPr="009C729A">
        <w:rPr>
          <w:lang w:val="en-GB"/>
        </w:rPr>
        <w:t>30.</w:t>
      </w:r>
      <w:r w:rsidRPr="009C729A">
        <w:rPr>
          <w:lang w:val="en-GB"/>
        </w:rPr>
        <w:tab/>
        <w:t xml:space="preserve">Evenou, J.-P. </w:t>
      </w:r>
      <w:r w:rsidRPr="009C729A">
        <w:rPr>
          <w:i/>
          <w:iCs/>
          <w:lang w:val="en-GB"/>
        </w:rPr>
        <w:t>et al.</w:t>
      </w:r>
      <w:r w:rsidRPr="009C729A">
        <w:rPr>
          <w:lang w:val="en-GB"/>
        </w:rPr>
        <w:t xml:space="preserve"> The Potent Protein Kinase C-Selective Inhibitor AEB071 (Sotrastaurin) Represents a New Class of Immunosuppressive Agents Affecting Early T-Cell Activation. </w:t>
      </w:r>
      <w:r w:rsidRPr="009C729A">
        <w:rPr>
          <w:i/>
          <w:iCs/>
          <w:lang w:val="en-GB"/>
        </w:rPr>
        <w:t>J. Pharmacol. Exp. Ther.</w:t>
      </w:r>
      <w:r w:rsidRPr="009C729A">
        <w:rPr>
          <w:lang w:val="en-GB"/>
        </w:rPr>
        <w:t xml:space="preserve"> </w:t>
      </w:r>
      <w:r w:rsidRPr="009C729A">
        <w:rPr>
          <w:b/>
          <w:bCs/>
          <w:lang w:val="en-GB"/>
        </w:rPr>
        <w:t>330,</w:t>
      </w:r>
      <w:r w:rsidRPr="009C729A">
        <w:rPr>
          <w:lang w:val="en-GB"/>
        </w:rPr>
        <w:t xml:space="preserve"> 792–801 (2009).</w:t>
      </w:r>
    </w:p>
    <w:p w14:paraId="34BAB826" w14:textId="77777777" w:rsidR="007A1BC7" w:rsidRPr="009C729A" w:rsidRDefault="007A1BC7" w:rsidP="002C4A27">
      <w:pPr>
        <w:pStyle w:val="Bibliographie"/>
        <w:spacing w:line="360" w:lineRule="auto"/>
        <w:rPr>
          <w:lang w:val="en-GB"/>
        </w:rPr>
      </w:pPr>
      <w:r w:rsidRPr="009C729A">
        <w:rPr>
          <w:lang w:val="en-GB"/>
        </w:rPr>
        <w:t>31.</w:t>
      </w:r>
      <w:r w:rsidRPr="009C729A">
        <w:rPr>
          <w:lang w:val="en-GB"/>
        </w:rPr>
        <w:tab/>
        <w:t xml:space="preserve">Rodr&amp;#xed </w:t>
      </w:r>
      <w:r w:rsidRPr="009C729A">
        <w:rPr>
          <w:i/>
          <w:iCs/>
          <w:lang w:val="en-GB"/>
        </w:rPr>
        <w:t>et al.</w:t>
      </w:r>
      <w:r w:rsidRPr="009C729A">
        <w:rPr>
          <w:lang w:val="en-GB"/>
        </w:rPr>
        <w:t xml:space="preserve"> Metformin Induces Cell Cycle Arrest and Apoptosis in Drug-Resistant Leukemia Cells. </w:t>
      </w:r>
      <w:r w:rsidRPr="009C729A">
        <w:rPr>
          <w:i/>
          <w:iCs/>
          <w:lang w:val="en-GB"/>
        </w:rPr>
        <w:t>Leuk. Res. Treat.</w:t>
      </w:r>
      <w:r w:rsidRPr="009C729A">
        <w:rPr>
          <w:lang w:val="en-GB"/>
        </w:rPr>
        <w:t xml:space="preserve"> </w:t>
      </w:r>
      <w:r w:rsidRPr="009C729A">
        <w:rPr>
          <w:b/>
          <w:bCs/>
          <w:lang w:val="en-GB"/>
        </w:rPr>
        <w:t>2015,</w:t>
      </w:r>
      <w:r w:rsidRPr="009C729A">
        <w:rPr>
          <w:lang w:val="en-GB"/>
        </w:rPr>
        <w:t xml:space="preserve"> e516460 (2015).</w:t>
      </w:r>
    </w:p>
    <w:p w14:paraId="7A374FEF" w14:textId="77777777" w:rsidR="007A1BC7" w:rsidRPr="009C729A" w:rsidRDefault="007A1BC7" w:rsidP="002C4A27">
      <w:pPr>
        <w:pStyle w:val="Bibliographie"/>
        <w:spacing w:line="360" w:lineRule="auto"/>
        <w:rPr>
          <w:lang w:val="en-GB"/>
        </w:rPr>
      </w:pPr>
      <w:r w:rsidRPr="009C729A">
        <w:rPr>
          <w:lang w:val="en-GB"/>
        </w:rPr>
        <w:t>32.</w:t>
      </w:r>
      <w:r w:rsidRPr="009C729A">
        <w:rPr>
          <w:lang w:val="en-GB"/>
        </w:rPr>
        <w:tab/>
        <w:t xml:space="preserve">Anstee, Q. M. &amp; Day, C. P. The genetics of NAFLD. </w:t>
      </w:r>
      <w:r w:rsidRPr="009C729A">
        <w:rPr>
          <w:i/>
          <w:iCs/>
          <w:lang w:val="en-GB"/>
        </w:rPr>
        <w:t>Nat. Rev. Gastroenterol. Hepatol.</w:t>
      </w:r>
      <w:r w:rsidRPr="009C729A">
        <w:rPr>
          <w:lang w:val="en-GB"/>
        </w:rPr>
        <w:t xml:space="preserve"> </w:t>
      </w:r>
      <w:r w:rsidRPr="009C729A">
        <w:rPr>
          <w:b/>
          <w:bCs/>
          <w:lang w:val="en-GB"/>
        </w:rPr>
        <w:t>10,</w:t>
      </w:r>
      <w:r w:rsidRPr="009C729A">
        <w:rPr>
          <w:lang w:val="en-GB"/>
        </w:rPr>
        <w:t xml:space="preserve"> 645–655 (2013).</w:t>
      </w:r>
    </w:p>
    <w:p w14:paraId="370284A0" w14:textId="77777777" w:rsidR="007A1BC7" w:rsidRPr="009C729A" w:rsidRDefault="007A1BC7" w:rsidP="002C4A27">
      <w:pPr>
        <w:pStyle w:val="Bibliographie"/>
        <w:spacing w:line="360" w:lineRule="auto"/>
        <w:rPr>
          <w:lang w:val="en-GB"/>
        </w:rPr>
      </w:pPr>
      <w:r w:rsidRPr="009C729A">
        <w:rPr>
          <w:lang w:val="en-GB"/>
        </w:rPr>
        <w:t>33.</w:t>
      </w:r>
      <w:r w:rsidRPr="009C729A">
        <w:rPr>
          <w:lang w:val="en-GB"/>
        </w:rPr>
        <w:tab/>
        <w:t xml:space="preserve">Cofer, Z. C. </w:t>
      </w:r>
      <w:r w:rsidRPr="009C729A">
        <w:rPr>
          <w:i/>
          <w:iCs/>
          <w:lang w:val="en-GB"/>
        </w:rPr>
        <w:t>et al.</w:t>
      </w:r>
      <w:r w:rsidRPr="009C729A">
        <w:rPr>
          <w:lang w:val="en-GB"/>
        </w:rPr>
        <w:t xml:space="preserve"> Methylation Microarray Studies Highlight PDGFA Expression as a Factor in Biliary Atresia. </w:t>
      </w:r>
      <w:r w:rsidRPr="009C729A">
        <w:rPr>
          <w:i/>
          <w:iCs/>
          <w:lang w:val="en-GB"/>
        </w:rPr>
        <w:t>PLOS ONE</w:t>
      </w:r>
      <w:r w:rsidRPr="009C729A">
        <w:rPr>
          <w:lang w:val="en-GB"/>
        </w:rPr>
        <w:t xml:space="preserve"> </w:t>
      </w:r>
      <w:r w:rsidRPr="009C729A">
        <w:rPr>
          <w:b/>
          <w:bCs/>
          <w:lang w:val="en-GB"/>
        </w:rPr>
        <w:t>11,</w:t>
      </w:r>
      <w:r w:rsidRPr="009C729A">
        <w:rPr>
          <w:lang w:val="en-GB"/>
        </w:rPr>
        <w:t xml:space="preserve"> e0151521 (2016).</w:t>
      </w:r>
    </w:p>
    <w:p w14:paraId="76A6D141" w14:textId="77777777" w:rsidR="007A1BC7" w:rsidRPr="009C729A" w:rsidRDefault="007A1BC7" w:rsidP="002C4A27">
      <w:pPr>
        <w:pStyle w:val="Bibliographie"/>
        <w:spacing w:line="360" w:lineRule="auto"/>
        <w:rPr>
          <w:lang w:val="en-GB"/>
        </w:rPr>
      </w:pPr>
      <w:r w:rsidRPr="009C729A">
        <w:rPr>
          <w:lang w:val="en-GB"/>
        </w:rPr>
        <w:t>34.</w:t>
      </w:r>
      <w:r w:rsidRPr="009C729A">
        <w:rPr>
          <w:lang w:val="en-GB"/>
        </w:rPr>
        <w:tab/>
        <w:t xml:space="preserve">Boonjaraspinyo, S. </w:t>
      </w:r>
      <w:r w:rsidRPr="009C729A">
        <w:rPr>
          <w:i/>
          <w:iCs/>
          <w:lang w:val="en-GB"/>
        </w:rPr>
        <w:t>et al.</w:t>
      </w:r>
      <w:r w:rsidRPr="009C729A">
        <w:rPr>
          <w:lang w:val="en-GB"/>
        </w:rPr>
        <w:t xml:space="preserve"> Platelet-derived growth factor may be a potential diagnostic and prognostic marker for cholangiocarcinoma. </w:t>
      </w:r>
      <w:r w:rsidRPr="009C729A">
        <w:rPr>
          <w:i/>
          <w:iCs/>
          <w:lang w:val="en-GB"/>
        </w:rPr>
        <w:t>Tumour Biol. J. Int. Soc. Oncodevelopmental Biol. Med.</w:t>
      </w:r>
      <w:r w:rsidRPr="009C729A">
        <w:rPr>
          <w:lang w:val="en-GB"/>
        </w:rPr>
        <w:t xml:space="preserve"> </w:t>
      </w:r>
      <w:r w:rsidRPr="009C729A">
        <w:rPr>
          <w:b/>
          <w:bCs/>
          <w:lang w:val="en-GB"/>
        </w:rPr>
        <w:t>33,</w:t>
      </w:r>
      <w:r w:rsidRPr="009C729A">
        <w:rPr>
          <w:lang w:val="en-GB"/>
        </w:rPr>
        <w:t xml:space="preserve"> 1785–1802 (2012).</w:t>
      </w:r>
    </w:p>
    <w:p w14:paraId="78B6905D" w14:textId="77777777" w:rsidR="007A1BC7" w:rsidRPr="009C729A" w:rsidRDefault="007A1BC7" w:rsidP="002C4A27">
      <w:pPr>
        <w:pStyle w:val="Bibliographie"/>
        <w:spacing w:line="360" w:lineRule="auto"/>
        <w:rPr>
          <w:lang w:val="en-GB"/>
        </w:rPr>
      </w:pPr>
      <w:r w:rsidRPr="009C729A">
        <w:rPr>
          <w:lang w:val="en-GB"/>
        </w:rPr>
        <w:t>35.</w:t>
      </w:r>
      <w:r w:rsidRPr="009C729A">
        <w:rPr>
          <w:lang w:val="en-GB"/>
        </w:rPr>
        <w:tab/>
        <w:t xml:space="preserve">Michelini, E. </w:t>
      </w:r>
      <w:r w:rsidRPr="009C729A">
        <w:rPr>
          <w:i/>
          <w:iCs/>
          <w:lang w:val="en-GB"/>
        </w:rPr>
        <w:t>et al.</w:t>
      </w:r>
      <w:r w:rsidRPr="009C729A">
        <w:rPr>
          <w:lang w:val="en-GB"/>
        </w:rPr>
        <w:t xml:space="preserve"> Is cholangiocarcinoma another complication of insulin resistance: a report of three cases. </w:t>
      </w:r>
      <w:r w:rsidRPr="009C729A">
        <w:rPr>
          <w:i/>
          <w:iCs/>
          <w:lang w:val="en-GB"/>
        </w:rPr>
        <w:t>Metab. Syndr. Relat. Disord.</w:t>
      </w:r>
      <w:r w:rsidRPr="009C729A">
        <w:rPr>
          <w:lang w:val="en-GB"/>
        </w:rPr>
        <w:t xml:space="preserve"> </w:t>
      </w:r>
      <w:r w:rsidRPr="009C729A">
        <w:rPr>
          <w:b/>
          <w:bCs/>
          <w:lang w:val="en-GB"/>
        </w:rPr>
        <w:t>5,</w:t>
      </w:r>
      <w:r w:rsidRPr="009C729A">
        <w:rPr>
          <w:lang w:val="en-GB"/>
        </w:rPr>
        <w:t xml:space="preserve"> 194–202 (2007).</w:t>
      </w:r>
    </w:p>
    <w:p w14:paraId="0ECD3367" w14:textId="77777777" w:rsidR="007A1BC7" w:rsidRPr="009C729A" w:rsidRDefault="007A1BC7" w:rsidP="002C4A27">
      <w:pPr>
        <w:pStyle w:val="Bibliographie"/>
        <w:spacing w:line="360" w:lineRule="auto"/>
        <w:rPr>
          <w:lang w:val="en-GB"/>
        </w:rPr>
      </w:pPr>
      <w:r w:rsidRPr="009C729A">
        <w:rPr>
          <w:lang w:val="en-GB"/>
        </w:rPr>
        <w:t>36.</w:t>
      </w:r>
      <w:r w:rsidRPr="009C729A">
        <w:rPr>
          <w:lang w:val="en-GB"/>
        </w:rPr>
        <w:tab/>
        <w:t xml:space="preserve">Andrae, J., Gallini, R. &amp; Betsholtz, C. Role of platelet-derived growth factors in physiology and medicine. </w:t>
      </w:r>
      <w:r w:rsidRPr="009C729A">
        <w:rPr>
          <w:i/>
          <w:iCs/>
          <w:lang w:val="en-GB"/>
        </w:rPr>
        <w:t>Genes Dev.</w:t>
      </w:r>
      <w:r w:rsidRPr="009C729A">
        <w:rPr>
          <w:lang w:val="en-GB"/>
        </w:rPr>
        <w:t xml:space="preserve"> </w:t>
      </w:r>
      <w:r w:rsidRPr="009C729A">
        <w:rPr>
          <w:b/>
          <w:bCs/>
          <w:lang w:val="en-GB"/>
        </w:rPr>
        <w:t>22,</w:t>
      </w:r>
      <w:r w:rsidRPr="009C729A">
        <w:rPr>
          <w:lang w:val="en-GB"/>
        </w:rPr>
        <w:t xml:space="preserve"> 1276–1312 (2008).</w:t>
      </w:r>
    </w:p>
    <w:p w14:paraId="7139B462" w14:textId="77777777" w:rsidR="007A1BC7" w:rsidRPr="009C729A" w:rsidRDefault="007A1BC7" w:rsidP="002C4A27">
      <w:pPr>
        <w:pStyle w:val="Bibliographie"/>
        <w:spacing w:line="360" w:lineRule="auto"/>
        <w:rPr>
          <w:lang w:val="en-GB"/>
        </w:rPr>
      </w:pPr>
      <w:r w:rsidRPr="009C729A">
        <w:rPr>
          <w:lang w:val="en-GB"/>
        </w:rPr>
        <w:t>37.</w:t>
      </w:r>
      <w:r w:rsidRPr="009C729A">
        <w:rPr>
          <w:lang w:val="en-GB"/>
        </w:rPr>
        <w:tab/>
        <w:t>Awuah, P. K., Nejak-Bowen, K. N. &amp; Monga, S. P. S. Role and Regulation of PDGFR</w:t>
      </w:r>
      <w:r w:rsidRPr="009C729A">
        <w:rPr>
          <w:rFonts w:ascii="Cambria" w:hAnsi="Cambria" w:cs="Cambria"/>
          <w:lang w:val="en-GB"/>
        </w:rPr>
        <w:t>α</w:t>
      </w:r>
      <w:r w:rsidRPr="009C729A">
        <w:rPr>
          <w:lang w:val="en-GB"/>
        </w:rPr>
        <w:t xml:space="preserve"> Signaling in Liver Development and Regeneration. </w:t>
      </w:r>
      <w:r w:rsidRPr="009C729A">
        <w:rPr>
          <w:i/>
          <w:iCs/>
          <w:lang w:val="en-GB"/>
        </w:rPr>
        <w:t>Am. J. Pathol.</w:t>
      </w:r>
      <w:r w:rsidRPr="009C729A">
        <w:rPr>
          <w:lang w:val="en-GB"/>
        </w:rPr>
        <w:t xml:space="preserve"> </w:t>
      </w:r>
      <w:r w:rsidRPr="009C729A">
        <w:rPr>
          <w:b/>
          <w:bCs/>
          <w:lang w:val="en-GB"/>
        </w:rPr>
        <w:t>182,</w:t>
      </w:r>
      <w:r w:rsidRPr="009C729A">
        <w:rPr>
          <w:lang w:val="en-GB"/>
        </w:rPr>
        <w:t xml:space="preserve"> 1648–1658 (2013).</w:t>
      </w:r>
    </w:p>
    <w:p w14:paraId="4DC9F5C2" w14:textId="77777777" w:rsidR="007A1BC7" w:rsidRPr="009C729A" w:rsidRDefault="007A1BC7" w:rsidP="002C4A27">
      <w:pPr>
        <w:pStyle w:val="Bibliographie"/>
        <w:spacing w:line="360" w:lineRule="auto"/>
        <w:rPr>
          <w:lang w:val="en-GB"/>
        </w:rPr>
      </w:pPr>
      <w:r w:rsidRPr="009C729A">
        <w:rPr>
          <w:lang w:val="en-GB"/>
        </w:rPr>
        <w:t>38.</w:t>
      </w:r>
      <w:r w:rsidRPr="009C729A">
        <w:rPr>
          <w:lang w:val="en-GB"/>
        </w:rPr>
        <w:tab/>
        <w:t xml:space="preserve">Thieringer, F. </w:t>
      </w:r>
      <w:r w:rsidRPr="009C729A">
        <w:rPr>
          <w:i/>
          <w:iCs/>
          <w:lang w:val="en-GB"/>
        </w:rPr>
        <w:t>et al.</w:t>
      </w:r>
      <w:r w:rsidRPr="009C729A">
        <w:rPr>
          <w:lang w:val="en-GB"/>
        </w:rPr>
        <w:t xml:space="preserve"> Spontaneous hepatic fibrosis in transgenic mice overexpressing PDGF-A. </w:t>
      </w:r>
      <w:r w:rsidRPr="009C729A">
        <w:rPr>
          <w:i/>
          <w:iCs/>
          <w:lang w:val="en-GB"/>
        </w:rPr>
        <w:t>Gene</w:t>
      </w:r>
      <w:r w:rsidRPr="009C729A">
        <w:rPr>
          <w:lang w:val="en-GB"/>
        </w:rPr>
        <w:t xml:space="preserve"> </w:t>
      </w:r>
      <w:r w:rsidRPr="009C729A">
        <w:rPr>
          <w:b/>
          <w:bCs/>
          <w:lang w:val="en-GB"/>
        </w:rPr>
        <w:t>423,</w:t>
      </w:r>
      <w:r w:rsidRPr="009C729A">
        <w:rPr>
          <w:lang w:val="en-GB"/>
        </w:rPr>
        <w:t xml:space="preserve"> 23–28 (2008).</w:t>
      </w:r>
    </w:p>
    <w:p w14:paraId="57E5EB84" w14:textId="77777777" w:rsidR="007A1BC7" w:rsidRPr="009C729A" w:rsidRDefault="007A1BC7" w:rsidP="002C4A27">
      <w:pPr>
        <w:pStyle w:val="Bibliographie"/>
        <w:spacing w:line="360" w:lineRule="auto"/>
        <w:rPr>
          <w:lang w:val="en-GB"/>
        </w:rPr>
      </w:pPr>
      <w:r w:rsidRPr="009C729A">
        <w:rPr>
          <w:lang w:val="en-GB"/>
        </w:rPr>
        <w:t>39.</w:t>
      </w:r>
      <w:r w:rsidRPr="009C729A">
        <w:rPr>
          <w:lang w:val="en-GB"/>
        </w:rPr>
        <w:tab/>
        <w:t>Kikuchi, A. &amp; Monga, S. P. PDGFR</w:t>
      </w:r>
      <w:r w:rsidRPr="009C729A">
        <w:rPr>
          <w:rFonts w:ascii="Cambria" w:hAnsi="Cambria" w:cs="Cambria"/>
          <w:lang w:val="en-GB"/>
        </w:rPr>
        <w:t>α</w:t>
      </w:r>
      <w:r w:rsidRPr="009C729A">
        <w:rPr>
          <w:lang w:val="en-GB"/>
        </w:rPr>
        <w:t xml:space="preserve"> in liver pathophysiology: emerging roles in development, regeneration, fibrosis, and cancer. </w:t>
      </w:r>
      <w:r w:rsidRPr="009C729A">
        <w:rPr>
          <w:i/>
          <w:iCs/>
          <w:lang w:val="en-GB"/>
        </w:rPr>
        <w:t>Gene Expr.</w:t>
      </w:r>
      <w:r w:rsidRPr="009C729A">
        <w:rPr>
          <w:lang w:val="en-GB"/>
        </w:rPr>
        <w:t xml:space="preserve"> </w:t>
      </w:r>
      <w:r w:rsidRPr="009C729A">
        <w:rPr>
          <w:b/>
          <w:bCs/>
          <w:lang w:val="en-GB"/>
        </w:rPr>
        <w:t>16,</w:t>
      </w:r>
      <w:r w:rsidRPr="009C729A">
        <w:rPr>
          <w:lang w:val="en-GB"/>
        </w:rPr>
        <w:t xml:space="preserve"> 109–127 (2015).</w:t>
      </w:r>
    </w:p>
    <w:p w14:paraId="2A891134" w14:textId="77777777" w:rsidR="007A1BC7" w:rsidRPr="009C729A" w:rsidRDefault="007A1BC7" w:rsidP="002C4A27">
      <w:pPr>
        <w:pStyle w:val="Bibliographie"/>
        <w:spacing w:line="360" w:lineRule="auto"/>
        <w:rPr>
          <w:lang w:val="en-GB"/>
        </w:rPr>
      </w:pPr>
      <w:r w:rsidRPr="009C729A">
        <w:rPr>
          <w:lang w:val="en-GB"/>
        </w:rPr>
        <w:t>40.</w:t>
      </w:r>
      <w:r w:rsidRPr="009C729A">
        <w:rPr>
          <w:lang w:val="en-GB"/>
        </w:rPr>
        <w:tab/>
        <w:t xml:space="preserve">Bril, F. </w:t>
      </w:r>
      <w:r w:rsidRPr="009C729A">
        <w:rPr>
          <w:i/>
          <w:iCs/>
          <w:lang w:val="en-GB"/>
        </w:rPr>
        <w:t>et al.</w:t>
      </w:r>
      <w:r w:rsidRPr="009C729A">
        <w:rPr>
          <w:lang w:val="en-GB"/>
        </w:rPr>
        <w:t xml:space="preserve"> Relationship between disease severity, hyperinsulinemia, and impaired insulin clearance in patients with nonalcoholic steatohepatitis. </w:t>
      </w:r>
      <w:r w:rsidRPr="009C729A">
        <w:rPr>
          <w:i/>
          <w:iCs/>
          <w:lang w:val="en-GB"/>
        </w:rPr>
        <w:t>Hepatology</w:t>
      </w:r>
      <w:r w:rsidRPr="009C729A">
        <w:rPr>
          <w:lang w:val="en-GB"/>
        </w:rPr>
        <w:t xml:space="preserve"> </w:t>
      </w:r>
      <w:r w:rsidRPr="009C729A">
        <w:rPr>
          <w:b/>
          <w:bCs/>
          <w:lang w:val="en-GB"/>
        </w:rPr>
        <w:t>59,</w:t>
      </w:r>
      <w:r w:rsidRPr="009C729A">
        <w:rPr>
          <w:lang w:val="en-GB"/>
        </w:rPr>
        <w:t xml:space="preserve"> 2178–2187 (2014).</w:t>
      </w:r>
    </w:p>
    <w:p w14:paraId="6765C118" w14:textId="77777777" w:rsidR="007A1BC7" w:rsidRPr="009C729A" w:rsidRDefault="007A1BC7" w:rsidP="002C4A27">
      <w:pPr>
        <w:pStyle w:val="Bibliographie"/>
        <w:spacing w:line="360" w:lineRule="auto"/>
        <w:rPr>
          <w:lang w:val="en-GB"/>
        </w:rPr>
      </w:pPr>
      <w:r w:rsidRPr="009C729A">
        <w:rPr>
          <w:lang w:val="en-GB"/>
        </w:rPr>
        <w:t>41.</w:t>
      </w:r>
      <w:r w:rsidRPr="009C729A">
        <w:rPr>
          <w:lang w:val="en-GB"/>
        </w:rPr>
        <w:tab/>
        <w:t xml:space="preserve">Zick, Y. Ser/Thr Phosphorylation of IRS Proteins: A Molecular Basis for Insulin Resistance. </w:t>
      </w:r>
      <w:r w:rsidRPr="009C729A">
        <w:rPr>
          <w:i/>
          <w:iCs/>
          <w:lang w:val="en-GB"/>
        </w:rPr>
        <w:t>Sci STKE</w:t>
      </w:r>
      <w:r w:rsidRPr="009C729A">
        <w:rPr>
          <w:lang w:val="en-GB"/>
        </w:rPr>
        <w:t xml:space="preserve"> </w:t>
      </w:r>
      <w:r w:rsidRPr="009C729A">
        <w:rPr>
          <w:b/>
          <w:bCs/>
          <w:lang w:val="en-GB"/>
        </w:rPr>
        <w:t>2005,</w:t>
      </w:r>
      <w:r w:rsidRPr="009C729A">
        <w:rPr>
          <w:lang w:val="en-GB"/>
        </w:rPr>
        <w:t xml:space="preserve"> pe4-pe4 (2005).</w:t>
      </w:r>
    </w:p>
    <w:p w14:paraId="45ADA151" w14:textId="77777777" w:rsidR="007A1BC7" w:rsidRPr="009C729A" w:rsidRDefault="007A1BC7" w:rsidP="002C4A27">
      <w:pPr>
        <w:pStyle w:val="Bibliographie"/>
        <w:spacing w:line="360" w:lineRule="auto"/>
        <w:rPr>
          <w:lang w:val="en-GB"/>
        </w:rPr>
      </w:pPr>
      <w:r w:rsidRPr="009C729A">
        <w:rPr>
          <w:lang w:val="en-GB"/>
        </w:rPr>
        <w:t>42.</w:t>
      </w:r>
      <w:r w:rsidRPr="009C729A">
        <w:rPr>
          <w:lang w:val="en-GB"/>
        </w:rPr>
        <w:tab/>
        <w:t xml:space="preserve">Dyson, J. K., Anstee, Q. M. &amp; McPherson, S. Republished: Non-alcoholic fatty liver disease: a practical approach to treatment. </w:t>
      </w:r>
      <w:r w:rsidRPr="009C729A">
        <w:rPr>
          <w:i/>
          <w:iCs/>
          <w:lang w:val="en-GB"/>
        </w:rPr>
        <w:t>Postgrad. Med. J.</w:t>
      </w:r>
      <w:r w:rsidRPr="009C729A">
        <w:rPr>
          <w:lang w:val="en-GB"/>
        </w:rPr>
        <w:t xml:space="preserve"> </w:t>
      </w:r>
      <w:r w:rsidRPr="009C729A">
        <w:rPr>
          <w:b/>
          <w:bCs/>
          <w:lang w:val="en-GB"/>
        </w:rPr>
        <w:t>91,</w:t>
      </w:r>
      <w:r w:rsidRPr="009C729A">
        <w:rPr>
          <w:lang w:val="en-GB"/>
        </w:rPr>
        <w:t xml:space="preserve"> 92–101 (2015).</w:t>
      </w:r>
    </w:p>
    <w:p w14:paraId="311273F9" w14:textId="77777777" w:rsidR="007A1BC7" w:rsidRPr="009C729A" w:rsidRDefault="007A1BC7" w:rsidP="002C4A27">
      <w:pPr>
        <w:pStyle w:val="Bibliographie"/>
        <w:spacing w:line="360" w:lineRule="auto"/>
        <w:rPr>
          <w:lang w:val="en-GB"/>
        </w:rPr>
      </w:pPr>
      <w:r w:rsidRPr="009C729A">
        <w:rPr>
          <w:lang w:val="en-GB"/>
        </w:rPr>
        <w:t>43.</w:t>
      </w:r>
      <w:r w:rsidRPr="009C729A">
        <w:rPr>
          <w:lang w:val="en-GB"/>
        </w:rPr>
        <w:tab/>
        <w:t xml:space="preserve">Bo, S., Benso, A., Durazzo, M. &amp; Ghigo, E. Does use of metformin protect against cancer in Type 2 diabetes mellitus? </w:t>
      </w:r>
      <w:r w:rsidRPr="009C729A">
        <w:rPr>
          <w:i/>
          <w:iCs/>
          <w:lang w:val="en-GB"/>
        </w:rPr>
        <w:t>J. Endocrinol. Invest.</w:t>
      </w:r>
      <w:r w:rsidRPr="009C729A">
        <w:rPr>
          <w:lang w:val="en-GB"/>
        </w:rPr>
        <w:t xml:space="preserve"> </w:t>
      </w:r>
      <w:r w:rsidRPr="009C729A">
        <w:rPr>
          <w:b/>
          <w:bCs/>
          <w:lang w:val="en-GB"/>
        </w:rPr>
        <w:t>35,</w:t>
      </w:r>
      <w:r w:rsidRPr="009C729A">
        <w:rPr>
          <w:lang w:val="en-GB"/>
        </w:rPr>
        <w:t xml:space="preserve"> 231–235 (2012).</w:t>
      </w:r>
    </w:p>
    <w:p w14:paraId="2BF7DF3D" w14:textId="77777777" w:rsidR="007A1BC7" w:rsidRPr="009C729A" w:rsidRDefault="007A1BC7" w:rsidP="002C4A27">
      <w:pPr>
        <w:pStyle w:val="Bibliographie"/>
        <w:spacing w:line="360" w:lineRule="auto"/>
        <w:rPr>
          <w:lang w:val="en-GB"/>
        </w:rPr>
      </w:pPr>
      <w:r w:rsidRPr="009C729A">
        <w:rPr>
          <w:lang w:val="en-GB"/>
        </w:rPr>
        <w:lastRenderedPageBreak/>
        <w:t>44.</w:t>
      </w:r>
      <w:r w:rsidRPr="009C729A">
        <w:rPr>
          <w:lang w:val="en-GB"/>
        </w:rPr>
        <w:tab/>
        <w:t xml:space="preserve">Hägerkvist, R., Jansson, L. &amp; Welsh, N. Imatinib mesylate improves insulin sensitivity and glucose disposal rates in rats fed a high-fat diet. </w:t>
      </w:r>
      <w:r w:rsidRPr="009C729A">
        <w:rPr>
          <w:i/>
          <w:iCs/>
          <w:lang w:val="en-GB"/>
        </w:rPr>
        <w:t>Clin. Sci.</w:t>
      </w:r>
      <w:r w:rsidRPr="009C729A">
        <w:rPr>
          <w:lang w:val="en-GB"/>
        </w:rPr>
        <w:t xml:space="preserve"> </w:t>
      </w:r>
      <w:r w:rsidRPr="009C729A">
        <w:rPr>
          <w:b/>
          <w:bCs/>
          <w:lang w:val="en-GB"/>
        </w:rPr>
        <w:t>114,</w:t>
      </w:r>
      <w:r w:rsidRPr="009C729A">
        <w:rPr>
          <w:lang w:val="en-GB"/>
        </w:rPr>
        <w:t xml:space="preserve"> 65–71 (2008).</w:t>
      </w:r>
    </w:p>
    <w:p w14:paraId="5F3C0172" w14:textId="77777777" w:rsidR="007A1BC7" w:rsidRPr="009C729A" w:rsidRDefault="007A1BC7" w:rsidP="002C4A27">
      <w:pPr>
        <w:pStyle w:val="Bibliographie"/>
        <w:spacing w:line="360" w:lineRule="auto"/>
        <w:rPr>
          <w:lang w:val="en-GB"/>
        </w:rPr>
      </w:pPr>
      <w:r w:rsidRPr="009C729A">
        <w:rPr>
          <w:lang w:val="en-GB"/>
        </w:rPr>
        <w:t>45.</w:t>
      </w:r>
      <w:r w:rsidRPr="009C729A">
        <w:rPr>
          <w:lang w:val="en-GB"/>
        </w:rPr>
        <w:tab/>
        <w:t xml:space="preserve">Breccia, M., Muscaritoli, M., Aversa, Z., Mandelli, F. &amp; Alimena, G. Imatinib Mesylate May Improve Fasting Blood Glucose in Diabetic Ph+ Chronic Myelogenous Leukemia Patients Responsive to Treatment. </w:t>
      </w:r>
      <w:r w:rsidRPr="009C729A">
        <w:rPr>
          <w:i/>
          <w:iCs/>
          <w:lang w:val="en-GB"/>
        </w:rPr>
        <w:t>J. Clin. Oncol.</w:t>
      </w:r>
      <w:r w:rsidRPr="009C729A">
        <w:rPr>
          <w:lang w:val="en-GB"/>
        </w:rPr>
        <w:t xml:space="preserve"> </w:t>
      </w:r>
      <w:r w:rsidRPr="009C729A">
        <w:rPr>
          <w:b/>
          <w:bCs/>
          <w:lang w:val="en-GB"/>
        </w:rPr>
        <w:t>22,</w:t>
      </w:r>
      <w:r w:rsidRPr="009C729A">
        <w:rPr>
          <w:lang w:val="en-GB"/>
        </w:rPr>
        <w:t xml:space="preserve"> 4653–4655 (2004).</w:t>
      </w:r>
    </w:p>
    <w:p w14:paraId="1C106DE6" w14:textId="77777777" w:rsidR="007A1BC7" w:rsidRPr="009C729A" w:rsidRDefault="007A1BC7" w:rsidP="002C4A27">
      <w:pPr>
        <w:pStyle w:val="Bibliographie"/>
        <w:spacing w:line="360" w:lineRule="auto"/>
        <w:rPr>
          <w:lang w:val="en-GB"/>
        </w:rPr>
      </w:pPr>
      <w:r w:rsidRPr="009C729A">
        <w:rPr>
          <w:lang w:val="en-GB"/>
        </w:rPr>
        <w:t>46.</w:t>
      </w:r>
      <w:r w:rsidRPr="009C729A">
        <w:rPr>
          <w:lang w:val="en-GB"/>
        </w:rPr>
        <w:tab/>
        <w:t xml:space="preserve">Veneri, D., Franchini, M. &amp; Bonora, E. Imatinib and regression of type 2 diabetes. </w:t>
      </w:r>
      <w:r w:rsidRPr="009C729A">
        <w:rPr>
          <w:i/>
          <w:iCs/>
          <w:lang w:val="en-GB"/>
        </w:rPr>
        <w:t>N. Engl. J. Med.</w:t>
      </w:r>
      <w:r w:rsidRPr="009C729A">
        <w:rPr>
          <w:lang w:val="en-GB"/>
        </w:rPr>
        <w:t xml:space="preserve"> </w:t>
      </w:r>
      <w:r w:rsidRPr="009C729A">
        <w:rPr>
          <w:b/>
          <w:bCs/>
          <w:lang w:val="en-GB"/>
        </w:rPr>
        <w:t>352,</w:t>
      </w:r>
      <w:r w:rsidRPr="009C729A">
        <w:rPr>
          <w:lang w:val="en-GB"/>
        </w:rPr>
        <w:t xml:space="preserve"> 1049–1050 (2005).</w:t>
      </w:r>
    </w:p>
    <w:p w14:paraId="3D54D138" w14:textId="77777777" w:rsidR="007A1BC7" w:rsidRPr="009C729A" w:rsidRDefault="007A1BC7" w:rsidP="002C4A27">
      <w:pPr>
        <w:pStyle w:val="Bibliographie"/>
        <w:spacing w:line="360" w:lineRule="auto"/>
        <w:rPr>
          <w:lang w:val="en-GB"/>
        </w:rPr>
      </w:pPr>
      <w:r w:rsidRPr="009C729A">
        <w:rPr>
          <w:lang w:val="en-GB"/>
        </w:rPr>
        <w:t>47.</w:t>
      </w:r>
      <w:r w:rsidRPr="009C729A">
        <w:rPr>
          <w:lang w:val="en-GB"/>
        </w:rPr>
        <w:tab/>
        <w:t xml:space="preserve">Caiazzo, R. </w:t>
      </w:r>
      <w:r w:rsidRPr="009C729A">
        <w:rPr>
          <w:i/>
          <w:iCs/>
          <w:lang w:val="en-GB"/>
        </w:rPr>
        <w:t>et al.</w:t>
      </w:r>
      <w:r w:rsidRPr="009C729A">
        <w:rPr>
          <w:lang w:val="en-GB"/>
        </w:rPr>
        <w:t xml:space="preserve"> Roux-en-Y gastric bypass versus adjustable gastric banding to reduce nonalcoholic fatty liver disease: a 5-year controlled longitudinal study. </w:t>
      </w:r>
      <w:r w:rsidRPr="009C729A">
        <w:rPr>
          <w:i/>
          <w:iCs/>
          <w:lang w:val="en-GB"/>
        </w:rPr>
        <w:t>Ann. Surg.</w:t>
      </w:r>
      <w:r w:rsidRPr="009C729A">
        <w:rPr>
          <w:lang w:val="en-GB"/>
        </w:rPr>
        <w:t xml:space="preserve"> </w:t>
      </w:r>
      <w:r w:rsidRPr="009C729A">
        <w:rPr>
          <w:b/>
          <w:bCs/>
          <w:lang w:val="en-GB"/>
        </w:rPr>
        <w:t>260,</w:t>
      </w:r>
      <w:r w:rsidRPr="009C729A">
        <w:rPr>
          <w:lang w:val="en-GB"/>
        </w:rPr>
        <w:t xml:space="preserve"> 893-898-899 (2014).</w:t>
      </w:r>
    </w:p>
    <w:p w14:paraId="79EB21D0" w14:textId="77777777" w:rsidR="007A1BC7" w:rsidRPr="009C729A" w:rsidRDefault="007A1BC7" w:rsidP="002C4A27">
      <w:pPr>
        <w:pStyle w:val="Bibliographie"/>
        <w:spacing w:line="360" w:lineRule="auto"/>
        <w:rPr>
          <w:lang w:val="en-GB"/>
        </w:rPr>
      </w:pPr>
      <w:r w:rsidRPr="009C729A">
        <w:rPr>
          <w:lang w:val="en-GB"/>
        </w:rPr>
        <w:t>48.</w:t>
      </w:r>
      <w:r w:rsidRPr="009C729A">
        <w:rPr>
          <w:lang w:val="en-GB"/>
        </w:rPr>
        <w:tab/>
        <w:t xml:space="preserve">Bibikova, M. </w:t>
      </w:r>
      <w:r w:rsidRPr="009C729A">
        <w:rPr>
          <w:i/>
          <w:iCs/>
          <w:lang w:val="en-GB"/>
        </w:rPr>
        <w:t>et al.</w:t>
      </w:r>
      <w:r w:rsidRPr="009C729A">
        <w:rPr>
          <w:lang w:val="en-GB"/>
        </w:rPr>
        <w:t xml:space="preserve"> High density DNA methylation array with single CpG site resolution. </w:t>
      </w:r>
      <w:r w:rsidRPr="009C729A">
        <w:rPr>
          <w:i/>
          <w:iCs/>
          <w:lang w:val="en-GB"/>
        </w:rPr>
        <w:t>Genomics</w:t>
      </w:r>
      <w:r w:rsidRPr="009C729A">
        <w:rPr>
          <w:lang w:val="en-GB"/>
        </w:rPr>
        <w:t xml:space="preserve"> </w:t>
      </w:r>
      <w:r w:rsidRPr="009C729A">
        <w:rPr>
          <w:b/>
          <w:bCs/>
          <w:lang w:val="en-GB"/>
        </w:rPr>
        <w:t>98,</w:t>
      </w:r>
      <w:r w:rsidRPr="009C729A">
        <w:rPr>
          <w:lang w:val="en-GB"/>
        </w:rPr>
        <w:t xml:space="preserve"> 288–295 (2011).</w:t>
      </w:r>
    </w:p>
    <w:p w14:paraId="4C7D2BE9" w14:textId="77777777" w:rsidR="007A1BC7" w:rsidRPr="009C729A" w:rsidRDefault="007A1BC7" w:rsidP="002C4A27">
      <w:pPr>
        <w:pStyle w:val="Bibliographie"/>
        <w:spacing w:line="360" w:lineRule="auto"/>
        <w:rPr>
          <w:lang w:val="en-GB"/>
        </w:rPr>
      </w:pPr>
      <w:r w:rsidRPr="009C729A">
        <w:rPr>
          <w:lang w:val="en-GB"/>
        </w:rPr>
        <w:t>49.</w:t>
      </w:r>
      <w:r w:rsidRPr="009C729A">
        <w:rPr>
          <w:lang w:val="en-GB"/>
        </w:rPr>
        <w:tab/>
        <w:t xml:space="preserve">Voight, B. F. </w:t>
      </w:r>
      <w:r w:rsidRPr="009C729A">
        <w:rPr>
          <w:i/>
          <w:iCs/>
          <w:lang w:val="en-GB"/>
        </w:rPr>
        <w:t>et al.</w:t>
      </w:r>
      <w:r w:rsidRPr="009C729A">
        <w:rPr>
          <w:lang w:val="en-GB"/>
        </w:rPr>
        <w:t xml:space="preserve"> The metabochip, a custom genotyping array for genetic studies of metabolic, cardiovascular, and anthropometric traits. </w:t>
      </w:r>
      <w:r w:rsidRPr="009C729A">
        <w:rPr>
          <w:i/>
          <w:iCs/>
          <w:lang w:val="en-GB"/>
        </w:rPr>
        <w:t>PLoS Genet.</w:t>
      </w:r>
      <w:r w:rsidRPr="009C729A">
        <w:rPr>
          <w:lang w:val="en-GB"/>
        </w:rPr>
        <w:t xml:space="preserve"> </w:t>
      </w:r>
      <w:r w:rsidRPr="009C729A">
        <w:rPr>
          <w:b/>
          <w:bCs/>
          <w:lang w:val="en-GB"/>
        </w:rPr>
        <w:t>8,</w:t>
      </w:r>
      <w:r w:rsidRPr="009C729A">
        <w:rPr>
          <w:lang w:val="en-GB"/>
        </w:rPr>
        <w:t xml:space="preserve"> e1002793 (2012).</w:t>
      </w:r>
    </w:p>
    <w:p w14:paraId="790A7384" w14:textId="77777777" w:rsidR="007A1BC7" w:rsidRPr="009C729A" w:rsidRDefault="007A1BC7" w:rsidP="002C4A27">
      <w:pPr>
        <w:pStyle w:val="Bibliographie"/>
        <w:spacing w:line="360" w:lineRule="auto"/>
        <w:rPr>
          <w:lang w:val="en-GB"/>
        </w:rPr>
      </w:pPr>
      <w:r w:rsidRPr="009C729A">
        <w:rPr>
          <w:lang w:val="en-GB"/>
        </w:rPr>
        <w:t>50.</w:t>
      </w:r>
      <w:r w:rsidRPr="009C729A">
        <w:rPr>
          <w:lang w:val="en-GB"/>
        </w:rPr>
        <w:tab/>
        <w:t xml:space="preserve">Team, R. C. </w:t>
      </w:r>
      <w:r w:rsidRPr="009C729A">
        <w:rPr>
          <w:i/>
          <w:iCs/>
          <w:lang w:val="en-GB"/>
        </w:rPr>
        <w:t>R: A language and environment for statistical computing. R Foundation for Statistical Computing, Vienna, Austria, 2012</w:t>
      </w:r>
      <w:r w:rsidRPr="009C729A">
        <w:rPr>
          <w:lang w:val="en-GB"/>
        </w:rPr>
        <w:t>. (ISBN 3-900051-07-0, 2014).</w:t>
      </w:r>
    </w:p>
    <w:p w14:paraId="20FE820C" w14:textId="77777777" w:rsidR="007A1BC7" w:rsidRPr="009C729A" w:rsidRDefault="007A1BC7" w:rsidP="002C4A27">
      <w:pPr>
        <w:pStyle w:val="Bibliographie"/>
        <w:spacing w:line="360" w:lineRule="auto"/>
        <w:rPr>
          <w:lang w:val="en-GB"/>
        </w:rPr>
      </w:pPr>
      <w:r w:rsidRPr="009C729A">
        <w:rPr>
          <w:lang w:val="en-GB"/>
        </w:rPr>
        <w:t>51.</w:t>
      </w:r>
      <w:r w:rsidRPr="009C729A">
        <w:rPr>
          <w:lang w:val="en-GB"/>
        </w:rPr>
        <w:tab/>
        <w:t xml:space="preserve">Aryee, M. J. </w:t>
      </w:r>
      <w:r w:rsidRPr="009C729A">
        <w:rPr>
          <w:i/>
          <w:iCs/>
          <w:lang w:val="en-GB"/>
        </w:rPr>
        <w:t>et al.</w:t>
      </w:r>
      <w:r w:rsidRPr="009C729A">
        <w:rPr>
          <w:lang w:val="en-GB"/>
        </w:rPr>
        <w:t xml:space="preserve"> Minfi: a flexible and comprehensive Bioconductor package for the analysis of Infinium DNA methylation microarrays. </w:t>
      </w:r>
      <w:r w:rsidRPr="009C729A">
        <w:rPr>
          <w:i/>
          <w:iCs/>
          <w:lang w:val="en-GB"/>
        </w:rPr>
        <w:t>Bioinforma. Oxf. Engl.</w:t>
      </w:r>
      <w:r w:rsidRPr="009C729A">
        <w:rPr>
          <w:lang w:val="en-GB"/>
        </w:rPr>
        <w:t xml:space="preserve"> </w:t>
      </w:r>
      <w:r w:rsidRPr="009C729A">
        <w:rPr>
          <w:b/>
          <w:bCs/>
          <w:lang w:val="en-GB"/>
        </w:rPr>
        <w:t>30,</w:t>
      </w:r>
      <w:r w:rsidRPr="009C729A">
        <w:rPr>
          <w:lang w:val="en-GB"/>
        </w:rPr>
        <w:t xml:space="preserve"> 1363–1369 (2014).</w:t>
      </w:r>
    </w:p>
    <w:p w14:paraId="5ECFB9D5" w14:textId="77777777" w:rsidR="007A1BC7" w:rsidRPr="009C729A" w:rsidRDefault="007A1BC7" w:rsidP="002C4A27">
      <w:pPr>
        <w:pStyle w:val="Bibliographie"/>
        <w:spacing w:line="360" w:lineRule="auto"/>
        <w:rPr>
          <w:lang w:val="en-GB"/>
        </w:rPr>
      </w:pPr>
      <w:r w:rsidRPr="009C729A">
        <w:rPr>
          <w:lang w:val="en-GB"/>
        </w:rPr>
        <w:t>52.</w:t>
      </w:r>
      <w:r w:rsidRPr="009C729A">
        <w:rPr>
          <w:lang w:val="en-GB"/>
        </w:rPr>
        <w:tab/>
        <w:t xml:space="preserve">Teschendorff, A. E. </w:t>
      </w:r>
      <w:r w:rsidRPr="009C729A">
        <w:rPr>
          <w:i/>
          <w:iCs/>
          <w:lang w:val="en-GB"/>
        </w:rPr>
        <w:t>et al.</w:t>
      </w:r>
      <w:r w:rsidRPr="009C729A">
        <w:rPr>
          <w:lang w:val="en-GB"/>
        </w:rPr>
        <w:t xml:space="preserve"> A beta-mixture quantile normalization method for correcting probe design bias in Illumina Infinium 450 k DNA methylation data. </w:t>
      </w:r>
      <w:r w:rsidRPr="009C729A">
        <w:rPr>
          <w:i/>
          <w:iCs/>
          <w:lang w:val="en-GB"/>
        </w:rPr>
        <w:t>Bioinforma. Oxf. Engl.</w:t>
      </w:r>
      <w:r w:rsidRPr="009C729A">
        <w:rPr>
          <w:lang w:val="en-GB"/>
        </w:rPr>
        <w:t xml:space="preserve"> </w:t>
      </w:r>
      <w:r w:rsidRPr="009C729A">
        <w:rPr>
          <w:b/>
          <w:bCs/>
          <w:lang w:val="en-GB"/>
        </w:rPr>
        <w:t>29,</w:t>
      </w:r>
      <w:r w:rsidRPr="009C729A">
        <w:rPr>
          <w:lang w:val="en-GB"/>
        </w:rPr>
        <w:t xml:space="preserve"> 189–196 (2013).</w:t>
      </w:r>
    </w:p>
    <w:p w14:paraId="6219186A" w14:textId="77777777" w:rsidR="007A1BC7" w:rsidRPr="009C729A" w:rsidRDefault="007A1BC7" w:rsidP="002C4A27">
      <w:pPr>
        <w:pStyle w:val="Bibliographie"/>
        <w:spacing w:line="360" w:lineRule="auto"/>
        <w:rPr>
          <w:lang w:val="en-GB"/>
        </w:rPr>
      </w:pPr>
      <w:r w:rsidRPr="009C729A">
        <w:rPr>
          <w:lang w:val="en-GB"/>
        </w:rPr>
        <w:t>53.</w:t>
      </w:r>
      <w:r w:rsidRPr="009C729A">
        <w:rPr>
          <w:lang w:val="en-GB"/>
        </w:rPr>
        <w:tab/>
        <w:t xml:space="preserve">Samanez, C. H. </w:t>
      </w:r>
      <w:r w:rsidRPr="009C729A">
        <w:rPr>
          <w:i/>
          <w:iCs/>
          <w:lang w:val="en-GB"/>
        </w:rPr>
        <w:t>et al.</w:t>
      </w:r>
      <w:r w:rsidRPr="009C729A">
        <w:rPr>
          <w:lang w:val="en-GB"/>
        </w:rPr>
        <w:t xml:space="preserve"> The human hepatocyte cell lines IHH and HepaRG: models to study glucose, lipid and lipoprotein metabolism. </w:t>
      </w:r>
      <w:r w:rsidRPr="009C729A">
        <w:rPr>
          <w:i/>
          <w:iCs/>
          <w:lang w:val="en-GB"/>
        </w:rPr>
        <w:t>Arch. Physiol. Biochem.</w:t>
      </w:r>
      <w:r w:rsidRPr="009C729A">
        <w:rPr>
          <w:lang w:val="en-GB"/>
        </w:rPr>
        <w:t xml:space="preserve"> </w:t>
      </w:r>
      <w:r w:rsidRPr="009C729A">
        <w:rPr>
          <w:b/>
          <w:bCs/>
          <w:lang w:val="en-GB"/>
        </w:rPr>
        <w:t>118,</w:t>
      </w:r>
      <w:r w:rsidRPr="009C729A">
        <w:rPr>
          <w:lang w:val="en-GB"/>
        </w:rPr>
        <w:t xml:space="preserve"> 102–111 (2012).</w:t>
      </w:r>
    </w:p>
    <w:p w14:paraId="77CA73E5" w14:textId="77777777" w:rsidR="007A1BC7" w:rsidRPr="009C729A" w:rsidRDefault="007A1BC7" w:rsidP="002C4A27">
      <w:pPr>
        <w:pStyle w:val="Bibliographie"/>
        <w:spacing w:line="360" w:lineRule="auto"/>
        <w:rPr>
          <w:lang w:val="en-GB"/>
        </w:rPr>
      </w:pPr>
      <w:r w:rsidRPr="009C729A">
        <w:rPr>
          <w:lang w:val="en-GB"/>
        </w:rPr>
        <w:t>54.</w:t>
      </w:r>
      <w:r w:rsidRPr="009C729A">
        <w:rPr>
          <w:lang w:val="en-GB"/>
        </w:rPr>
        <w:tab/>
        <w:t xml:space="preserve">Pichard, L. </w:t>
      </w:r>
      <w:r w:rsidRPr="009C729A">
        <w:rPr>
          <w:i/>
          <w:iCs/>
          <w:lang w:val="en-GB"/>
        </w:rPr>
        <w:t>et al.</w:t>
      </w:r>
      <w:r w:rsidRPr="009C729A">
        <w:rPr>
          <w:lang w:val="en-GB"/>
        </w:rPr>
        <w:t xml:space="preserve"> Human hepatocyte culture. </w:t>
      </w:r>
      <w:r w:rsidRPr="009C729A">
        <w:rPr>
          <w:i/>
          <w:iCs/>
          <w:lang w:val="en-GB"/>
        </w:rPr>
        <w:t>Methods Mol. Biol. Clifton NJ</w:t>
      </w:r>
      <w:r w:rsidRPr="009C729A">
        <w:rPr>
          <w:lang w:val="en-GB"/>
        </w:rPr>
        <w:t xml:space="preserve"> </w:t>
      </w:r>
      <w:r w:rsidRPr="009C729A">
        <w:rPr>
          <w:b/>
          <w:bCs/>
          <w:lang w:val="en-GB"/>
        </w:rPr>
        <w:t>320,</w:t>
      </w:r>
      <w:r w:rsidRPr="009C729A">
        <w:rPr>
          <w:lang w:val="en-GB"/>
        </w:rPr>
        <w:t xml:space="preserve"> 283–293 (2006).</w:t>
      </w:r>
    </w:p>
    <w:p w14:paraId="2CCD0CC8" w14:textId="77777777" w:rsidR="007A1BC7" w:rsidRPr="009C729A" w:rsidRDefault="007A1BC7" w:rsidP="002C4A27">
      <w:pPr>
        <w:pStyle w:val="Bibliographie"/>
        <w:spacing w:line="360" w:lineRule="auto"/>
        <w:rPr>
          <w:lang w:val="en-GB"/>
        </w:rPr>
      </w:pPr>
      <w:r w:rsidRPr="009C729A">
        <w:rPr>
          <w:lang w:val="en-GB"/>
        </w:rPr>
        <w:t>55.</w:t>
      </w:r>
      <w:r w:rsidRPr="009C729A">
        <w:rPr>
          <w:lang w:val="en-GB"/>
        </w:rPr>
        <w:tab/>
        <w:t xml:space="preserve">Bonner, C. </w:t>
      </w:r>
      <w:r w:rsidRPr="009C729A">
        <w:rPr>
          <w:i/>
          <w:iCs/>
          <w:lang w:val="en-GB"/>
        </w:rPr>
        <w:t>et al.</w:t>
      </w:r>
      <w:r w:rsidRPr="009C729A">
        <w:rPr>
          <w:lang w:val="en-GB"/>
        </w:rPr>
        <w:t xml:space="preserve"> Inhibition of the glucose transporter SGLT2 with dapagliflozin in pancreatic alpha cells triggers glucagon secretion. </w:t>
      </w:r>
      <w:r w:rsidRPr="009C729A">
        <w:rPr>
          <w:i/>
          <w:iCs/>
          <w:lang w:val="en-GB"/>
        </w:rPr>
        <w:t>Nat. Med.</w:t>
      </w:r>
      <w:r w:rsidRPr="009C729A">
        <w:rPr>
          <w:lang w:val="en-GB"/>
        </w:rPr>
        <w:t xml:space="preserve"> (2015). doi:10.1038/nm.3828</w:t>
      </w:r>
    </w:p>
    <w:p w14:paraId="3261E402" w14:textId="1FAB55D1" w:rsidR="00321621" w:rsidRDefault="00F97E90" w:rsidP="00043C2F">
      <w:pPr>
        <w:pStyle w:val="Bibliographie"/>
        <w:spacing w:line="360" w:lineRule="auto"/>
        <w:ind w:left="0" w:firstLine="0"/>
        <w:rPr>
          <w:rFonts w:cs="Times New Roman"/>
          <w:lang w:val="en-GB"/>
        </w:rPr>
      </w:pPr>
      <w:r w:rsidRPr="009C729A">
        <w:rPr>
          <w:rFonts w:cs="Times New Roman"/>
          <w:lang w:val="en-GB"/>
        </w:rPr>
        <w:fldChar w:fldCharType="end"/>
      </w:r>
    </w:p>
    <w:p w14:paraId="780D11FC" w14:textId="05A552B0" w:rsidR="006D4E86" w:rsidRPr="00043C2F" w:rsidRDefault="00674308" w:rsidP="00043C2F">
      <w:pPr>
        <w:pStyle w:val="Titre1"/>
        <w:pageBreakBefore/>
        <w:rPr>
          <w:rStyle w:val="longtext"/>
        </w:rPr>
      </w:pPr>
      <w:bookmarkStart w:id="1" w:name="_GoBack"/>
      <w:r w:rsidRPr="00043C2F">
        <w:rPr>
          <w:rStyle w:val="longtext"/>
        </w:rPr>
        <w:lastRenderedPageBreak/>
        <w:t xml:space="preserve">Legends of </w:t>
      </w:r>
      <w:r w:rsidR="004203EB" w:rsidRPr="00043C2F">
        <w:rPr>
          <w:rStyle w:val="longtext"/>
        </w:rPr>
        <w:t>Fig</w:t>
      </w:r>
      <w:r w:rsidR="00F963E8" w:rsidRPr="00043C2F">
        <w:rPr>
          <w:rStyle w:val="longtext"/>
        </w:rPr>
        <w:t>ure</w:t>
      </w:r>
      <w:r w:rsidR="00F11463" w:rsidRPr="00043C2F">
        <w:rPr>
          <w:rStyle w:val="longtext"/>
        </w:rPr>
        <w:t>s</w:t>
      </w:r>
    </w:p>
    <w:bookmarkEnd w:id="1"/>
    <w:p w14:paraId="1BD1CDB5" w14:textId="43F3BC81" w:rsidR="0019392C" w:rsidRPr="009C729A" w:rsidRDefault="004203EB" w:rsidP="002C4A27">
      <w:pPr>
        <w:rPr>
          <w:szCs w:val="24"/>
          <w:lang w:val="en-GB"/>
        </w:rPr>
      </w:pPr>
      <w:r w:rsidRPr="009C729A">
        <w:rPr>
          <w:rStyle w:val="longtext"/>
          <w:rFonts w:cs="Times New Roman"/>
          <w:b/>
          <w:bCs/>
          <w:szCs w:val="24"/>
          <w:lang w:val="en-GB"/>
        </w:rPr>
        <w:t>Fig.</w:t>
      </w:r>
      <w:r w:rsidR="000A7661" w:rsidRPr="009C729A">
        <w:rPr>
          <w:rStyle w:val="longtext"/>
          <w:rFonts w:cs="Times New Roman"/>
          <w:b/>
          <w:bCs/>
          <w:szCs w:val="24"/>
          <w:lang w:val="en-GB"/>
        </w:rPr>
        <w:t xml:space="preserve"> 1. </w:t>
      </w:r>
      <w:r w:rsidR="007A5650" w:rsidRPr="009C729A">
        <w:rPr>
          <w:rStyle w:val="longtext"/>
          <w:rFonts w:cs="Times New Roman"/>
          <w:b/>
          <w:bCs/>
          <w:szCs w:val="24"/>
          <w:lang w:val="en-GB"/>
        </w:rPr>
        <w:t>a</w:t>
      </w:r>
      <w:r w:rsidR="000A7661" w:rsidRPr="009C729A">
        <w:rPr>
          <w:rStyle w:val="longtext"/>
          <w:rFonts w:cs="Times New Roman"/>
          <w:b/>
          <w:bCs/>
          <w:szCs w:val="24"/>
          <w:lang w:val="en-GB"/>
        </w:rPr>
        <w:t>)</w:t>
      </w:r>
      <w:r w:rsidR="002017E5" w:rsidRPr="009C729A">
        <w:rPr>
          <w:rStyle w:val="longtext"/>
          <w:rFonts w:cs="Times New Roman"/>
          <w:b/>
          <w:bCs/>
          <w:szCs w:val="24"/>
          <w:lang w:val="en-GB"/>
        </w:rPr>
        <w:t xml:space="preserve"> </w:t>
      </w:r>
      <w:r w:rsidR="00AA263C" w:rsidRPr="009C729A">
        <w:rPr>
          <w:rStyle w:val="longtext"/>
          <w:rFonts w:cs="Times New Roman"/>
          <w:bCs/>
          <w:szCs w:val="24"/>
          <w:lang w:val="en-GB"/>
        </w:rPr>
        <w:t>Q</w:t>
      </w:r>
      <w:r w:rsidR="002017E5" w:rsidRPr="009C729A">
        <w:rPr>
          <w:rStyle w:val="longtext"/>
          <w:rFonts w:cs="Times New Roman"/>
          <w:bCs/>
          <w:szCs w:val="24"/>
          <w:lang w:val="en-GB"/>
        </w:rPr>
        <w:t>uantile-quantile</w:t>
      </w:r>
      <w:r w:rsidR="00AA263C" w:rsidRPr="009C729A">
        <w:rPr>
          <w:rStyle w:val="longtext"/>
          <w:rFonts w:cs="Times New Roman"/>
          <w:bCs/>
          <w:szCs w:val="24"/>
          <w:lang w:val="en-GB"/>
        </w:rPr>
        <w:t xml:space="preserve"> (qq-)</w:t>
      </w:r>
      <w:r w:rsidR="002017E5" w:rsidRPr="009C729A">
        <w:rPr>
          <w:rStyle w:val="longtext"/>
          <w:rFonts w:cs="Times New Roman"/>
          <w:bCs/>
          <w:szCs w:val="24"/>
          <w:lang w:val="en-GB"/>
        </w:rPr>
        <w:t xml:space="preserve"> plot showing the residual inflation of test statistic</w:t>
      </w:r>
      <w:r w:rsidR="00086CEF" w:rsidRPr="009C729A">
        <w:rPr>
          <w:rStyle w:val="longtext"/>
          <w:rFonts w:cs="Times New Roman"/>
          <w:bCs/>
          <w:szCs w:val="24"/>
          <w:lang w:val="en-GB"/>
        </w:rPr>
        <w:t>s</w:t>
      </w:r>
      <w:r w:rsidR="002017E5" w:rsidRPr="009C729A">
        <w:rPr>
          <w:rStyle w:val="longtext"/>
          <w:rFonts w:cs="Times New Roman"/>
          <w:bCs/>
          <w:szCs w:val="24"/>
          <w:lang w:val="en-GB"/>
        </w:rPr>
        <w:t xml:space="preserve"> before and after genomic-control correction.</w:t>
      </w:r>
      <w:r w:rsidR="000F5A6B" w:rsidRPr="009C729A">
        <w:rPr>
          <w:rStyle w:val="longtext"/>
          <w:rFonts w:cs="Times New Roman"/>
          <w:bCs/>
          <w:szCs w:val="24"/>
          <w:lang w:val="en-GB"/>
        </w:rPr>
        <w:t xml:space="preserve"> </w:t>
      </w:r>
      <w:r w:rsidR="007A5650" w:rsidRPr="009C729A">
        <w:rPr>
          <w:rStyle w:val="longtext"/>
          <w:rFonts w:cs="Times New Roman"/>
          <w:b/>
          <w:bCs/>
          <w:szCs w:val="24"/>
          <w:lang w:val="en-GB"/>
        </w:rPr>
        <w:t>b</w:t>
      </w:r>
      <w:r w:rsidR="000A7661" w:rsidRPr="009C729A">
        <w:rPr>
          <w:rStyle w:val="longtext"/>
          <w:rFonts w:cs="Times New Roman"/>
          <w:bCs/>
          <w:szCs w:val="24"/>
          <w:lang w:val="en-GB"/>
        </w:rPr>
        <w:t>)</w:t>
      </w:r>
      <w:r w:rsidR="000F5A6B" w:rsidRPr="009C729A">
        <w:rPr>
          <w:rStyle w:val="longtext"/>
          <w:rFonts w:cs="Times New Roman"/>
          <w:bCs/>
          <w:szCs w:val="24"/>
          <w:lang w:val="en-GB"/>
        </w:rPr>
        <w:t xml:space="preserve"> Manhattan plot centered </w:t>
      </w:r>
      <w:r w:rsidR="005B3249" w:rsidRPr="009C729A">
        <w:rPr>
          <w:rStyle w:val="longtext"/>
          <w:rFonts w:cs="Times New Roman"/>
          <w:bCs/>
          <w:szCs w:val="24"/>
          <w:lang w:val="en-GB"/>
        </w:rPr>
        <w:t>on</w:t>
      </w:r>
      <w:r w:rsidR="00AA263C" w:rsidRPr="009C729A">
        <w:rPr>
          <w:rStyle w:val="longtext"/>
          <w:rFonts w:cs="Times New Roman"/>
          <w:bCs/>
          <w:szCs w:val="24"/>
          <w:lang w:val="en-GB"/>
        </w:rPr>
        <w:t xml:space="preserve"> </w:t>
      </w:r>
      <w:r w:rsidR="00AA263C" w:rsidRPr="009C729A">
        <w:rPr>
          <w:rStyle w:val="longtext"/>
          <w:rFonts w:cs="Times New Roman"/>
          <w:bCs/>
          <w:i/>
          <w:szCs w:val="24"/>
          <w:lang w:val="en-GB"/>
        </w:rPr>
        <w:t>PDGFA</w:t>
      </w:r>
      <w:r w:rsidR="00AA263C" w:rsidRPr="009C729A">
        <w:rPr>
          <w:rStyle w:val="longtext"/>
          <w:rFonts w:cs="Times New Roman"/>
          <w:bCs/>
          <w:szCs w:val="24"/>
          <w:lang w:val="en-GB"/>
        </w:rPr>
        <w:t xml:space="preserve"> cg14496282 methylation site showing association signal within </w:t>
      </w:r>
      <w:r w:rsidR="00AA263C" w:rsidRPr="009C729A">
        <w:rPr>
          <w:rStyle w:val="longtext"/>
          <w:rFonts w:cs="Times New Roman"/>
          <w:bCs/>
          <w:i/>
          <w:szCs w:val="24"/>
          <w:lang w:val="en-GB"/>
        </w:rPr>
        <w:t>PDGFA</w:t>
      </w:r>
      <w:r w:rsidR="00AC0075" w:rsidRPr="009C729A">
        <w:rPr>
          <w:rStyle w:val="longtext"/>
          <w:rFonts w:cs="Times New Roman"/>
          <w:bCs/>
          <w:szCs w:val="24"/>
          <w:lang w:val="en-GB"/>
        </w:rPr>
        <w:t xml:space="preserve"> bounds.</w:t>
      </w:r>
    </w:p>
    <w:p w14:paraId="2318613C" w14:textId="5385B7AC" w:rsidR="002B4901" w:rsidRPr="009C729A" w:rsidRDefault="004203EB" w:rsidP="00AC0075">
      <w:pPr>
        <w:rPr>
          <w:rStyle w:val="longtext"/>
          <w:rFonts w:cs="Times New Roman"/>
          <w:b/>
          <w:bCs/>
          <w:szCs w:val="24"/>
          <w:lang w:val="en-GB"/>
        </w:rPr>
      </w:pPr>
      <w:r w:rsidRPr="009C729A">
        <w:rPr>
          <w:rStyle w:val="longtext"/>
          <w:rFonts w:cs="Times New Roman"/>
          <w:b/>
          <w:bCs/>
          <w:szCs w:val="24"/>
          <w:lang w:val="en-GB"/>
        </w:rPr>
        <w:t>Fig.</w:t>
      </w:r>
      <w:r w:rsidR="002B4901" w:rsidRPr="009C729A">
        <w:rPr>
          <w:rStyle w:val="longtext"/>
          <w:rFonts w:cs="Times New Roman"/>
          <w:b/>
          <w:bCs/>
          <w:szCs w:val="24"/>
          <w:lang w:val="en-GB"/>
        </w:rPr>
        <w:t xml:space="preserve"> 2. </w:t>
      </w:r>
      <w:r w:rsidR="00FB1D40" w:rsidRPr="009C729A">
        <w:rPr>
          <w:rStyle w:val="longtext"/>
          <w:rFonts w:cs="Times New Roman"/>
          <w:b/>
          <w:bCs/>
          <w:szCs w:val="24"/>
          <w:lang w:val="en-GB"/>
        </w:rPr>
        <w:t>a</w:t>
      </w:r>
      <w:r w:rsidR="00FB1D40" w:rsidRPr="009C729A">
        <w:rPr>
          <w:rStyle w:val="longtext"/>
          <w:rFonts w:cs="Times New Roman"/>
          <w:bCs/>
          <w:szCs w:val="24"/>
          <w:lang w:val="en-GB"/>
        </w:rPr>
        <w:t xml:space="preserve">) </w:t>
      </w:r>
      <w:r w:rsidR="00772A5A" w:rsidRPr="009C729A">
        <w:rPr>
          <w:lang w:val="en-GB"/>
        </w:rPr>
        <w:t>PDGF-AA</w:t>
      </w:r>
      <w:r w:rsidR="00FB1D40" w:rsidRPr="009C729A">
        <w:rPr>
          <w:lang w:val="en-GB"/>
        </w:rPr>
        <w:t xml:space="preserve"> secretion</w:t>
      </w:r>
      <w:r w:rsidR="00772A5A" w:rsidRPr="009C729A">
        <w:rPr>
          <w:lang w:val="en-GB"/>
        </w:rPr>
        <w:t xml:space="preserve"> </w:t>
      </w:r>
      <w:r w:rsidR="00812039" w:rsidRPr="009C729A">
        <w:rPr>
          <w:lang w:val="en-GB"/>
        </w:rPr>
        <w:t xml:space="preserve">from </w:t>
      </w:r>
      <w:r w:rsidR="00852B96" w:rsidRPr="009C729A">
        <w:rPr>
          <w:lang w:val="en-GB"/>
        </w:rPr>
        <w:t xml:space="preserve">IHH cells and primary human hepatocytes </w:t>
      </w:r>
      <w:r w:rsidR="00772A5A" w:rsidRPr="009C729A">
        <w:rPr>
          <w:lang w:val="en-GB"/>
        </w:rPr>
        <w:t xml:space="preserve">was </w:t>
      </w:r>
      <w:r w:rsidR="00852B96" w:rsidRPr="009C729A">
        <w:rPr>
          <w:lang w:val="en-GB"/>
        </w:rPr>
        <w:t>measure</w:t>
      </w:r>
      <w:r w:rsidR="00E20C34" w:rsidRPr="009C729A">
        <w:rPr>
          <w:lang w:val="en-GB"/>
        </w:rPr>
        <w:t>d</w:t>
      </w:r>
      <w:r w:rsidR="00852B96" w:rsidRPr="009C729A">
        <w:rPr>
          <w:lang w:val="en-GB"/>
        </w:rPr>
        <w:t xml:space="preserve"> by ELISA kit. </w:t>
      </w:r>
      <w:r w:rsidR="00F503B4" w:rsidRPr="009C729A">
        <w:rPr>
          <w:b/>
          <w:lang w:val="en-GB"/>
        </w:rPr>
        <w:t>b</w:t>
      </w:r>
      <w:r w:rsidR="00E24162" w:rsidRPr="009C729A">
        <w:rPr>
          <w:lang w:val="en-GB"/>
        </w:rPr>
        <w:t>)</w:t>
      </w:r>
      <w:r w:rsidR="006551A0" w:rsidRPr="009C729A">
        <w:rPr>
          <w:lang w:val="en-GB"/>
        </w:rPr>
        <w:t xml:space="preserve"> and </w:t>
      </w:r>
      <w:r w:rsidR="00F503B4" w:rsidRPr="009C729A">
        <w:rPr>
          <w:b/>
          <w:lang w:val="en-GB"/>
        </w:rPr>
        <w:t>c</w:t>
      </w:r>
      <w:r w:rsidR="006551A0" w:rsidRPr="009C729A">
        <w:rPr>
          <w:lang w:val="en-GB"/>
        </w:rPr>
        <w:t>)</w:t>
      </w:r>
      <w:r w:rsidR="00E24162" w:rsidRPr="009C729A">
        <w:rPr>
          <w:lang w:val="en-GB"/>
        </w:rPr>
        <w:t xml:space="preserve"> </w:t>
      </w:r>
      <w:r w:rsidR="004132CA" w:rsidRPr="009C729A">
        <w:rPr>
          <w:lang w:val="en-GB"/>
        </w:rPr>
        <w:t xml:space="preserve">Increase of </w:t>
      </w:r>
      <w:r w:rsidR="004132CA" w:rsidRPr="009C729A">
        <w:rPr>
          <w:i/>
          <w:lang w:val="en-GB"/>
        </w:rPr>
        <w:t>PDGFA</w:t>
      </w:r>
      <w:r w:rsidR="004132CA" w:rsidRPr="009C729A">
        <w:rPr>
          <w:lang w:val="en-GB"/>
        </w:rPr>
        <w:t xml:space="preserve"> mRNA by </w:t>
      </w:r>
      <w:r w:rsidR="00D96FE7" w:rsidRPr="009C729A">
        <w:rPr>
          <w:lang w:val="en-GB"/>
        </w:rPr>
        <w:t xml:space="preserve">insulin. IHH cells were cultured with </w:t>
      </w:r>
      <w:r w:rsidR="00313C2E" w:rsidRPr="009C729A">
        <w:rPr>
          <w:lang w:val="en-GB"/>
        </w:rPr>
        <w:t xml:space="preserve">100 nM </w:t>
      </w:r>
      <w:r w:rsidR="00D96FE7" w:rsidRPr="009C729A">
        <w:rPr>
          <w:lang w:val="en-GB"/>
        </w:rPr>
        <w:t xml:space="preserve">human insulin (NovoNordisk) for the indicated times. The </w:t>
      </w:r>
      <w:r w:rsidR="00D96FE7" w:rsidRPr="009C729A">
        <w:rPr>
          <w:i/>
          <w:lang w:val="en-GB"/>
        </w:rPr>
        <w:t>PDGFA</w:t>
      </w:r>
      <w:r w:rsidR="00D96FE7" w:rsidRPr="009C729A">
        <w:rPr>
          <w:lang w:val="en-GB"/>
        </w:rPr>
        <w:t xml:space="preserve"> mRNA level was quantified by qRT-PCR and </w:t>
      </w:r>
      <w:r w:rsidR="00313C2E" w:rsidRPr="009C729A">
        <w:rPr>
          <w:lang w:val="en-GB"/>
        </w:rPr>
        <w:t>n</w:t>
      </w:r>
      <w:r w:rsidR="00E54128" w:rsidRPr="009C729A">
        <w:rPr>
          <w:lang w:val="en-GB"/>
        </w:rPr>
        <w:t xml:space="preserve">ormalized against </w:t>
      </w:r>
      <w:r w:rsidR="00E54128" w:rsidRPr="009C729A">
        <w:rPr>
          <w:i/>
          <w:lang w:val="en-GB"/>
        </w:rPr>
        <w:t xml:space="preserve">GUSB. </w:t>
      </w:r>
      <w:r w:rsidR="00E54128" w:rsidRPr="009C729A">
        <w:rPr>
          <w:lang w:val="en-GB"/>
        </w:rPr>
        <w:t>The expression levels from untreated cells were set to 100</w:t>
      </w:r>
      <w:r w:rsidR="00B81C65" w:rsidRPr="009C729A">
        <w:rPr>
          <w:lang w:val="en-GB"/>
        </w:rPr>
        <w:t xml:space="preserve"> </w:t>
      </w:r>
      <w:r w:rsidR="00E54128" w:rsidRPr="009C729A">
        <w:rPr>
          <w:lang w:val="en-GB"/>
        </w:rPr>
        <w:t xml:space="preserve">%. Data are the mean </w:t>
      </w:r>
      <w:r w:rsidR="00E54128" w:rsidRPr="009C729A">
        <w:rPr>
          <w:lang w:val="en-GB"/>
        </w:rPr>
        <w:sym w:font="Symbol" w:char="F0B1"/>
      </w:r>
      <w:r w:rsidR="00E54128" w:rsidRPr="009C729A">
        <w:rPr>
          <w:lang w:val="en-GB"/>
        </w:rPr>
        <w:t xml:space="preserve"> SEM (*: </w:t>
      </w:r>
      <w:r w:rsidR="00E54128" w:rsidRPr="009C729A">
        <w:rPr>
          <w:i/>
          <w:lang w:val="en-GB"/>
        </w:rPr>
        <w:t>p</w:t>
      </w:r>
      <w:r w:rsidR="00812039" w:rsidRPr="009C729A">
        <w:rPr>
          <w:i/>
          <w:lang w:val="en-GB"/>
        </w:rPr>
        <w:t xml:space="preserve"> </w:t>
      </w:r>
      <w:r w:rsidR="00E54128" w:rsidRPr="009C729A">
        <w:rPr>
          <w:lang w:val="en-GB"/>
        </w:rPr>
        <w:t>&lt;</w:t>
      </w:r>
      <w:r w:rsidR="00812039" w:rsidRPr="009C729A">
        <w:rPr>
          <w:lang w:val="en-GB"/>
        </w:rPr>
        <w:t xml:space="preserve"> </w:t>
      </w:r>
      <w:r w:rsidR="00E54128" w:rsidRPr="009C729A">
        <w:rPr>
          <w:lang w:val="en-GB"/>
        </w:rPr>
        <w:t>0.05).</w:t>
      </w:r>
      <w:r w:rsidR="00B05938" w:rsidRPr="009C729A">
        <w:rPr>
          <w:lang w:val="en-GB"/>
        </w:rPr>
        <w:t xml:space="preserve"> </w:t>
      </w:r>
      <w:r w:rsidR="00F503B4" w:rsidRPr="009C729A">
        <w:rPr>
          <w:b/>
          <w:lang w:val="en-GB"/>
        </w:rPr>
        <w:t>d</w:t>
      </w:r>
      <w:r w:rsidR="00F503B4" w:rsidRPr="009C729A">
        <w:rPr>
          <w:lang w:val="en-GB"/>
        </w:rPr>
        <w:t xml:space="preserve">) </w:t>
      </w:r>
      <w:r w:rsidR="00F503B4" w:rsidRPr="009C729A">
        <w:rPr>
          <w:rStyle w:val="longtext"/>
          <w:rFonts w:cs="Times New Roman"/>
          <w:bCs/>
          <w:szCs w:val="24"/>
          <w:lang w:val="en-GB"/>
        </w:rPr>
        <w:t xml:space="preserve">Methylation levels at </w:t>
      </w:r>
      <w:r w:rsidR="00F503B4" w:rsidRPr="009C729A">
        <w:rPr>
          <w:rStyle w:val="longtext"/>
          <w:rFonts w:cs="Times New Roman"/>
          <w:bCs/>
          <w:i/>
          <w:szCs w:val="24"/>
          <w:lang w:val="en-GB"/>
        </w:rPr>
        <w:t>PDGFA</w:t>
      </w:r>
      <w:r w:rsidR="00F503B4" w:rsidRPr="009C729A">
        <w:rPr>
          <w:rStyle w:val="longtext"/>
          <w:rFonts w:cs="Times New Roman"/>
          <w:bCs/>
          <w:szCs w:val="24"/>
          <w:lang w:val="en-GB"/>
        </w:rPr>
        <w:t xml:space="preserve"> cg14496282 in response to insulin. IHH cells were cultured in a culture medium containing </w:t>
      </w:r>
      <w:r w:rsidR="00F503B4" w:rsidRPr="009C729A">
        <w:rPr>
          <w:lang w:val="en-GB"/>
        </w:rPr>
        <w:t>5 mM Glucose, 2 % FCS</w:t>
      </w:r>
      <w:r w:rsidR="00F503B4" w:rsidRPr="009C729A">
        <w:rPr>
          <w:rStyle w:val="longtext"/>
          <w:rFonts w:cs="Times New Roman"/>
          <w:bCs/>
          <w:szCs w:val="24"/>
          <w:lang w:val="en-GB"/>
        </w:rPr>
        <w:t xml:space="preserve"> with or without 100 nM human insulin for 24 hrs. Methylation level at the cg14496282 was quantified by </w:t>
      </w:r>
      <w:r w:rsidR="00F503B4" w:rsidRPr="009C729A">
        <w:rPr>
          <w:lang w:val="en-GB"/>
        </w:rPr>
        <w:t xml:space="preserve">the Infinium HumanMethylation450 BeadChip. </w:t>
      </w:r>
      <w:r w:rsidR="00B05938" w:rsidRPr="009C729A">
        <w:rPr>
          <w:b/>
          <w:lang w:val="en-GB"/>
        </w:rPr>
        <w:t>e</w:t>
      </w:r>
      <w:r w:rsidR="00B05938" w:rsidRPr="009C729A">
        <w:rPr>
          <w:lang w:val="en-GB"/>
        </w:rPr>
        <w:t xml:space="preserve">) </w:t>
      </w:r>
      <w:r w:rsidR="008030A3" w:rsidRPr="009C729A">
        <w:rPr>
          <w:i/>
          <w:lang w:val="en-GB"/>
        </w:rPr>
        <w:t>PDGFA</w:t>
      </w:r>
      <w:r w:rsidR="008030A3" w:rsidRPr="009C729A">
        <w:rPr>
          <w:lang w:val="en-GB"/>
        </w:rPr>
        <w:t xml:space="preserve"> mRNA level in mice liver in response to insulin. Insulin (I.P. 5U/Kg) or vehicle was injected </w:t>
      </w:r>
      <w:r w:rsidR="00721857" w:rsidRPr="009C729A">
        <w:rPr>
          <w:lang w:val="en-GB"/>
        </w:rPr>
        <w:t>for</w:t>
      </w:r>
      <w:r w:rsidR="0017074E" w:rsidRPr="009C729A">
        <w:rPr>
          <w:lang w:val="en-GB"/>
        </w:rPr>
        <w:t xml:space="preserve"> 10 minutes </w:t>
      </w:r>
      <w:r w:rsidR="008030A3" w:rsidRPr="009C729A">
        <w:rPr>
          <w:lang w:val="en-GB"/>
        </w:rPr>
        <w:t>in overnight fasted C57Bl/6 mice males (n=5</w:t>
      </w:r>
      <w:r w:rsidR="000A4019" w:rsidRPr="009C729A">
        <w:rPr>
          <w:lang w:val="en-GB"/>
        </w:rPr>
        <w:t>/</w:t>
      </w:r>
      <w:r w:rsidR="008030A3" w:rsidRPr="009C729A">
        <w:rPr>
          <w:lang w:val="en-GB"/>
        </w:rPr>
        <w:t>groups)</w:t>
      </w:r>
      <w:r w:rsidR="00721857" w:rsidRPr="009C729A">
        <w:rPr>
          <w:lang w:val="en-GB"/>
        </w:rPr>
        <w:t xml:space="preserve">. </w:t>
      </w:r>
      <w:r w:rsidR="007A2794" w:rsidRPr="009C729A">
        <w:rPr>
          <w:b/>
          <w:lang w:val="en-GB"/>
        </w:rPr>
        <w:t>f)</w:t>
      </w:r>
      <w:r w:rsidR="007A2794" w:rsidRPr="009C729A">
        <w:rPr>
          <w:lang w:val="en-GB"/>
        </w:rPr>
        <w:t xml:space="preserve"> </w:t>
      </w:r>
      <w:r w:rsidR="007E2D45" w:rsidRPr="009C729A">
        <w:rPr>
          <w:lang w:val="en-GB"/>
        </w:rPr>
        <w:t xml:space="preserve">PDGF-AA </w:t>
      </w:r>
      <w:r w:rsidR="00F32B5D" w:rsidRPr="009C729A">
        <w:rPr>
          <w:lang w:val="en-GB"/>
        </w:rPr>
        <w:t xml:space="preserve">abundance in </w:t>
      </w:r>
      <w:r w:rsidR="00F74132" w:rsidRPr="009C729A">
        <w:rPr>
          <w:lang w:val="en-GB"/>
        </w:rPr>
        <w:t xml:space="preserve">IHH cells cultured with </w:t>
      </w:r>
      <w:r w:rsidR="00F32B5D" w:rsidRPr="009C729A">
        <w:rPr>
          <w:lang w:val="en-GB"/>
        </w:rPr>
        <w:t xml:space="preserve">insulin. IHH cells were cultured with 100 nM human insulin for the indicated times. PDGF-AA content was quantified by </w:t>
      </w:r>
      <w:r w:rsidR="007E2D45" w:rsidRPr="009C729A">
        <w:rPr>
          <w:lang w:val="en-GB"/>
        </w:rPr>
        <w:t xml:space="preserve">Western Blotting </w:t>
      </w:r>
      <w:r w:rsidR="00F32B5D" w:rsidRPr="009C729A">
        <w:rPr>
          <w:lang w:val="en-GB"/>
        </w:rPr>
        <w:t>experiments. The blot is one representative out of three independent experiments</w:t>
      </w:r>
      <w:r w:rsidR="00E65B48" w:rsidRPr="009C729A">
        <w:rPr>
          <w:lang w:val="en-GB"/>
        </w:rPr>
        <w:t>.</w:t>
      </w:r>
      <w:r w:rsidR="00EE4ACA" w:rsidRPr="009C729A">
        <w:rPr>
          <w:lang w:val="en-GB"/>
        </w:rPr>
        <w:t xml:space="preserve"> </w:t>
      </w:r>
      <w:r w:rsidR="00CC5463" w:rsidRPr="009C729A">
        <w:rPr>
          <w:lang w:val="en-GB"/>
        </w:rPr>
        <w:t xml:space="preserve">Effect of wortmannin on </w:t>
      </w:r>
      <w:r w:rsidR="002A4286" w:rsidRPr="009C729A">
        <w:rPr>
          <w:b/>
          <w:lang w:val="en-GB"/>
        </w:rPr>
        <w:t>g</w:t>
      </w:r>
      <w:r w:rsidR="00EE4ACA" w:rsidRPr="009C729A">
        <w:rPr>
          <w:lang w:val="en-GB"/>
        </w:rPr>
        <w:t xml:space="preserve">) </w:t>
      </w:r>
      <w:r w:rsidR="00CC5463" w:rsidRPr="009C729A">
        <w:rPr>
          <w:lang w:val="en-GB"/>
        </w:rPr>
        <w:t xml:space="preserve">the </w:t>
      </w:r>
      <w:r w:rsidR="00CC5463" w:rsidRPr="009C729A">
        <w:rPr>
          <w:i/>
          <w:lang w:val="en-GB"/>
        </w:rPr>
        <w:t>PDGFA</w:t>
      </w:r>
      <w:r w:rsidR="00CC5463" w:rsidRPr="009C729A">
        <w:rPr>
          <w:lang w:val="en-GB"/>
        </w:rPr>
        <w:t xml:space="preserve"> mRNA</w:t>
      </w:r>
      <w:r w:rsidR="0082386D" w:rsidRPr="009C729A">
        <w:rPr>
          <w:lang w:val="en-GB"/>
        </w:rPr>
        <w:t xml:space="preserve"> by qRT-PCR</w:t>
      </w:r>
      <w:r w:rsidR="00CC5463" w:rsidRPr="009C729A">
        <w:rPr>
          <w:lang w:val="en-GB"/>
        </w:rPr>
        <w:t xml:space="preserve"> </w:t>
      </w:r>
      <w:r w:rsidR="00EE4ACA" w:rsidRPr="009C729A">
        <w:rPr>
          <w:lang w:val="en-GB"/>
        </w:rPr>
        <w:t xml:space="preserve">and </w:t>
      </w:r>
      <w:r w:rsidR="002A4286" w:rsidRPr="009C729A">
        <w:rPr>
          <w:b/>
          <w:lang w:val="en-GB"/>
        </w:rPr>
        <w:t>h</w:t>
      </w:r>
      <w:r w:rsidR="00EE4ACA" w:rsidRPr="009C729A">
        <w:rPr>
          <w:lang w:val="en-GB"/>
        </w:rPr>
        <w:t>) PDGF-AA protein levels</w:t>
      </w:r>
      <w:r w:rsidR="0082386D" w:rsidRPr="009C729A">
        <w:rPr>
          <w:lang w:val="en-GB"/>
        </w:rPr>
        <w:t xml:space="preserve"> by Western Blotting experiments</w:t>
      </w:r>
      <w:r w:rsidR="00CC5463" w:rsidRPr="009C729A">
        <w:rPr>
          <w:lang w:val="en-GB"/>
        </w:rPr>
        <w:t xml:space="preserve">. IHH cells were </w:t>
      </w:r>
      <w:r w:rsidR="00ED1B82" w:rsidRPr="009C729A">
        <w:rPr>
          <w:lang w:val="en-GB"/>
        </w:rPr>
        <w:t>co-</w:t>
      </w:r>
      <w:r w:rsidR="00CC5463" w:rsidRPr="009C729A">
        <w:rPr>
          <w:lang w:val="en-GB"/>
        </w:rPr>
        <w:t xml:space="preserve">cultured with 100 nM human insulin in the presence of vehicle or </w:t>
      </w:r>
      <w:r w:rsidR="006F319D" w:rsidRPr="009C729A">
        <w:rPr>
          <w:lang w:val="en-GB"/>
        </w:rPr>
        <w:t xml:space="preserve">1 </w:t>
      </w:r>
      <w:r w:rsidR="006F319D" w:rsidRPr="009C729A">
        <w:rPr>
          <w:lang w:val="en-GB"/>
        </w:rPr>
        <w:t xml:space="preserve">M </w:t>
      </w:r>
      <w:r w:rsidR="00C11436" w:rsidRPr="009C729A">
        <w:rPr>
          <w:lang w:val="en-GB"/>
        </w:rPr>
        <w:t xml:space="preserve">wortmannin </w:t>
      </w:r>
      <w:r w:rsidR="00CC5463" w:rsidRPr="009C729A">
        <w:rPr>
          <w:lang w:val="en-GB"/>
        </w:rPr>
        <w:t>for the indicated times</w:t>
      </w:r>
      <w:r w:rsidR="002A4286" w:rsidRPr="009C729A">
        <w:rPr>
          <w:lang w:val="en-GB"/>
        </w:rPr>
        <w:t xml:space="preserve"> or 24 hrs</w:t>
      </w:r>
      <w:r w:rsidR="00CC5463" w:rsidRPr="009C729A">
        <w:rPr>
          <w:lang w:val="en-GB"/>
        </w:rPr>
        <w:t>.</w:t>
      </w:r>
    </w:p>
    <w:p w14:paraId="437056E7" w14:textId="1674A488" w:rsidR="00BA7A0D" w:rsidRPr="009C729A" w:rsidRDefault="004203EB" w:rsidP="00AC0075">
      <w:pPr>
        <w:rPr>
          <w:rStyle w:val="longtext"/>
          <w:rFonts w:cs="Times New Roman"/>
          <w:b/>
          <w:bCs/>
          <w:szCs w:val="24"/>
          <w:lang w:val="en-GB"/>
        </w:rPr>
      </w:pPr>
      <w:r w:rsidRPr="009C729A">
        <w:rPr>
          <w:rStyle w:val="longtext"/>
          <w:rFonts w:cs="Times New Roman"/>
          <w:b/>
          <w:bCs/>
          <w:szCs w:val="24"/>
          <w:lang w:val="en-GB"/>
        </w:rPr>
        <w:t>Fig.</w:t>
      </w:r>
      <w:r w:rsidR="00BA7A0D" w:rsidRPr="009C729A">
        <w:rPr>
          <w:rStyle w:val="longtext"/>
          <w:rFonts w:cs="Times New Roman"/>
          <w:b/>
          <w:bCs/>
          <w:szCs w:val="24"/>
          <w:lang w:val="en-GB"/>
        </w:rPr>
        <w:t xml:space="preserve"> 3. </w:t>
      </w:r>
      <w:r w:rsidR="00272A69" w:rsidRPr="009C729A">
        <w:rPr>
          <w:lang w:val="en-GB"/>
        </w:rPr>
        <w:t xml:space="preserve">Hepatic </w:t>
      </w:r>
      <w:r w:rsidR="00272A69" w:rsidRPr="009C729A">
        <w:rPr>
          <w:i/>
          <w:lang w:val="en-GB"/>
        </w:rPr>
        <w:t>Pdgfa</w:t>
      </w:r>
      <w:r w:rsidR="00272A69" w:rsidRPr="009C729A">
        <w:rPr>
          <w:lang w:val="en-GB"/>
        </w:rPr>
        <w:t xml:space="preserve"> expression in </w:t>
      </w:r>
      <w:r w:rsidR="00272A69" w:rsidRPr="009C729A">
        <w:rPr>
          <w:b/>
          <w:lang w:val="en-GB"/>
        </w:rPr>
        <w:t>a</w:t>
      </w:r>
      <w:r w:rsidR="007F6EBE" w:rsidRPr="009C729A">
        <w:rPr>
          <w:lang w:val="en-GB"/>
        </w:rPr>
        <w:t>-</w:t>
      </w:r>
      <w:r w:rsidR="005638FF" w:rsidRPr="009C729A">
        <w:rPr>
          <w:b/>
          <w:lang w:val="en-GB"/>
        </w:rPr>
        <w:t>b</w:t>
      </w:r>
      <w:r w:rsidR="00056894" w:rsidRPr="009C729A">
        <w:rPr>
          <w:lang w:val="en-GB"/>
        </w:rPr>
        <w:t>)</w:t>
      </w:r>
      <w:r w:rsidR="00272A69" w:rsidRPr="009C729A">
        <w:rPr>
          <w:lang w:val="en-GB"/>
        </w:rPr>
        <w:t xml:space="preserve"> 6 weeks old male B6 mice and in </w:t>
      </w:r>
      <w:r w:rsidR="005638FF" w:rsidRPr="009C729A">
        <w:rPr>
          <w:b/>
          <w:lang w:val="en-GB"/>
        </w:rPr>
        <w:t>c</w:t>
      </w:r>
      <w:r w:rsidR="007F6EBE" w:rsidRPr="009C729A">
        <w:rPr>
          <w:b/>
          <w:lang w:val="en-GB"/>
        </w:rPr>
        <w:t>-</w:t>
      </w:r>
      <w:r w:rsidR="00056894" w:rsidRPr="009C729A">
        <w:rPr>
          <w:b/>
          <w:lang w:val="en-GB"/>
        </w:rPr>
        <w:t>d</w:t>
      </w:r>
      <w:r w:rsidR="00056894" w:rsidRPr="009C729A">
        <w:rPr>
          <w:lang w:val="en-GB"/>
        </w:rPr>
        <w:t>)</w:t>
      </w:r>
      <w:r w:rsidR="00272A69" w:rsidRPr="009C729A">
        <w:rPr>
          <w:lang w:val="en-GB"/>
        </w:rPr>
        <w:t xml:space="preserve"> 10 weeks </w:t>
      </w:r>
      <w:r w:rsidR="004331EA" w:rsidRPr="009C729A">
        <w:rPr>
          <w:lang w:val="en-GB"/>
        </w:rPr>
        <w:t xml:space="preserve">old </w:t>
      </w:r>
      <w:r w:rsidR="004331EA" w:rsidRPr="009C729A">
        <w:rPr>
          <w:rStyle w:val="longtext"/>
          <w:rFonts w:cs="Times New Roman"/>
          <w:bCs/>
          <w:szCs w:val="24"/>
          <w:lang w:val="en-GB"/>
        </w:rPr>
        <w:t xml:space="preserve">diabetes-prone </w:t>
      </w:r>
      <w:r w:rsidR="004331EA" w:rsidRPr="009C729A">
        <w:rPr>
          <w:lang w:val="en-GB"/>
        </w:rPr>
        <w:t>female</w:t>
      </w:r>
      <w:r w:rsidR="004331EA" w:rsidRPr="009C729A">
        <w:rPr>
          <w:rStyle w:val="longtext"/>
          <w:rFonts w:cs="Times New Roman"/>
          <w:bCs/>
          <w:szCs w:val="24"/>
          <w:lang w:val="en-GB"/>
        </w:rPr>
        <w:t xml:space="preserve"> New Zealand Obese (NZO) mice</w:t>
      </w:r>
      <w:r w:rsidR="00272A69" w:rsidRPr="009C729A">
        <w:rPr>
          <w:lang w:val="en-GB"/>
        </w:rPr>
        <w:t xml:space="preserve">. </w:t>
      </w:r>
      <w:r w:rsidR="004331EA" w:rsidRPr="009C729A">
        <w:rPr>
          <w:b/>
          <w:lang w:val="en-GB"/>
        </w:rPr>
        <w:t>a</w:t>
      </w:r>
      <w:r w:rsidR="004331EA" w:rsidRPr="009C729A">
        <w:rPr>
          <w:lang w:val="en-GB"/>
        </w:rPr>
        <w:t xml:space="preserve">) and </w:t>
      </w:r>
      <w:r w:rsidR="004331EA" w:rsidRPr="009C729A">
        <w:rPr>
          <w:b/>
          <w:lang w:val="en-GB"/>
        </w:rPr>
        <w:t>c</w:t>
      </w:r>
      <w:r w:rsidR="004331EA" w:rsidRPr="009C729A">
        <w:rPr>
          <w:lang w:val="en-GB"/>
        </w:rPr>
        <w:t xml:space="preserve">) </w:t>
      </w:r>
      <w:r w:rsidR="00272A69" w:rsidRPr="009C729A">
        <w:rPr>
          <w:lang w:val="en-GB"/>
        </w:rPr>
        <w:t>show results of array data</w:t>
      </w:r>
      <w:r w:rsidR="004331EA" w:rsidRPr="009C729A">
        <w:rPr>
          <w:lang w:val="en-GB"/>
        </w:rPr>
        <w:t>;</w:t>
      </w:r>
      <w:r w:rsidR="00272A69" w:rsidRPr="009C729A">
        <w:rPr>
          <w:lang w:val="en-GB"/>
        </w:rPr>
        <w:t xml:space="preserve"> </w:t>
      </w:r>
      <w:r w:rsidR="004331EA" w:rsidRPr="009C729A">
        <w:rPr>
          <w:b/>
          <w:lang w:val="en-GB"/>
        </w:rPr>
        <w:t>b</w:t>
      </w:r>
      <w:r w:rsidR="004331EA" w:rsidRPr="009C729A">
        <w:rPr>
          <w:lang w:val="en-GB"/>
        </w:rPr>
        <w:t xml:space="preserve">) and </w:t>
      </w:r>
      <w:r w:rsidR="004331EA" w:rsidRPr="009C729A">
        <w:rPr>
          <w:b/>
          <w:lang w:val="en-GB"/>
        </w:rPr>
        <w:t>d</w:t>
      </w:r>
      <w:r w:rsidR="004331EA" w:rsidRPr="009C729A">
        <w:rPr>
          <w:lang w:val="en-GB"/>
        </w:rPr>
        <w:t xml:space="preserve">) </w:t>
      </w:r>
      <w:r w:rsidR="00272A69" w:rsidRPr="009C729A">
        <w:rPr>
          <w:lang w:val="en-GB"/>
        </w:rPr>
        <w:t>those of qRT-PCR. Differences between DIO-responder (Resp, black circle) and DIO-non-responder (nResp, white circle) mice as well as between diabetes-prone (</w:t>
      </w:r>
      <w:bookmarkStart w:id="2" w:name="OLE_LINK1"/>
      <w:r w:rsidR="00272A69" w:rsidRPr="009C729A">
        <w:rPr>
          <w:lang w:val="en-GB"/>
        </w:rPr>
        <w:t>DP, black squares</w:t>
      </w:r>
      <w:bookmarkEnd w:id="2"/>
      <w:r w:rsidR="00272A69" w:rsidRPr="009C729A">
        <w:rPr>
          <w:lang w:val="en-GB"/>
        </w:rPr>
        <w:t>) and diabetes-resistant (DR, white squares) were calculated by Student’s t test. * P&lt;0.05, ** P&lt;0.01, *** P&lt;0.001.</w:t>
      </w:r>
      <w:r w:rsidR="00080173" w:rsidRPr="009C729A">
        <w:rPr>
          <w:rStyle w:val="longtext"/>
          <w:rFonts w:cs="Times New Roman"/>
          <w:bCs/>
          <w:szCs w:val="24"/>
          <w:lang w:val="en-GB"/>
        </w:rPr>
        <w:t xml:space="preserve"> </w:t>
      </w:r>
      <w:r w:rsidR="005638FF" w:rsidRPr="009C729A">
        <w:rPr>
          <w:rStyle w:val="longtext"/>
          <w:rFonts w:cs="Times New Roman"/>
          <w:b/>
          <w:bCs/>
          <w:szCs w:val="24"/>
          <w:lang w:val="en-GB"/>
        </w:rPr>
        <w:t>e</w:t>
      </w:r>
      <w:r w:rsidR="005638FF" w:rsidRPr="009C729A">
        <w:rPr>
          <w:rStyle w:val="longtext"/>
          <w:rFonts w:cs="Times New Roman"/>
          <w:bCs/>
          <w:szCs w:val="24"/>
          <w:lang w:val="en-GB"/>
        </w:rPr>
        <w:t xml:space="preserve">) PDGFA mRNA level </w:t>
      </w:r>
      <w:r w:rsidR="005638FF" w:rsidRPr="009C729A">
        <w:rPr>
          <w:lang w:val="en-GB"/>
        </w:rPr>
        <w:t>in BXD mice fed on a HFD fed for 21 weeks. * indicates p value &lt; 0.0001 by unpaired t test with Welch’s correction.</w:t>
      </w:r>
    </w:p>
    <w:p w14:paraId="7956F41D" w14:textId="2E45C488" w:rsidR="002B4901" w:rsidRPr="009C729A" w:rsidRDefault="004203EB" w:rsidP="00AC0075">
      <w:pPr>
        <w:rPr>
          <w:color w:val="000000" w:themeColor="text1"/>
          <w:kern w:val="24"/>
          <w:lang w:val="en-GB"/>
        </w:rPr>
      </w:pPr>
      <w:r w:rsidRPr="009C729A">
        <w:rPr>
          <w:rStyle w:val="longtext"/>
          <w:rFonts w:cs="Times New Roman"/>
          <w:b/>
          <w:bCs/>
          <w:szCs w:val="24"/>
          <w:lang w:val="en-GB"/>
        </w:rPr>
        <w:t>Fig.</w:t>
      </w:r>
      <w:r w:rsidR="006D1B47" w:rsidRPr="009C729A">
        <w:rPr>
          <w:rStyle w:val="longtext"/>
          <w:rFonts w:cs="Times New Roman"/>
          <w:b/>
          <w:bCs/>
          <w:szCs w:val="24"/>
          <w:lang w:val="en-GB"/>
        </w:rPr>
        <w:t xml:space="preserve"> </w:t>
      </w:r>
      <w:r w:rsidR="005638FF" w:rsidRPr="009C729A">
        <w:rPr>
          <w:rStyle w:val="longtext"/>
          <w:rFonts w:cs="Times New Roman"/>
          <w:b/>
          <w:bCs/>
          <w:szCs w:val="24"/>
          <w:lang w:val="en-GB"/>
        </w:rPr>
        <w:t>4</w:t>
      </w:r>
      <w:r w:rsidR="006D1B47" w:rsidRPr="009C729A">
        <w:rPr>
          <w:rStyle w:val="longtext"/>
          <w:rFonts w:cs="Times New Roman"/>
          <w:b/>
          <w:bCs/>
          <w:szCs w:val="24"/>
          <w:lang w:val="en-GB"/>
        </w:rPr>
        <w:t>.</w:t>
      </w:r>
      <w:r w:rsidR="005C177D" w:rsidRPr="009C729A">
        <w:rPr>
          <w:rStyle w:val="longtext"/>
          <w:rFonts w:cs="Times New Roman"/>
          <w:b/>
          <w:bCs/>
          <w:szCs w:val="24"/>
          <w:lang w:val="en-GB"/>
        </w:rPr>
        <w:t xml:space="preserve"> </w:t>
      </w:r>
      <w:r w:rsidR="00997697" w:rsidRPr="009C729A">
        <w:rPr>
          <w:rStyle w:val="longtext"/>
          <w:rFonts w:cs="Times New Roman"/>
          <w:b/>
          <w:bCs/>
          <w:szCs w:val="24"/>
          <w:lang w:val="en-GB"/>
        </w:rPr>
        <w:t xml:space="preserve">a) </w:t>
      </w:r>
      <w:r w:rsidR="001677ED" w:rsidRPr="009C729A">
        <w:rPr>
          <w:rStyle w:val="longtext"/>
          <w:rFonts w:cs="Times New Roman"/>
          <w:bCs/>
          <w:szCs w:val="24"/>
          <w:lang w:val="en-GB"/>
        </w:rPr>
        <w:t xml:space="preserve">PDGF-AA secretion in response to insulin. IHH cells were cultured with insulin for the indicated times. The measurement of PDGF-AA from the supernatant was achieved by ELISA. </w:t>
      </w:r>
      <w:r w:rsidR="00BD02BF" w:rsidRPr="009C729A">
        <w:rPr>
          <w:rStyle w:val="longtext"/>
          <w:rFonts w:cs="Times New Roman"/>
          <w:b/>
          <w:bCs/>
          <w:szCs w:val="24"/>
          <w:lang w:val="en-GB"/>
        </w:rPr>
        <w:t>b</w:t>
      </w:r>
      <w:r w:rsidR="00BD02BF" w:rsidRPr="009C729A">
        <w:rPr>
          <w:rStyle w:val="longtext"/>
          <w:rFonts w:cs="Times New Roman"/>
          <w:bCs/>
          <w:szCs w:val="24"/>
          <w:lang w:val="en-GB"/>
        </w:rPr>
        <w:t>)</w:t>
      </w:r>
      <w:r w:rsidR="00B93FFD" w:rsidRPr="009C729A">
        <w:rPr>
          <w:rStyle w:val="longtext"/>
          <w:rFonts w:cs="Times New Roman"/>
          <w:bCs/>
          <w:szCs w:val="24"/>
          <w:lang w:val="en-GB"/>
        </w:rPr>
        <w:t xml:space="preserve"> </w:t>
      </w:r>
      <w:r w:rsidR="00C54B60" w:rsidRPr="009C729A">
        <w:rPr>
          <w:lang w:val="en-GB"/>
        </w:rPr>
        <w:t xml:space="preserve">Measurement of </w:t>
      </w:r>
      <w:r w:rsidR="00315E46" w:rsidRPr="009C729A">
        <w:rPr>
          <w:lang w:val="en-GB"/>
        </w:rPr>
        <w:t xml:space="preserve">insulin-induced </w:t>
      </w:r>
      <w:r w:rsidR="00C54B60" w:rsidRPr="009C729A">
        <w:rPr>
          <w:lang w:val="en-GB"/>
        </w:rPr>
        <w:t>AKT phosphorylation</w:t>
      </w:r>
      <w:r w:rsidR="002372B2" w:rsidRPr="009C729A">
        <w:rPr>
          <w:lang w:val="en-GB"/>
        </w:rPr>
        <w:t xml:space="preserve"> </w:t>
      </w:r>
      <w:r w:rsidR="00315E46" w:rsidRPr="009C729A">
        <w:rPr>
          <w:lang w:val="en-GB"/>
        </w:rPr>
        <w:t>in response to insulin pre-</w:t>
      </w:r>
      <w:r w:rsidR="00444FF0" w:rsidRPr="009C729A">
        <w:rPr>
          <w:lang w:val="en-GB"/>
        </w:rPr>
        <w:t>treatment</w:t>
      </w:r>
      <w:r w:rsidR="00315E46" w:rsidRPr="009C729A">
        <w:rPr>
          <w:lang w:val="en-GB"/>
        </w:rPr>
        <w:t xml:space="preserve">. </w:t>
      </w:r>
      <w:r w:rsidR="003E2A17" w:rsidRPr="009C729A">
        <w:rPr>
          <w:lang w:val="en-GB"/>
        </w:rPr>
        <w:t>IHH</w:t>
      </w:r>
      <w:r w:rsidR="00C54B60" w:rsidRPr="009C729A">
        <w:rPr>
          <w:color w:val="000000" w:themeColor="text1"/>
          <w:kern w:val="24"/>
          <w:lang w:val="en-GB"/>
        </w:rPr>
        <w:t xml:space="preserve"> cells were </w:t>
      </w:r>
      <w:r w:rsidR="00FF4997" w:rsidRPr="009C729A">
        <w:rPr>
          <w:color w:val="000000" w:themeColor="text1"/>
          <w:kern w:val="24"/>
          <w:lang w:val="en-GB"/>
        </w:rPr>
        <w:t>incubated</w:t>
      </w:r>
      <w:r w:rsidR="00903288" w:rsidRPr="009C729A">
        <w:rPr>
          <w:color w:val="000000" w:themeColor="text1"/>
          <w:kern w:val="24"/>
          <w:lang w:val="en-GB"/>
        </w:rPr>
        <w:t xml:space="preserve"> </w:t>
      </w:r>
      <w:r w:rsidR="00FF4997" w:rsidRPr="009C729A">
        <w:rPr>
          <w:rStyle w:val="longtext"/>
          <w:rFonts w:cs="Times New Roman"/>
          <w:bCs/>
          <w:szCs w:val="24"/>
          <w:lang w:val="en-GB"/>
        </w:rPr>
        <w:t xml:space="preserve">in a culture medium containing </w:t>
      </w:r>
      <w:r w:rsidR="00FF4997" w:rsidRPr="009C729A">
        <w:rPr>
          <w:lang w:val="en-GB"/>
        </w:rPr>
        <w:t>5 mM Glucose, 2 % FCS</w:t>
      </w:r>
      <w:r w:rsidR="00FF4997" w:rsidRPr="009C729A">
        <w:rPr>
          <w:rStyle w:val="longtext"/>
          <w:rFonts w:cs="Times New Roman"/>
          <w:bCs/>
          <w:szCs w:val="24"/>
          <w:lang w:val="en-GB"/>
        </w:rPr>
        <w:t xml:space="preserve"> with or without</w:t>
      </w:r>
      <w:r w:rsidR="00B81C65" w:rsidRPr="009C729A">
        <w:rPr>
          <w:rStyle w:val="longtext"/>
          <w:rFonts w:cs="Times New Roman"/>
          <w:bCs/>
          <w:szCs w:val="24"/>
          <w:lang w:val="en-GB"/>
        </w:rPr>
        <w:t xml:space="preserve"> </w:t>
      </w:r>
      <w:r w:rsidR="00FF4997" w:rsidRPr="009C729A">
        <w:rPr>
          <w:rStyle w:val="longtext"/>
          <w:rFonts w:cs="Times New Roman"/>
          <w:bCs/>
          <w:szCs w:val="24"/>
          <w:lang w:val="en-GB"/>
        </w:rPr>
        <w:t>100 nM human insulin for the indicated times</w:t>
      </w:r>
      <w:r w:rsidR="007C39EE" w:rsidRPr="009C729A">
        <w:rPr>
          <w:rStyle w:val="longtext"/>
          <w:rFonts w:cs="Times New Roman"/>
          <w:bCs/>
          <w:szCs w:val="24"/>
          <w:lang w:val="en-GB"/>
        </w:rPr>
        <w:t>.</w:t>
      </w:r>
      <w:r w:rsidR="00FF4997" w:rsidRPr="009C729A">
        <w:rPr>
          <w:color w:val="000000" w:themeColor="text1"/>
          <w:kern w:val="24"/>
          <w:lang w:val="en-GB"/>
        </w:rPr>
        <w:t xml:space="preserve"> </w:t>
      </w:r>
      <w:r w:rsidR="007C39EE" w:rsidRPr="009C729A">
        <w:rPr>
          <w:color w:val="000000" w:themeColor="text1"/>
          <w:kern w:val="24"/>
          <w:lang w:val="en-GB"/>
        </w:rPr>
        <w:t xml:space="preserve">AKT </w:t>
      </w:r>
      <w:r w:rsidR="007C39EE" w:rsidRPr="009C729A">
        <w:rPr>
          <w:lang w:val="en-GB"/>
        </w:rPr>
        <w:t xml:space="preserve">phosphorylation was stimulated by insulin for </w:t>
      </w:r>
      <w:r w:rsidR="00B81C65" w:rsidRPr="009C729A">
        <w:rPr>
          <w:lang w:val="en-GB"/>
        </w:rPr>
        <w:t>one hour</w:t>
      </w:r>
      <w:r w:rsidR="007C39EE" w:rsidRPr="009C729A">
        <w:rPr>
          <w:lang w:val="en-GB"/>
        </w:rPr>
        <w:t xml:space="preserve">. </w:t>
      </w:r>
      <w:r w:rsidR="00C54B60" w:rsidRPr="009C729A">
        <w:rPr>
          <w:color w:val="000000" w:themeColor="text1"/>
          <w:kern w:val="24"/>
          <w:lang w:val="en-GB"/>
        </w:rPr>
        <w:t>Immunoblotting for phospho-AKT (P-AKT) was done using the anti phospho-AKT (</w:t>
      </w:r>
      <w:r w:rsidR="00D102F0" w:rsidRPr="009C729A">
        <w:rPr>
          <w:color w:val="000000" w:themeColor="text1"/>
          <w:kern w:val="24"/>
          <w:lang w:val="en-GB"/>
        </w:rPr>
        <w:t>Serine 473</w:t>
      </w:r>
      <w:r w:rsidR="00C54B60" w:rsidRPr="009C729A">
        <w:rPr>
          <w:color w:val="000000" w:themeColor="text1"/>
          <w:kern w:val="24"/>
          <w:lang w:val="en-GB"/>
        </w:rPr>
        <w:t xml:space="preserve">) antibodies. The </w:t>
      </w:r>
      <w:r w:rsidRPr="009C729A">
        <w:rPr>
          <w:color w:val="000000" w:themeColor="text1"/>
          <w:kern w:val="24"/>
          <w:lang w:val="en-GB"/>
        </w:rPr>
        <w:t>Fig.</w:t>
      </w:r>
      <w:r w:rsidR="00C54B60" w:rsidRPr="009C729A">
        <w:rPr>
          <w:color w:val="000000" w:themeColor="text1"/>
          <w:kern w:val="24"/>
          <w:lang w:val="en-GB"/>
        </w:rPr>
        <w:t xml:space="preserve"> shows the result of a representative experiment out of three.</w:t>
      </w:r>
      <w:r w:rsidR="006F3B7B" w:rsidRPr="009C729A">
        <w:rPr>
          <w:color w:val="000000" w:themeColor="text1"/>
          <w:kern w:val="24"/>
          <w:lang w:val="en-GB"/>
        </w:rPr>
        <w:t xml:space="preserve"> </w:t>
      </w:r>
      <w:r w:rsidR="008E4EF0" w:rsidRPr="009C729A">
        <w:rPr>
          <w:b/>
          <w:color w:val="000000" w:themeColor="text1"/>
          <w:kern w:val="24"/>
          <w:lang w:val="en-GB"/>
        </w:rPr>
        <w:t>c</w:t>
      </w:r>
      <w:r w:rsidR="00D07282" w:rsidRPr="009C729A">
        <w:rPr>
          <w:color w:val="000000" w:themeColor="text1"/>
          <w:kern w:val="24"/>
          <w:lang w:val="en-GB"/>
        </w:rPr>
        <w:t xml:space="preserve">) </w:t>
      </w:r>
      <w:r w:rsidR="00763C97" w:rsidRPr="009C729A">
        <w:rPr>
          <w:color w:val="000000" w:themeColor="text1"/>
          <w:kern w:val="24"/>
          <w:lang w:val="en-GB"/>
        </w:rPr>
        <w:t>Effect of insulin t</w:t>
      </w:r>
      <w:r w:rsidR="001266B2" w:rsidRPr="009C729A">
        <w:rPr>
          <w:color w:val="000000" w:themeColor="text1"/>
          <w:kern w:val="24"/>
          <w:lang w:val="en-GB"/>
        </w:rPr>
        <w:t xml:space="preserve">reatment on glycogen deposition. </w:t>
      </w:r>
      <w:r w:rsidR="002E1AF7" w:rsidRPr="009C729A">
        <w:rPr>
          <w:color w:val="000000" w:themeColor="text1"/>
          <w:kern w:val="24"/>
          <w:lang w:val="en-GB"/>
        </w:rPr>
        <w:t xml:space="preserve">IHH cells were cultured with insulin for the indicated times. Thereafter, glycogen was monitored after stimulating cells in a KRP buffer without (Ctrl) or with insulin for 1 hr and 20 mM glucose. </w:t>
      </w:r>
      <w:r w:rsidR="001266B2" w:rsidRPr="009C729A">
        <w:rPr>
          <w:color w:val="000000" w:themeColor="text1"/>
          <w:kern w:val="24"/>
          <w:lang w:val="en-GB"/>
        </w:rPr>
        <w:t xml:space="preserve">Glycogen was monitored </w:t>
      </w:r>
      <w:r w:rsidR="002E1AF7" w:rsidRPr="009C729A">
        <w:rPr>
          <w:color w:val="000000" w:themeColor="text1"/>
          <w:kern w:val="24"/>
          <w:lang w:val="en-GB"/>
        </w:rPr>
        <w:t xml:space="preserve">by ELISA. </w:t>
      </w:r>
      <w:r w:rsidR="0020352F" w:rsidRPr="009C729A">
        <w:rPr>
          <w:color w:val="000000" w:themeColor="text1"/>
          <w:kern w:val="24"/>
          <w:lang w:val="en-GB"/>
        </w:rPr>
        <w:lastRenderedPageBreak/>
        <w:t xml:space="preserve">Effects of insulin on the expression of </w:t>
      </w:r>
      <w:r w:rsidR="005D6B70" w:rsidRPr="009C729A">
        <w:rPr>
          <w:b/>
          <w:color w:val="000000" w:themeColor="text1"/>
          <w:kern w:val="24"/>
          <w:lang w:val="en-GB"/>
        </w:rPr>
        <w:t>d</w:t>
      </w:r>
      <w:r w:rsidR="005D6B70" w:rsidRPr="009C729A">
        <w:rPr>
          <w:color w:val="000000" w:themeColor="text1"/>
          <w:kern w:val="24"/>
          <w:lang w:val="en-GB"/>
        </w:rPr>
        <w:t xml:space="preserve">) </w:t>
      </w:r>
      <w:r w:rsidR="008D38C4" w:rsidRPr="009C729A">
        <w:rPr>
          <w:i/>
          <w:color w:val="000000" w:themeColor="text1"/>
          <w:kern w:val="24"/>
          <w:lang w:val="en-GB"/>
        </w:rPr>
        <w:t>IRS1</w:t>
      </w:r>
      <w:r w:rsidR="008D38C4" w:rsidRPr="009C729A">
        <w:rPr>
          <w:color w:val="000000" w:themeColor="text1"/>
          <w:kern w:val="24"/>
          <w:lang w:val="en-GB"/>
        </w:rPr>
        <w:t xml:space="preserve"> mRNA </w:t>
      </w:r>
      <w:r w:rsidR="008D2691" w:rsidRPr="009C729A">
        <w:rPr>
          <w:color w:val="000000" w:themeColor="text1"/>
          <w:kern w:val="24"/>
          <w:lang w:val="en-GB"/>
        </w:rPr>
        <w:t xml:space="preserve">by qRT-PCR </w:t>
      </w:r>
      <w:r w:rsidR="008D38C4" w:rsidRPr="009C729A">
        <w:rPr>
          <w:color w:val="000000" w:themeColor="text1"/>
          <w:kern w:val="24"/>
          <w:lang w:val="en-GB"/>
        </w:rPr>
        <w:t xml:space="preserve">and </w:t>
      </w:r>
      <w:r w:rsidR="008D38C4" w:rsidRPr="009C729A">
        <w:rPr>
          <w:b/>
          <w:color w:val="000000" w:themeColor="text1"/>
          <w:kern w:val="24"/>
          <w:lang w:val="en-GB"/>
        </w:rPr>
        <w:t>e</w:t>
      </w:r>
      <w:r w:rsidR="008D38C4" w:rsidRPr="009C729A">
        <w:rPr>
          <w:color w:val="000000" w:themeColor="text1"/>
          <w:kern w:val="24"/>
          <w:lang w:val="en-GB"/>
        </w:rPr>
        <w:t xml:space="preserve">) </w:t>
      </w:r>
      <w:r w:rsidR="006774CD" w:rsidRPr="009C729A">
        <w:rPr>
          <w:color w:val="000000" w:themeColor="text1"/>
          <w:kern w:val="24"/>
          <w:lang w:val="en-GB"/>
        </w:rPr>
        <w:t>IRS1</w:t>
      </w:r>
      <w:r w:rsidR="008D38C4" w:rsidRPr="009C729A">
        <w:rPr>
          <w:color w:val="000000" w:themeColor="text1"/>
          <w:kern w:val="24"/>
          <w:lang w:val="en-GB"/>
        </w:rPr>
        <w:t xml:space="preserve"> protein </w:t>
      </w:r>
      <w:r w:rsidR="00072B7F" w:rsidRPr="009C729A">
        <w:rPr>
          <w:color w:val="000000" w:themeColor="text1"/>
          <w:kern w:val="24"/>
          <w:lang w:val="en-GB"/>
        </w:rPr>
        <w:t>content</w:t>
      </w:r>
      <w:r w:rsidR="008D2691" w:rsidRPr="009C729A">
        <w:rPr>
          <w:color w:val="000000" w:themeColor="text1"/>
          <w:kern w:val="24"/>
          <w:lang w:val="en-GB"/>
        </w:rPr>
        <w:t xml:space="preserve"> by Western Blotting experiments </w:t>
      </w:r>
      <w:r w:rsidR="00EA35D1" w:rsidRPr="009C729A">
        <w:rPr>
          <w:color w:val="000000" w:themeColor="text1"/>
          <w:kern w:val="24"/>
          <w:lang w:val="en-GB"/>
        </w:rPr>
        <w:t>in IHH cells cultured with insulin for the indicated times</w:t>
      </w:r>
      <w:r w:rsidR="006774CD" w:rsidRPr="009C729A">
        <w:rPr>
          <w:color w:val="000000" w:themeColor="text1"/>
          <w:kern w:val="24"/>
          <w:lang w:val="en-GB"/>
        </w:rPr>
        <w:t xml:space="preserve">. </w:t>
      </w:r>
      <w:r w:rsidR="001D5BD5" w:rsidRPr="009C729A">
        <w:rPr>
          <w:color w:val="000000" w:themeColor="text1"/>
          <w:kern w:val="24"/>
          <w:lang w:val="en-GB"/>
        </w:rPr>
        <w:t>Effect</w:t>
      </w:r>
      <w:r w:rsidR="008E4EF0" w:rsidRPr="009C729A">
        <w:rPr>
          <w:color w:val="000000" w:themeColor="text1"/>
          <w:kern w:val="24"/>
          <w:lang w:val="en-GB"/>
        </w:rPr>
        <w:t>s</w:t>
      </w:r>
      <w:r w:rsidR="001D5BD5" w:rsidRPr="009C729A">
        <w:rPr>
          <w:color w:val="000000" w:themeColor="text1"/>
          <w:kern w:val="24"/>
          <w:lang w:val="en-GB"/>
        </w:rPr>
        <w:t xml:space="preserve"> of </w:t>
      </w:r>
      <w:r w:rsidR="00386D4E" w:rsidRPr="009C729A">
        <w:rPr>
          <w:b/>
          <w:color w:val="000000" w:themeColor="text1"/>
          <w:kern w:val="24"/>
          <w:lang w:val="en-GB"/>
        </w:rPr>
        <w:t>f</w:t>
      </w:r>
      <w:r w:rsidR="008E4EF0" w:rsidRPr="009C729A">
        <w:rPr>
          <w:color w:val="000000" w:themeColor="text1"/>
          <w:kern w:val="24"/>
          <w:lang w:val="en-GB"/>
        </w:rPr>
        <w:t xml:space="preserve">) </w:t>
      </w:r>
      <w:r w:rsidR="001D5BD5" w:rsidRPr="009C729A">
        <w:rPr>
          <w:color w:val="000000" w:themeColor="text1"/>
          <w:kern w:val="24"/>
          <w:lang w:val="en-GB"/>
        </w:rPr>
        <w:t>PDGF-AA</w:t>
      </w:r>
      <w:r w:rsidR="008E4EF0" w:rsidRPr="009C729A">
        <w:rPr>
          <w:color w:val="000000" w:themeColor="text1"/>
          <w:kern w:val="24"/>
          <w:lang w:val="en-GB"/>
        </w:rPr>
        <w:t xml:space="preserve">, </w:t>
      </w:r>
      <w:r w:rsidR="00386D4E" w:rsidRPr="009C729A">
        <w:rPr>
          <w:b/>
          <w:color w:val="000000" w:themeColor="text1"/>
          <w:kern w:val="24"/>
          <w:lang w:val="en-GB"/>
        </w:rPr>
        <w:t>g</w:t>
      </w:r>
      <w:r w:rsidR="008E4EF0" w:rsidRPr="009C729A">
        <w:rPr>
          <w:color w:val="000000" w:themeColor="text1"/>
          <w:kern w:val="24"/>
          <w:lang w:val="en-GB"/>
        </w:rPr>
        <w:t xml:space="preserve">) PDGFA blocking antibodies or </w:t>
      </w:r>
      <w:r w:rsidR="00386D4E" w:rsidRPr="009C729A">
        <w:rPr>
          <w:b/>
          <w:color w:val="000000" w:themeColor="text1"/>
          <w:kern w:val="24"/>
          <w:lang w:val="en-GB"/>
        </w:rPr>
        <w:t>h</w:t>
      </w:r>
      <w:r w:rsidR="008E4EF0" w:rsidRPr="009C729A">
        <w:rPr>
          <w:color w:val="000000" w:themeColor="text1"/>
          <w:kern w:val="24"/>
          <w:lang w:val="en-GB"/>
        </w:rPr>
        <w:t>) the PDGFR inhibitor ki11502 on insulin-</w:t>
      </w:r>
      <w:r w:rsidR="001D5BD5" w:rsidRPr="009C729A">
        <w:rPr>
          <w:color w:val="000000" w:themeColor="text1"/>
          <w:kern w:val="24"/>
          <w:lang w:val="en-GB"/>
        </w:rPr>
        <w:t xml:space="preserve">induced AKT activation. </w:t>
      </w:r>
      <w:r w:rsidR="008E4EF0" w:rsidRPr="009C729A">
        <w:rPr>
          <w:color w:val="000000" w:themeColor="text1"/>
          <w:kern w:val="24"/>
          <w:lang w:val="en-GB"/>
        </w:rPr>
        <w:t xml:space="preserve">For </w:t>
      </w:r>
      <w:r w:rsidR="000D1721" w:rsidRPr="009C729A">
        <w:rPr>
          <w:b/>
          <w:color w:val="000000" w:themeColor="text1"/>
          <w:kern w:val="24"/>
          <w:lang w:val="en-GB"/>
        </w:rPr>
        <w:t>f</w:t>
      </w:r>
      <w:r w:rsidR="008E4EF0" w:rsidRPr="009C729A">
        <w:rPr>
          <w:color w:val="000000" w:themeColor="text1"/>
          <w:kern w:val="24"/>
          <w:lang w:val="en-GB"/>
        </w:rPr>
        <w:t xml:space="preserve">) activation of AKT </w:t>
      </w:r>
      <w:r w:rsidR="005C0941" w:rsidRPr="009C729A">
        <w:rPr>
          <w:color w:val="000000" w:themeColor="text1"/>
          <w:kern w:val="24"/>
          <w:lang w:val="en-GB"/>
        </w:rPr>
        <w:t xml:space="preserve">was </w:t>
      </w:r>
      <w:r w:rsidR="008E4EF0" w:rsidRPr="009C729A">
        <w:rPr>
          <w:color w:val="000000" w:themeColor="text1"/>
          <w:kern w:val="24"/>
          <w:lang w:val="en-GB"/>
        </w:rPr>
        <w:t xml:space="preserve">monitored by western blotting </w:t>
      </w:r>
      <w:r w:rsidR="005C0941" w:rsidRPr="009C729A">
        <w:rPr>
          <w:color w:val="000000" w:themeColor="text1"/>
          <w:kern w:val="24"/>
          <w:lang w:val="en-GB"/>
        </w:rPr>
        <w:t xml:space="preserve">using total proteins from </w:t>
      </w:r>
      <w:r w:rsidR="008E4EF0" w:rsidRPr="009C729A">
        <w:rPr>
          <w:color w:val="000000" w:themeColor="text1"/>
          <w:kern w:val="24"/>
          <w:lang w:val="en-GB"/>
        </w:rPr>
        <w:t>IHH cells that were cultured with the human recombinant PDGF-AA at the indicated concentrations for 24 hrs</w:t>
      </w:r>
      <w:r w:rsidR="00BF13C4" w:rsidRPr="009C729A">
        <w:rPr>
          <w:color w:val="000000" w:themeColor="text1"/>
          <w:kern w:val="24"/>
          <w:lang w:val="en-GB"/>
        </w:rPr>
        <w:t xml:space="preserve">, which subsequently </w:t>
      </w:r>
      <w:r w:rsidR="005C0941" w:rsidRPr="009C729A">
        <w:rPr>
          <w:color w:val="000000" w:themeColor="text1"/>
          <w:kern w:val="24"/>
          <w:lang w:val="en-GB"/>
        </w:rPr>
        <w:t>were incubated with 200 nM insulin for stimulating AKT phosphorylation.</w:t>
      </w:r>
      <w:r w:rsidR="008E4EF0" w:rsidRPr="009C729A">
        <w:rPr>
          <w:color w:val="000000" w:themeColor="text1"/>
          <w:kern w:val="24"/>
          <w:lang w:val="en-GB"/>
        </w:rPr>
        <w:t xml:space="preserve"> </w:t>
      </w:r>
      <w:r w:rsidR="00CB2245" w:rsidRPr="009C729A">
        <w:rPr>
          <w:color w:val="000000" w:themeColor="text1"/>
          <w:kern w:val="24"/>
          <w:lang w:val="en-GB"/>
        </w:rPr>
        <w:t>F</w:t>
      </w:r>
      <w:r w:rsidR="009F0446" w:rsidRPr="009C729A">
        <w:rPr>
          <w:color w:val="000000" w:themeColor="text1"/>
          <w:kern w:val="24"/>
          <w:lang w:val="en-GB"/>
        </w:rPr>
        <w:t xml:space="preserve">or </w:t>
      </w:r>
      <w:r w:rsidR="001A3BDD" w:rsidRPr="009C729A">
        <w:rPr>
          <w:b/>
          <w:color w:val="000000" w:themeColor="text1"/>
          <w:kern w:val="24"/>
          <w:lang w:val="en-GB"/>
        </w:rPr>
        <w:t>f</w:t>
      </w:r>
      <w:r w:rsidR="00567CC4" w:rsidRPr="009C729A">
        <w:rPr>
          <w:b/>
          <w:color w:val="000000" w:themeColor="text1"/>
          <w:kern w:val="24"/>
          <w:lang w:val="en-GB"/>
        </w:rPr>
        <w:t>-h</w:t>
      </w:r>
      <w:r w:rsidR="00567CC4" w:rsidRPr="009C729A">
        <w:rPr>
          <w:color w:val="000000" w:themeColor="text1"/>
          <w:kern w:val="24"/>
          <w:lang w:val="en-GB"/>
        </w:rPr>
        <w:t>,</w:t>
      </w:r>
      <w:r w:rsidR="00CB2245" w:rsidRPr="009C729A">
        <w:rPr>
          <w:color w:val="000000" w:themeColor="text1"/>
          <w:kern w:val="24"/>
          <w:lang w:val="en-GB"/>
        </w:rPr>
        <w:t xml:space="preserve"> </w:t>
      </w:r>
      <w:r w:rsidR="00A0491F" w:rsidRPr="009C729A">
        <w:rPr>
          <w:lang w:val="en-GB"/>
        </w:rPr>
        <w:t>IHH</w:t>
      </w:r>
      <w:r w:rsidR="00A0491F" w:rsidRPr="009C729A">
        <w:rPr>
          <w:color w:val="000000" w:themeColor="text1"/>
          <w:kern w:val="24"/>
          <w:lang w:val="en-GB"/>
        </w:rPr>
        <w:t xml:space="preserve"> cells were </w:t>
      </w:r>
      <w:r w:rsidR="00B725D0" w:rsidRPr="009C729A">
        <w:rPr>
          <w:color w:val="000000" w:themeColor="text1"/>
          <w:kern w:val="24"/>
          <w:lang w:val="en-GB"/>
        </w:rPr>
        <w:t>co-</w:t>
      </w:r>
      <w:r w:rsidR="00A0491F" w:rsidRPr="009C729A">
        <w:rPr>
          <w:color w:val="000000" w:themeColor="text1"/>
          <w:kern w:val="24"/>
          <w:lang w:val="en-GB"/>
        </w:rPr>
        <w:t xml:space="preserve">incubated </w:t>
      </w:r>
      <w:r w:rsidR="00A0491F" w:rsidRPr="009C729A">
        <w:rPr>
          <w:rStyle w:val="longtext"/>
          <w:rFonts w:cs="Times New Roman"/>
          <w:bCs/>
          <w:szCs w:val="24"/>
          <w:lang w:val="en-GB"/>
        </w:rPr>
        <w:t xml:space="preserve">in a culture medium containing </w:t>
      </w:r>
      <w:r w:rsidR="00A0491F" w:rsidRPr="009C729A">
        <w:rPr>
          <w:lang w:val="en-GB"/>
        </w:rPr>
        <w:t>5 mM Glucose, 2 % FCS</w:t>
      </w:r>
      <w:r w:rsidR="00A0491F" w:rsidRPr="009C729A">
        <w:rPr>
          <w:rStyle w:val="longtext"/>
          <w:rFonts w:cs="Times New Roman"/>
          <w:bCs/>
          <w:szCs w:val="24"/>
          <w:lang w:val="en-GB"/>
        </w:rPr>
        <w:t xml:space="preserve"> with or without</w:t>
      </w:r>
      <w:r w:rsidR="00B725D0" w:rsidRPr="009C729A">
        <w:rPr>
          <w:rStyle w:val="longtext"/>
          <w:rFonts w:cs="Times New Roman"/>
          <w:bCs/>
          <w:szCs w:val="24"/>
          <w:lang w:val="en-GB"/>
        </w:rPr>
        <w:t xml:space="preserve"> </w:t>
      </w:r>
      <w:r w:rsidR="00A0491F" w:rsidRPr="009C729A">
        <w:rPr>
          <w:rStyle w:val="longtext"/>
          <w:rFonts w:cs="Times New Roman"/>
          <w:bCs/>
          <w:szCs w:val="24"/>
          <w:lang w:val="en-GB"/>
        </w:rPr>
        <w:t xml:space="preserve">100 nM human insulin for </w:t>
      </w:r>
      <w:r w:rsidR="00212216" w:rsidRPr="009C729A">
        <w:rPr>
          <w:rStyle w:val="longtext"/>
          <w:rFonts w:cs="Times New Roman"/>
          <w:bCs/>
          <w:szCs w:val="24"/>
          <w:lang w:val="en-GB"/>
        </w:rPr>
        <w:t>24 h</w:t>
      </w:r>
      <w:r w:rsidR="00B81C65" w:rsidRPr="009C729A">
        <w:rPr>
          <w:rStyle w:val="longtext"/>
          <w:rFonts w:cs="Times New Roman"/>
          <w:bCs/>
          <w:szCs w:val="24"/>
          <w:lang w:val="en-GB"/>
        </w:rPr>
        <w:t>ou</w:t>
      </w:r>
      <w:r w:rsidR="00212216" w:rsidRPr="009C729A">
        <w:rPr>
          <w:rStyle w:val="longtext"/>
          <w:rFonts w:cs="Times New Roman"/>
          <w:bCs/>
          <w:szCs w:val="24"/>
          <w:lang w:val="en-GB"/>
        </w:rPr>
        <w:t>rs</w:t>
      </w:r>
      <w:r w:rsidR="004F1F4E" w:rsidRPr="009C729A">
        <w:rPr>
          <w:rStyle w:val="longtext"/>
          <w:rFonts w:cs="Times New Roman"/>
          <w:bCs/>
          <w:szCs w:val="24"/>
          <w:lang w:val="en-GB"/>
        </w:rPr>
        <w:t xml:space="preserve"> plus </w:t>
      </w:r>
      <w:r w:rsidR="009133BB" w:rsidRPr="009C729A">
        <w:rPr>
          <w:rStyle w:val="longtext"/>
          <w:rFonts w:cs="Times New Roman"/>
          <w:b/>
          <w:bCs/>
          <w:szCs w:val="24"/>
          <w:lang w:val="en-GB"/>
        </w:rPr>
        <w:t>f</w:t>
      </w:r>
      <w:r w:rsidR="009133BB" w:rsidRPr="009C729A">
        <w:rPr>
          <w:rStyle w:val="longtext"/>
          <w:rFonts w:cs="Times New Roman"/>
          <w:bCs/>
          <w:szCs w:val="24"/>
          <w:lang w:val="en-GB"/>
        </w:rPr>
        <w:t>) PDGF-AA</w:t>
      </w:r>
      <w:r w:rsidR="004B5551" w:rsidRPr="009C729A">
        <w:rPr>
          <w:rStyle w:val="longtext"/>
          <w:rFonts w:cs="Times New Roman"/>
          <w:bCs/>
          <w:szCs w:val="24"/>
          <w:lang w:val="en-GB"/>
        </w:rPr>
        <w:t xml:space="preserve"> at the indicated concentration</w:t>
      </w:r>
      <w:r w:rsidR="00E262C1" w:rsidRPr="009C729A">
        <w:rPr>
          <w:rStyle w:val="longtext"/>
          <w:rFonts w:cs="Times New Roman"/>
          <w:bCs/>
          <w:szCs w:val="24"/>
          <w:lang w:val="en-GB"/>
        </w:rPr>
        <w:t>,</w:t>
      </w:r>
      <w:r w:rsidR="009133BB" w:rsidRPr="009C729A">
        <w:rPr>
          <w:rStyle w:val="longtext"/>
          <w:rFonts w:cs="Times New Roman"/>
          <w:bCs/>
          <w:szCs w:val="24"/>
          <w:lang w:val="en-GB"/>
        </w:rPr>
        <w:t xml:space="preserve"> </w:t>
      </w:r>
      <w:r w:rsidR="00001BE3" w:rsidRPr="009C729A">
        <w:rPr>
          <w:rStyle w:val="longtext"/>
          <w:rFonts w:cs="Times New Roman"/>
          <w:b/>
          <w:bCs/>
          <w:szCs w:val="24"/>
          <w:lang w:val="en-GB"/>
        </w:rPr>
        <w:t>g</w:t>
      </w:r>
      <w:r w:rsidR="004F1F4E" w:rsidRPr="009C729A">
        <w:rPr>
          <w:rStyle w:val="longtext"/>
          <w:rFonts w:cs="Times New Roman"/>
          <w:bCs/>
          <w:szCs w:val="24"/>
          <w:lang w:val="en-GB"/>
        </w:rPr>
        <w:t xml:space="preserve">) PDGFA antibodies (+; 0.75 </w:t>
      </w:r>
      <w:r w:rsidR="004F1F4E" w:rsidRPr="009C729A">
        <w:rPr>
          <w:rStyle w:val="longtext"/>
          <w:rFonts w:cs="Times New Roman"/>
          <w:bCs/>
          <w:szCs w:val="24"/>
          <w:lang w:val="en-GB"/>
        </w:rPr>
        <w:t xml:space="preserve">g or ++; 1.5 </w:t>
      </w:r>
      <w:r w:rsidR="004F1F4E" w:rsidRPr="009C729A">
        <w:rPr>
          <w:rStyle w:val="longtext"/>
          <w:rFonts w:cs="Times New Roman"/>
          <w:bCs/>
          <w:szCs w:val="24"/>
          <w:lang w:val="en-GB"/>
        </w:rPr>
        <w:t>g) or</w:t>
      </w:r>
      <w:r w:rsidR="00CB5C5B" w:rsidRPr="009C729A">
        <w:rPr>
          <w:rStyle w:val="longtext"/>
          <w:rFonts w:cs="Times New Roman"/>
          <w:bCs/>
          <w:szCs w:val="24"/>
          <w:lang w:val="en-GB"/>
        </w:rPr>
        <w:t xml:space="preserve"> </w:t>
      </w:r>
      <w:r w:rsidR="00D9607A" w:rsidRPr="009C729A">
        <w:rPr>
          <w:rStyle w:val="longtext"/>
          <w:rFonts w:cs="Times New Roman"/>
          <w:b/>
          <w:bCs/>
          <w:szCs w:val="24"/>
          <w:lang w:val="en-GB"/>
        </w:rPr>
        <w:t>h</w:t>
      </w:r>
      <w:r w:rsidR="00D9607A" w:rsidRPr="009C729A">
        <w:rPr>
          <w:rStyle w:val="longtext"/>
          <w:rFonts w:cs="Times New Roman"/>
          <w:bCs/>
          <w:szCs w:val="24"/>
          <w:lang w:val="en-GB"/>
        </w:rPr>
        <w:t xml:space="preserve">) </w:t>
      </w:r>
      <w:r w:rsidR="00CB5C5B" w:rsidRPr="009C729A">
        <w:rPr>
          <w:color w:val="000000" w:themeColor="text1"/>
          <w:kern w:val="24"/>
          <w:lang w:val="en-GB"/>
        </w:rPr>
        <w:t>ki11502 at the indicated concentration</w:t>
      </w:r>
      <w:r w:rsidR="00212216" w:rsidRPr="009C729A">
        <w:rPr>
          <w:rStyle w:val="longtext"/>
          <w:rFonts w:cs="Times New Roman"/>
          <w:bCs/>
          <w:szCs w:val="24"/>
          <w:lang w:val="en-GB"/>
        </w:rPr>
        <w:t>.</w:t>
      </w:r>
      <w:r w:rsidR="00EC7EA4" w:rsidRPr="009C729A">
        <w:rPr>
          <w:color w:val="000000" w:themeColor="text1"/>
          <w:kern w:val="24"/>
          <w:lang w:val="en-GB"/>
        </w:rPr>
        <w:t xml:space="preserve"> The </w:t>
      </w:r>
      <w:r w:rsidR="001F5235" w:rsidRPr="009C729A">
        <w:rPr>
          <w:color w:val="000000" w:themeColor="text1"/>
          <w:kern w:val="24"/>
          <w:lang w:val="en-GB"/>
        </w:rPr>
        <w:t>Figure</w:t>
      </w:r>
      <w:r w:rsidR="00B25437" w:rsidRPr="009C729A">
        <w:rPr>
          <w:color w:val="000000" w:themeColor="text1"/>
          <w:kern w:val="24"/>
          <w:lang w:val="en-GB"/>
        </w:rPr>
        <w:t>s show</w:t>
      </w:r>
      <w:r w:rsidR="00EC7EA4" w:rsidRPr="009C729A">
        <w:rPr>
          <w:color w:val="000000" w:themeColor="text1"/>
          <w:kern w:val="24"/>
          <w:lang w:val="en-GB"/>
        </w:rPr>
        <w:t xml:space="preserve"> the result of a represe</w:t>
      </w:r>
      <w:r w:rsidR="00820435" w:rsidRPr="009C729A">
        <w:rPr>
          <w:color w:val="000000" w:themeColor="text1"/>
          <w:kern w:val="24"/>
          <w:lang w:val="en-GB"/>
        </w:rPr>
        <w:t>ntative experiment out of three</w:t>
      </w:r>
      <w:r w:rsidR="00A0491F" w:rsidRPr="009C729A">
        <w:rPr>
          <w:color w:val="000000" w:themeColor="text1"/>
          <w:kern w:val="24"/>
          <w:lang w:val="en-GB"/>
        </w:rPr>
        <w:t>.</w:t>
      </w:r>
      <w:r w:rsidR="00CB2245" w:rsidRPr="009C729A">
        <w:rPr>
          <w:color w:val="000000" w:themeColor="text1"/>
          <w:kern w:val="24"/>
          <w:lang w:val="en-GB"/>
        </w:rPr>
        <w:t xml:space="preserve"> </w:t>
      </w:r>
      <w:r w:rsidR="00FD2AB0" w:rsidRPr="009C729A">
        <w:rPr>
          <w:b/>
          <w:color w:val="000000" w:themeColor="text1"/>
          <w:kern w:val="24"/>
          <w:lang w:val="en-GB"/>
        </w:rPr>
        <w:t>i</w:t>
      </w:r>
      <w:r w:rsidR="00CB2245" w:rsidRPr="009C729A">
        <w:rPr>
          <w:color w:val="000000" w:themeColor="text1"/>
          <w:kern w:val="24"/>
          <w:lang w:val="en-GB"/>
        </w:rPr>
        <w:t xml:space="preserve">) </w:t>
      </w:r>
      <w:r w:rsidR="00700780" w:rsidRPr="009C729A">
        <w:rPr>
          <w:color w:val="000000" w:themeColor="text1"/>
          <w:kern w:val="24"/>
          <w:lang w:val="en-GB"/>
        </w:rPr>
        <w:t xml:space="preserve">Effect of the PDGFR inhibitor ki11502 on </w:t>
      </w:r>
      <w:r w:rsidR="00A239D2" w:rsidRPr="009C729A">
        <w:rPr>
          <w:color w:val="000000" w:themeColor="text1"/>
          <w:kern w:val="24"/>
          <w:lang w:val="en-GB"/>
        </w:rPr>
        <w:t xml:space="preserve">the </w:t>
      </w:r>
      <w:r w:rsidR="00700780" w:rsidRPr="009C729A">
        <w:rPr>
          <w:color w:val="000000" w:themeColor="text1"/>
          <w:kern w:val="24"/>
          <w:lang w:val="en-GB"/>
        </w:rPr>
        <w:t>gl</w:t>
      </w:r>
      <w:r w:rsidR="00A239D2" w:rsidRPr="009C729A">
        <w:rPr>
          <w:color w:val="000000" w:themeColor="text1"/>
          <w:kern w:val="24"/>
          <w:lang w:val="en-GB"/>
        </w:rPr>
        <w:t>y</w:t>
      </w:r>
      <w:r w:rsidR="00700780" w:rsidRPr="009C729A">
        <w:rPr>
          <w:color w:val="000000" w:themeColor="text1"/>
          <w:kern w:val="24"/>
          <w:lang w:val="en-GB"/>
        </w:rPr>
        <w:t xml:space="preserve">cogen production. </w:t>
      </w:r>
      <w:r w:rsidR="00F96CFD" w:rsidRPr="009C729A">
        <w:rPr>
          <w:color w:val="000000" w:themeColor="text1"/>
          <w:kern w:val="24"/>
          <w:lang w:val="en-GB"/>
        </w:rPr>
        <w:t>Glycogen was measured</w:t>
      </w:r>
      <w:r w:rsidR="00E454F2" w:rsidRPr="009C729A">
        <w:rPr>
          <w:color w:val="000000" w:themeColor="text1"/>
          <w:kern w:val="24"/>
          <w:lang w:val="en-GB"/>
        </w:rPr>
        <w:t xml:space="preserve"> by ELISA</w:t>
      </w:r>
      <w:r w:rsidR="00F96CFD" w:rsidRPr="009C729A">
        <w:rPr>
          <w:color w:val="000000" w:themeColor="text1"/>
          <w:kern w:val="24"/>
          <w:lang w:val="en-GB"/>
        </w:rPr>
        <w:t xml:space="preserve"> in IHH cells</w:t>
      </w:r>
      <w:r w:rsidR="00D52715" w:rsidRPr="009C729A">
        <w:rPr>
          <w:color w:val="000000" w:themeColor="text1"/>
          <w:kern w:val="24"/>
          <w:lang w:val="en-GB"/>
        </w:rPr>
        <w:t xml:space="preserve"> that were</w:t>
      </w:r>
      <w:r w:rsidR="00F96CFD" w:rsidRPr="009C729A">
        <w:rPr>
          <w:color w:val="000000" w:themeColor="text1"/>
          <w:kern w:val="24"/>
          <w:lang w:val="en-GB"/>
        </w:rPr>
        <w:t xml:space="preserve"> co-cultured with </w:t>
      </w:r>
      <w:r w:rsidR="00E454F2" w:rsidRPr="009C729A">
        <w:rPr>
          <w:color w:val="000000" w:themeColor="text1"/>
          <w:kern w:val="24"/>
          <w:lang w:val="en-GB"/>
        </w:rPr>
        <w:t xml:space="preserve">5 </w:t>
      </w:r>
      <w:r w:rsidR="00E454F2" w:rsidRPr="009C729A">
        <w:rPr>
          <w:color w:val="000000" w:themeColor="text1"/>
          <w:kern w:val="24"/>
          <w:lang w:val="en-GB"/>
        </w:rPr>
        <w:t xml:space="preserve">M </w:t>
      </w:r>
      <w:r w:rsidR="00F96CFD" w:rsidRPr="009C729A">
        <w:rPr>
          <w:color w:val="000000" w:themeColor="text1"/>
          <w:kern w:val="24"/>
          <w:lang w:val="en-GB"/>
        </w:rPr>
        <w:t>ki11502</w:t>
      </w:r>
      <w:r w:rsidR="00E454F2" w:rsidRPr="009C729A">
        <w:rPr>
          <w:color w:val="000000" w:themeColor="text1"/>
          <w:kern w:val="24"/>
          <w:lang w:val="en-GB"/>
        </w:rPr>
        <w:t xml:space="preserve"> and </w:t>
      </w:r>
      <w:r w:rsidR="007735D3" w:rsidRPr="009C729A">
        <w:rPr>
          <w:color w:val="000000" w:themeColor="text1"/>
          <w:kern w:val="24"/>
          <w:lang w:val="en-GB"/>
        </w:rPr>
        <w:t xml:space="preserve">insulin for the indicated times. </w:t>
      </w:r>
      <w:r w:rsidR="0093485E" w:rsidRPr="009C729A">
        <w:rPr>
          <w:b/>
          <w:color w:val="000000" w:themeColor="text1"/>
          <w:kern w:val="24"/>
          <w:lang w:val="en-GB"/>
        </w:rPr>
        <w:t>j</w:t>
      </w:r>
      <w:r w:rsidR="0007564F" w:rsidRPr="009C729A">
        <w:rPr>
          <w:color w:val="000000" w:themeColor="text1"/>
          <w:kern w:val="24"/>
          <w:lang w:val="en-GB"/>
        </w:rPr>
        <w:t xml:space="preserve">) </w:t>
      </w:r>
      <w:r w:rsidR="00DB1C99" w:rsidRPr="009C729A">
        <w:rPr>
          <w:lang w:val="en-GB"/>
        </w:rPr>
        <w:t xml:space="preserve">Volcano plot showing differences in putative serine/threonine kinase activities between control and insulin-treated IHH cells for 24 hrs. </w:t>
      </w:r>
      <w:r w:rsidR="00B00B23" w:rsidRPr="009C729A">
        <w:rPr>
          <w:lang w:val="en-GB"/>
        </w:rPr>
        <w:t>S</w:t>
      </w:r>
      <w:r w:rsidR="00DB1C99" w:rsidRPr="009C729A">
        <w:rPr>
          <w:lang w:val="en-GB"/>
        </w:rPr>
        <w:t>pecific</w:t>
      </w:r>
      <w:r w:rsidR="00B00B23" w:rsidRPr="009C729A">
        <w:rPr>
          <w:lang w:val="en-GB"/>
        </w:rPr>
        <w:t xml:space="preserve"> and positive kinase statistic (in red) show higher activity in IHH cultured with insulin compared with control samples. </w:t>
      </w:r>
      <w:r w:rsidR="003D1725" w:rsidRPr="009C729A">
        <w:rPr>
          <w:lang w:val="en-GB"/>
        </w:rPr>
        <w:t>Effect</w:t>
      </w:r>
      <w:r w:rsidR="00EF713A" w:rsidRPr="009C729A">
        <w:rPr>
          <w:lang w:val="en-GB"/>
        </w:rPr>
        <w:t>s</w:t>
      </w:r>
      <w:r w:rsidR="002E34A3" w:rsidRPr="009C729A">
        <w:rPr>
          <w:lang w:val="en-GB"/>
        </w:rPr>
        <w:t xml:space="preserve"> of </w:t>
      </w:r>
      <w:r w:rsidR="002E34A3" w:rsidRPr="009C729A">
        <w:rPr>
          <w:b/>
          <w:lang w:val="en-GB"/>
        </w:rPr>
        <w:t>k</w:t>
      </w:r>
      <w:r w:rsidR="002E34A3" w:rsidRPr="009C729A">
        <w:rPr>
          <w:lang w:val="en-GB"/>
        </w:rPr>
        <w:t xml:space="preserve">) insulin and </w:t>
      </w:r>
      <w:r w:rsidR="002E34A3" w:rsidRPr="009C729A">
        <w:rPr>
          <w:b/>
          <w:lang w:val="en-GB"/>
        </w:rPr>
        <w:t>l</w:t>
      </w:r>
      <w:r w:rsidR="002E34A3" w:rsidRPr="009C729A">
        <w:rPr>
          <w:lang w:val="en-GB"/>
        </w:rPr>
        <w:t xml:space="preserve">) PDGF-AA on </w:t>
      </w:r>
      <w:r w:rsidR="009044CB" w:rsidRPr="009C729A">
        <w:rPr>
          <w:lang w:val="en-GB"/>
        </w:rPr>
        <w:t xml:space="preserve">the </w:t>
      </w:r>
      <w:r w:rsidR="003D1725" w:rsidRPr="009C729A">
        <w:rPr>
          <w:lang w:val="en-GB"/>
        </w:rPr>
        <w:t>phosphorylation of PKC</w:t>
      </w:r>
      <w:r w:rsidR="00225AB3" w:rsidRPr="009C729A">
        <w:rPr>
          <w:rFonts w:ascii="Cambria" w:hAnsi="Cambria" w:cs="Cambria"/>
          <w:lang w:val="en-GB"/>
        </w:rPr>
        <w:t>Ɵ</w:t>
      </w:r>
      <w:r w:rsidR="003D1725" w:rsidRPr="009C729A">
        <w:rPr>
          <w:lang w:val="en-GB"/>
        </w:rPr>
        <w:t xml:space="preserve"> and PKC</w:t>
      </w:r>
      <w:r w:rsidR="00225AB3" w:rsidRPr="009C729A">
        <w:rPr>
          <w:lang w:val="en-GB"/>
        </w:rPr>
        <w:sym w:font="Symbol" w:char="F065"/>
      </w:r>
      <w:r w:rsidR="003D1725" w:rsidRPr="009C729A">
        <w:rPr>
          <w:lang w:val="en-GB"/>
        </w:rPr>
        <w:t>. IHH cells were cultured with insulin for the indicated times or PDGF-AA (for 24 hrs)</w:t>
      </w:r>
      <w:r w:rsidR="00225AB3" w:rsidRPr="009C729A">
        <w:rPr>
          <w:lang w:val="en-GB"/>
        </w:rPr>
        <w:t>. Phosphorylation of PKC</w:t>
      </w:r>
      <w:r w:rsidR="00225AB3" w:rsidRPr="009C729A">
        <w:rPr>
          <w:rFonts w:ascii="Cambria" w:hAnsi="Cambria" w:cs="Cambria"/>
          <w:lang w:val="en-GB"/>
        </w:rPr>
        <w:t>Ɵ</w:t>
      </w:r>
      <w:r w:rsidR="00225AB3" w:rsidRPr="009C729A">
        <w:rPr>
          <w:lang w:val="en-GB"/>
        </w:rPr>
        <w:t xml:space="preserve"> (Ser 676) and PKC</w:t>
      </w:r>
      <w:r w:rsidR="00225AB3" w:rsidRPr="009C729A">
        <w:rPr>
          <w:lang w:val="en-GB"/>
        </w:rPr>
        <w:sym w:font="Symbol" w:char="F065"/>
      </w:r>
      <w:r w:rsidR="00225AB3" w:rsidRPr="009C729A">
        <w:rPr>
          <w:lang w:val="en-GB"/>
        </w:rPr>
        <w:t xml:space="preserve"> (Ser 729) were measured by western blotting and normalized against total PKC</w:t>
      </w:r>
      <w:r w:rsidR="00225AB3" w:rsidRPr="009C729A">
        <w:rPr>
          <w:rFonts w:ascii="Cambria" w:hAnsi="Cambria" w:cs="Cambria"/>
          <w:lang w:val="en-GB"/>
        </w:rPr>
        <w:t>Ɵ</w:t>
      </w:r>
      <w:r w:rsidR="00225AB3" w:rsidRPr="009C729A">
        <w:rPr>
          <w:lang w:val="en-GB"/>
        </w:rPr>
        <w:t xml:space="preserve"> and PKC</w:t>
      </w:r>
      <w:r w:rsidR="00225AB3" w:rsidRPr="009C729A">
        <w:rPr>
          <w:lang w:val="en-GB"/>
        </w:rPr>
        <w:sym w:font="Symbol" w:char="F065"/>
      </w:r>
      <w:r w:rsidR="00225AB3" w:rsidRPr="009C729A">
        <w:rPr>
          <w:lang w:val="en-GB"/>
        </w:rPr>
        <w:t>.</w:t>
      </w:r>
      <w:r w:rsidR="00A04524" w:rsidRPr="009C729A">
        <w:rPr>
          <w:lang w:val="en-GB"/>
        </w:rPr>
        <w:t xml:space="preserve"> </w:t>
      </w:r>
      <w:r w:rsidR="00A830E8" w:rsidRPr="009C729A">
        <w:rPr>
          <w:b/>
          <w:lang w:val="en-GB"/>
        </w:rPr>
        <w:t>m</w:t>
      </w:r>
      <w:r w:rsidR="00A830E8" w:rsidRPr="009C729A">
        <w:rPr>
          <w:lang w:val="en-GB"/>
        </w:rPr>
        <w:t xml:space="preserve">) </w:t>
      </w:r>
      <w:r w:rsidR="002C1265" w:rsidRPr="009C729A">
        <w:rPr>
          <w:lang w:val="en-GB"/>
        </w:rPr>
        <w:t xml:space="preserve">Effect of </w:t>
      </w:r>
      <w:r w:rsidR="00A830E8" w:rsidRPr="009C729A">
        <w:rPr>
          <w:lang w:val="en-GB"/>
        </w:rPr>
        <w:t>PDGF-AA on the IRS1 protein content. IHH cells were cultured for 24 hrs with PDGF-AA at the indicated concentrations.</w:t>
      </w:r>
      <w:r w:rsidR="00661B04" w:rsidRPr="009C729A">
        <w:rPr>
          <w:lang w:val="en-GB"/>
        </w:rPr>
        <w:t xml:space="preserve"> Effect of</w:t>
      </w:r>
      <w:r w:rsidR="00A830E8" w:rsidRPr="009C729A">
        <w:rPr>
          <w:lang w:val="en-GB"/>
        </w:rPr>
        <w:t xml:space="preserve"> </w:t>
      </w:r>
      <w:r w:rsidR="00A830E8" w:rsidRPr="009C729A">
        <w:rPr>
          <w:b/>
          <w:lang w:val="en-GB"/>
        </w:rPr>
        <w:t>n</w:t>
      </w:r>
      <w:r w:rsidR="00C776C6" w:rsidRPr="009C729A">
        <w:rPr>
          <w:lang w:val="en-GB"/>
        </w:rPr>
        <w:t xml:space="preserve">) </w:t>
      </w:r>
      <w:r w:rsidR="002C1265" w:rsidRPr="009C729A">
        <w:rPr>
          <w:lang w:val="en-GB"/>
        </w:rPr>
        <w:t xml:space="preserve">PDGF-AA and </w:t>
      </w:r>
      <w:r w:rsidR="00A830E8" w:rsidRPr="009C729A">
        <w:rPr>
          <w:b/>
          <w:lang w:val="en-GB"/>
        </w:rPr>
        <w:t>o</w:t>
      </w:r>
      <w:r w:rsidR="00C776C6" w:rsidRPr="009C729A">
        <w:rPr>
          <w:lang w:val="en-GB"/>
        </w:rPr>
        <w:t xml:space="preserve">) </w:t>
      </w:r>
      <w:r w:rsidR="002C1265" w:rsidRPr="009C729A">
        <w:rPr>
          <w:lang w:val="en-GB"/>
        </w:rPr>
        <w:t>insulin on the</w:t>
      </w:r>
      <w:r w:rsidR="00841B4E" w:rsidRPr="009C729A">
        <w:rPr>
          <w:lang w:val="en-GB"/>
        </w:rPr>
        <w:t xml:space="preserve"> expression of </w:t>
      </w:r>
      <w:r w:rsidR="00841B4E" w:rsidRPr="009C729A">
        <w:rPr>
          <w:i/>
          <w:lang w:val="en-GB"/>
        </w:rPr>
        <w:t>PDGFA</w:t>
      </w:r>
      <w:r w:rsidR="00461945" w:rsidRPr="009C729A">
        <w:rPr>
          <w:lang w:val="en-GB"/>
        </w:rPr>
        <w:t xml:space="preserve">. </w:t>
      </w:r>
      <w:r w:rsidR="00E717BD" w:rsidRPr="009C729A">
        <w:rPr>
          <w:lang w:val="en-GB"/>
        </w:rPr>
        <w:t xml:space="preserve">The </w:t>
      </w:r>
      <w:r w:rsidR="00E717BD" w:rsidRPr="009C729A">
        <w:rPr>
          <w:i/>
          <w:lang w:val="en-GB"/>
        </w:rPr>
        <w:t>PDGFA</w:t>
      </w:r>
      <w:r w:rsidR="00E717BD" w:rsidRPr="009C729A">
        <w:rPr>
          <w:lang w:val="en-GB"/>
        </w:rPr>
        <w:t xml:space="preserve"> mRNA </w:t>
      </w:r>
      <w:r w:rsidR="00696883" w:rsidRPr="009C729A">
        <w:rPr>
          <w:lang w:val="en-GB"/>
        </w:rPr>
        <w:t xml:space="preserve">level </w:t>
      </w:r>
      <w:r w:rsidR="00E717BD" w:rsidRPr="009C729A">
        <w:rPr>
          <w:lang w:val="en-GB"/>
        </w:rPr>
        <w:t xml:space="preserve">was </w:t>
      </w:r>
      <w:r w:rsidR="00696883" w:rsidRPr="009C729A">
        <w:rPr>
          <w:lang w:val="en-GB"/>
        </w:rPr>
        <w:t>quantified</w:t>
      </w:r>
      <w:r w:rsidR="00E717BD" w:rsidRPr="009C729A">
        <w:rPr>
          <w:lang w:val="en-GB"/>
        </w:rPr>
        <w:t xml:space="preserve"> by qRT-PCR </w:t>
      </w:r>
      <w:r w:rsidR="006D7617" w:rsidRPr="009C729A">
        <w:rPr>
          <w:lang w:val="en-GB"/>
        </w:rPr>
        <w:t xml:space="preserve">in </w:t>
      </w:r>
      <w:r w:rsidR="00696883" w:rsidRPr="009C729A">
        <w:rPr>
          <w:lang w:val="en-GB"/>
        </w:rPr>
        <w:t xml:space="preserve">IHH cells </w:t>
      </w:r>
      <w:r w:rsidR="00B7642B" w:rsidRPr="009C729A">
        <w:rPr>
          <w:lang w:val="en-GB"/>
        </w:rPr>
        <w:t>co-</w:t>
      </w:r>
      <w:r w:rsidR="00696883" w:rsidRPr="009C729A">
        <w:rPr>
          <w:lang w:val="en-GB"/>
        </w:rPr>
        <w:t xml:space="preserve">cultured with either </w:t>
      </w:r>
      <w:r w:rsidR="008A61F9" w:rsidRPr="009C729A">
        <w:rPr>
          <w:rStyle w:val="st1"/>
          <w:rFonts w:cs="Times New Roman"/>
          <w:color w:val="000000" w:themeColor="text1"/>
          <w:lang w:val="en-GB"/>
        </w:rPr>
        <w:t xml:space="preserve">100 ng/ml </w:t>
      </w:r>
      <w:r w:rsidR="00696883" w:rsidRPr="009C729A">
        <w:rPr>
          <w:lang w:val="en-GB"/>
        </w:rPr>
        <w:t xml:space="preserve">PDGF-AA for </w:t>
      </w:r>
      <w:r w:rsidR="00B7642B" w:rsidRPr="009C729A">
        <w:rPr>
          <w:lang w:val="en-GB"/>
        </w:rPr>
        <w:t>24</w:t>
      </w:r>
      <w:r w:rsidR="00696883" w:rsidRPr="009C729A">
        <w:rPr>
          <w:lang w:val="en-GB"/>
        </w:rPr>
        <w:t xml:space="preserve"> hrs or </w:t>
      </w:r>
      <w:r w:rsidR="00B7642B" w:rsidRPr="009C729A">
        <w:rPr>
          <w:lang w:val="en-GB"/>
        </w:rPr>
        <w:t xml:space="preserve">insulin with or without the PDGFR inhibitor Ki11502 for the indicated times. </w:t>
      </w:r>
      <w:r w:rsidR="005A23E6" w:rsidRPr="009C729A">
        <w:rPr>
          <w:lang w:val="en-GB"/>
        </w:rPr>
        <w:t xml:space="preserve">Effect of </w:t>
      </w:r>
      <w:r w:rsidR="00A830E8" w:rsidRPr="009C729A">
        <w:rPr>
          <w:b/>
          <w:lang w:val="en-GB"/>
        </w:rPr>
        <w:t>p</w:t>
      </w:r>
      <w:r w:rsidR="00371879" w:rsidRPr="009C729A">
        <w:rPr>
          <w:lang w:val="en-GB"/>
        </w:rPr>
        <w:t xml:space="preserve">) </w:t>
      </w:r>
      <w:r w:rsidR="0082177B" w:rsidRPr="009C729A">
        <w:rPr>
          <w:lang w:val="en-GB"/>
        </w:rPr>
        <w:t xml:space="preserve">PKC activator </w:t>
      </w:r>
      <w:r w:rsidR="00B944DF" w:rsidRPr="009C729A">
        <w:rPr>
          <w:rStyle w:val="Accentuation"/>
          <w:rFonts w:cs="Times New Roman"/>
          <w:i w:val="0"/>
          <w:color w:val="000000" w:themeColor="text1"/>
          <w:lang w:val="en-GB"/>
        </w:rPr>
        <w:t>phorbol 12</w:t>
      </w:r>
      <w:r w:rsidR="00B944DF" w:rsidRPr="009C729A">
        <w:rPr>
          <w:rStyle w:val="st1"/>
          <w:rFonts w:cs="Times New Roman"/>
          <w:i/>
          <w:color w:val="000000" w:themeColor="text1"/>
          <w:lang w:val="en-GB"/>
        </w:rPr>
        <w:t>-</w:t>
      </w:r>
      <w:r w:rsidR="00B944DF" w:rsidRPr="009C729A">
        <w:rPr>
          <w:rStyle w:val="Accentuation"/>
          <w:rFonts w:cs="Times New Roman"/>
          <w:i w:val="0"/>
          <w:color w:val="000000" w:themeColor="text1"/>
          <w:lang w:val="en-GB"/>
        </w:rPr>
        <w:t>myristate 13</w:t>
      </w:r>
      <w:r w:rsidR="00B944DF" w:rsidRPr="009C729A">
        <w:rPr>
          <w:rStyle w:val="st1"/>
          <w:rFonts w:cs="Times New Roman"/>
          <w:i/>
          <w:color w:val="000000" w:themeColor="text1"/>
          <w:lang w:val="en-GB"/>
        </w:rPr>
        <w:t>-</w:t>
      </w:r>
      <w:r w:rsidR="00B944DF" w:rsidRPr="009C729A">
        <w:rPr>
          <w:rStyle w:val="Accentuation"/>
          <w:rFonts w:cs="Times New Roman"/>
          <w:i w:val="0"/>
          <w:color w:val="000000" w:themeColor="text1"/>
          <w:lang w:val="en-GB"/>
        </w:rPr>
        <w:t>acetate</w:t>
      </w:r>
      <w:r w:rsidR="00B944DF" w:rsidRPr="009C729A">
        <w:rPr>
          <w:rStyle w:val="st1"/>
          <w:rFonts w:cs="Times New Roman"/>
          <w:i/>
          <w:color w:val="000000" w:themeColor="text1"/>
          <w:lang w:val="en-GB"/>
        </w:rPr>
        <w:t xml:space="preserve"> </w:t>
      </w:r>
      <w:r w:rsidR="00B944DF" w:rsidRPr="009C729A">
        <w:rPr>
          <w:rStyle w:val="st1"/>
          <w:rFonts w:cs="Times New Roman"/>
          <w:color w:val="000000" w:themeColor="text1"/>
          <w:lang w:val="en-GB"/>
        </w:rPr>
        <w:t>(</w:t>
      </w:r>
      <w:r w:rsidR="00B944DF" w:rsidRPr="009C729A">
        <w:rPr>
          <w:rStyle w:val="Accentuation"/>
          <w:rFonts w:cs="Times New Roman"/>
          <w:i w:val="0"/>
          <w:color w:val="000000" w:themeColor="text1"/>
          <w:lang w:val="en-GB"/>
        </w:rPr>
        <w:t>PMA</w:t>
      </w:r>
      <w:r w:rsidR="00B944DF" w:rsidRPr="009C729A">
        <w:rPr>
          <w:rStyle w:val="st1"/>
          <w:rFonts w:cs="Times New Roman"/>
          <w:color w:val="000000" w:themeColor="text1"/>
          <w:lang w:val="en-GB"/>
        </w:rPr>
        <w:t xml:space="preserve">) </w:t>
      </w:r>
      <w:r w:rsidR="00371879" w:rsidRPr="009C729A">
        <w:rPr>
          <w:rStyle w:val="st1"/>
          <w:rFonts w:cs="Times New Roman"/>
          <w:color w:val="000000" w:themeColor="text1"/>
          <w:lang w:val="en-GB"/>
        </w:rPr>
        <w:t xml:space="preserve">or </w:t>
      </w:r>
      <w:r w:rsidR="0082177B" w:rsidRPr="009C729A">
        <w:rPr>
          <w:rStyle w:val="st1"/>
          <w:rFonts w:cs="Times New Roman"/>
          <w:color w:val="000000" w:themeColor="text1"/>
          <w:lang w:val="en-GB"/>
        </w:rPr>
        <w:t>the</w:t>
      </w:r>
      <w:r w:rsidR="00371879" w:rsidRPr="009C729A">
        <w:rPr>
          <w:rStyle w:val="st1"/>
          <w:rFonts w:cs="Times New Roman"/>
          <w:color w:val="000000" w:themeColor="text1"/>
          <w:lang w:val="en-GB"/>
        </w:rPr>
        <w:t xml:space="preserve"> PKC inhibitor sotraustorin </w:t>
      </w:r>
      <w:r w:rsidR="0082177B" w:rsidRPr="009C729A">
        <w:rPr>
          <w:lang w:val="en-GB"/>
        </w:rPr>
        <w:t xml:space="preserve">on the expression of </w:t>
      </w:r>
      <w:r w:rsidR="0082177B" w:rsidRPr="009C729A">
        <w:rPr>
          <w:i/>
          <w:lang w:val="en-GB"/>
        </w:rPr>
        <w:t>PDGFA</w:t>
      </w:r>
      <w:r w:rsidR="009B3180" w:rsidRPr="009C729A">
        <w:rPr>
          <w:i/>
          <w:lang w:val="en-GB"/>
        </w:rPr>
        <w:t xml:space="preserve"> </w:t>
      </w:r>
      <w:r w:rsidR="009B3180" w:rsidRPr="009C729A">
        <w:rPr>
          <w:lang w:val="en-GB"/>
        </w:rPr>
        <w:t xml:space="preserve">mRNA either </w:t>
      </w:r>
      <w:r w:rsidR="00A830E8" w:rsidRPr="009C729A">
        <w:rPr>
          <w:b/>
          <w:lang w:val="en-GB"/>
        </w:rPr>
        <w:t>q</w:t>
      </w:r>
      <w:r w:rsidR="009B3180" w:rsidRPr="009C729A">
        <w:rPr>
          <w:lang w:val="en-GB"/>
        </w:rPr>
        <w:t>)</w:t>
      </w:r>
      <w:r w:rsidR="009B3180" w:rsidRPr="009C729A">
        <w:rPr>
          <w:i/>
          <w:lang w:val="en-GB"/>
        </w:rPr>
        <w:t xml:space="preserve"> </w:t>
      </w:r>
      <w:r w:rsidR="009B3180" w:rsidRPr="009C729A">
        <w:rPr>
          <w:lang w:val="en-GB"/>
        </w:rPr>
        <w:t xml:space="preserve">induced by insulin for the indicated times or </w:t>
      </w:r>
      <w:r w:rsidR="00A830E8" w:rsidRPr="009C729A">
        <w:rPr>
          <w:b/>
          <w:lang w:val="en-GB"/>
        </w:rPr>
        <w:t>r</w:t>
      </w:r>
      <w:r w:rsidR="009B3180" w:rsidRPr="009C729A">
        <w:rPr>
          <w:lang w:val="en-GB"/>
        </w:rPr>
        <w:t>) by PDGF-AA</w:t>
      </w:r>
      <w:r w:rsidR="0082177B" w:rsidRPr="009C729A">
        <w:rPr>
          <w:rStyle w:val="st1"/>
          <w:rFonts w:cs="Times New Roman"/>
          <w:color w:val="000000" w:themeColor="text1"/>
          <w:lang w:val="en-GB"/>
        </w:rPr>
        <w:t xml:space="preserve">. </w:t>
      </w:r>
      <w:r w:rsidR="00BD6782" w:rsidRPr="009C729A">
        <w:rPr>
          <w:rStyle w:val="st1"/>
          <w:rFonts w:cs="Times New Roman"/>
          <w:i/>
          <w:color w:val="000000" w:themeColor="text1"/>
          <w:lang w:val="en-GB"/>
        </w:rPr>
        <w:t>PDGFA</w:t>
      </w:r>
      <w:r w:rsidR="00BD6782" w:rsidRPr="009C729A">
        <w:rPr>
          <w:rStyle w:val="st1"/>
          <w:rFonts w:cs="Times New Roman"/>
          <w:color w:val="000000" w:themeColor="text1"/>
          <w:lang w:val="en-GB"/>
        </w:rPr>
        <w:t xml:space="preserve"> mRNA was quantified in IHH cells cultured with </w:t>
      </w:r>
      <w:r w:rsidR="008A61F9" w:rsidRPr="009C729A">
        <w:rPr>
          <w:rStyle w:val="st1"/>
          <w:rFonts w:cs="Times New Roman"/>
          <w:color w:val="000000" w:themeColor="text1"/>
          <w:lang w:val="en-GB"/>
        </w:rPr>
        <w:t>either PMA</w:t>
      </w:r>
      <w:r w:rsidR="00901797" w:rsidRPr="009C729A">
        <w:rPr>
          <w:rStyle w:val="st1"/>
          <w:rFonts w:cs="Times New Roman"/>
          <w:color w:val="000000" w:themeColor="text1"/>
          <w:lang w:val="en-GB"/>
        </w:rPr>
        <w:t xml:space="preserve"> for the indicated times </w:t>
      </w:r>
      <w:r w:rsidR="008A61F9" w:rsidRPr="009C729A">
        <w:rPr>
          <w:rStyle w:val="st1"/>
          <w:rFonts w:cs="Times New Roman"/>
          <w:color w:val="000000" w:themeColor="text1"/>
          <w:lang w:val="en-GB"/>
        </w:rPr>
        <w:t xml:space="preserve">or 100 ng/ml PDGF-AA </w:t>
      </w:r>
      <w:r w:rsidR="00B12700" w:rsidRPr="009C729A">
        <w:rPr>
          <w:rStyle w:val="st1"/>
          <w:rFonts w:cs="Times New Roman"/>
          <w:color w:val="000000" w:themeColor="text1"/>
          <w:lang w:val="en-GB"/>
        </w:rPr>
        <w:t xml:space="preserve">in the presence or absence of </w:t>
      </w:r>
      <w:r w:rsidR="00B86579" w:rsidRPr="009C729A">
        <w:rPr>
          <w:rStyle w:val="st1"/>
          <w:rFonts w:cs="Times New Roman"/>
          <w:color w:val="000000" w:themeColor="text1"/>
          <w:lang w:val="en-GB"/>
        </w:rPr>
        <w:t xml:space="preserve">1 </w:t>
      </w:r>
      <w:r w:rsidR="00B86579" w:rsidRPr="009C729A">
        <w:rPr>
          <w:rStyle w:val="st1"/>
          <w:rFonts w:cs="Times New Roman"/>
          <w:color w:val="000000" w:themeColor="text1"/>
          <w:lang w:val="en-GB"/>
        </w:rPr>
        <w:t xml:space="preserve">M sotrastaurin for 24 hrs. </w:t>
      </w:r>
      <w:r w:rsidR="00DB2BE8" w:rsidRPr="009C729A">
        <w:rPr>
          <w:rStyle w:val="st1"/>
          <w:rFonts w:cs="Times New Roman"/>
          <w:color w:val="000000" w:themeColor="text1"/>
          <w:lang w:val="en-GB"/>
        </w:rPr>
        <w:t xml:space="preserve">Effect of metformin on the </w:t>
      </w:r>
      <w:r w:rsidR="00A830E8" w:rsidRPr="009C729A">
        <w:rPr>
          <w:rStyle w:val="st1"/>
          <w:rFonts w:cs="Times New Roman"/>
          <w:b/>
          <w:color w:val="000000" w:themeColor="text1"/>
          <w:lang w:val="en-GB"/>
        </w:rPr>
        <w:t>s</w:t>
      </w:r>
      <w:r w:rsidR="00DB2BE8" w:rsidRPr="009C729A">
        <w:rPr>
          <w:rStyle w:val="st1"/>
          <w:rFonts w:cs="Times New Roman"/>
          <w:color w:val="000000" w:themeColor="text1"/>
          <w:lang w:val="en-GB"/>
        </w:rPr>
        <w:t xml:space="preserve">) PDGFA mRNA level and PDGF-AA </w:t>
      </w:r>
      <w:r w:rsidR="00A830E8" w:rsidRPr="009C729A">
        <w:rPr>
          <w:rStyle w:val="st1"/>
          <w:rFonts w:cs="Times New Roman"/>
          <w:b/>
          <w:color w:val="000000" w:themeColor="text1"/>
          <w:lang w:val="en-GB"/>
        </w:rPr>
        <w:t>t</w:t>
      </w:r>
      <w:r w:rsidR="00DB2BE8" w:rsidRPr="009C729A">
        <w:rPr>
          <w:rStyle w:val="st1"/>
          <w:rFonts w:cs="Times New Roman"/>
          <w:color w:val="000000" w:themeColor="text1"/>
          <w:lang w:val="en-GB"/>
        </w:rPr>
        <w:t xml:space="preserve">) intracellular abundance and </w:t>
      </w:r>
      <w:r w:rsidR="00A830E8" w:rsidRPr="009C729A">
        <w:rPr>
          <w:rStyle w:val="st1"/>
          <w:rFonts w:cs="Times New Roman"/>
          <w:b/>
          <w:color w:val="000000" w:themeColor="text1"/>
          <w:lang w:val="en-GB"/>
        </w:rPr>
        <w:t>u</w:t>
      </w:r>
      <w:r w:rsidR="00DB2BE8" w:rsidRPr="009C729A">
        <w:rPr>
          <w:rStyle w:val="st1"/>
          <w:rFonts w:cs="Times New Roman"/>
          <w:color w:val="000000" w:themeColor="text1"/>
          <w:lang w:val="en-GB"/>
        </w:rPr>
        <w:t>) secretion induce</w:t>
      </w:r>
      <w:r w:rsidR="003D05A6" w:rsidRPr="009C729A">
        <w:rPr>
          <w:rStyle w:val="st1"/>
          <w:rFonts w:cs="Times New Roman"/>
          <w:color w:val="000000" w:themeColor="text1"/>
          <w:lang w:val="en-GB"/>
        </w:rPr>
        <w:t>d</w:t>
      </w:r>
      <w:r w:rsidR="00DB2BE8" w:rsidRPr="009C729A">
        <w:rPr>
          <w:rStyle w:val="st1"/>
          <w:rFonts w:cs="Times New Roman"/>
          <w:color w:val="000000" w:themeColor="text1"/>
          <w:lang w:val="en-GB"/>
        </w:rPr>
        <w:t xml:space="preserve"> by 100 nM insulin for the indicated times.</w:t>
      </w:r>
    </w:p>
    <w:p w14:paraId="55192419" w14:textId="619E63BF" w:rsidR="00820435" w:rsidRPr="009C729A" w:rsidRDefault="004203EB" w:rsidP="00AC0075">
      <w:pPr>
        <w:rPr>
          <w:b/>
          <w:sz w:val="20"/>
          <w:lang w:val="en-GB"/>
        </w:rPr>
      </w:pPr>
      <w:r w:rsidRPr="009C729A">
        <w:rPr>
          <w:b/>
          <w:color w:val="000000" w:themeColor="text1"/>
          <w:kern w:val="24"/>
          <w:lang w:val="en-GB"/>
        </w:rPr>
        <w:t>Fig.</w:t>
      </w:r>
      <w:r w:rsidR="00820435" w:rsidRPr="009C729A">
        <w:rPr>
          <w:b/>
          <w:color w:val="000000" w:themeColor="text1"/>
          <w:kern w:val="24"/>
          <w:lang w:val="en-GB"/>
        </w:rPr>
        <w:t xml:space="preserve"> </w:t>
      </w:r>
      <w:r w:rsidR="002445DF" w:rsidRPr="009C729A">
        <w:rPr>
          <w:b/>
          <w:color w:val="000000" w:themeColor="text1"/>
          <w:kern w:val="24"/>
          <w:lang w:val="en-GB"/>
        </w:rPr>
        <w:t>5</w:t>
      </w:r>
      <w:r w:rsidR="00820435" w:rsidRPr="009C729A">
        <w:rPr>
          <w:b/>
          <w:color w:val="000000" w:themeColor="text1"/>
          <w:kern w:val="24"/>
          <w:lang w:val="en-GB"/>
        </w:rPr>
        <w:t xml:space="preserve">: </w:t>
      </w:r>
      <w:r w:rsidR="00E26CAB" w:rsidRPr="009C729A">
        <w:rPr>
          <w:color w:val="000000" w:themeColor="text1"/>
          <w:kern w:val="24"/>
          <w:lang w:val="en-GB"/>
        </w:rPr>
        <w:t>Schematic representation of the mechanism linking chronic hyperinsulinemia to hepatic insulin resistance in T2D.</w:t>
      </w:r>
      <w:r w:rsidR="00565B23" w:rsidRPr="009C729A">
        <w:rPr>
          <w:color w:val="000000" w:themeColor="text1"/>
          <w:kern w:val="24"/>
          <w:lang w:val="en-GB"/>
        </w:rPr>
        <w:t xml:space="preserve"> </w:t>
      </w:r>
      <w:r w:rsidR="007733C5" w:rsidRPr="009C729A">
        <w:rPr>
          <w:color w:val="000000" w:themeColor="text1"/>
          <w:kern w:val="24"/>
          <w:lang w:val="en-GB"/>
        </w:rPr>
        <w:t>Insulin promotes hypomethylation and the</w:t>
      </w:r>
      <w:r w:rsidR="00515604" w:rsidRPr="009C729A">
        <w:rPr>
          <w:color w:val="000000" w:themeColor="text1"/>
          <w:kern w:val="24"/>
          <w:lang w:val="en-GB"/>
        </w:rPr>
        <w:t xml:space="preserve"> rise of</w:t>
      </w:r>
      <w:r w:rsidR="007733C5" w:rsidRPr="009C729A">
        <w:rPr>
          <w:color w:val="000000" w:themeColor="text1"/>
          <w:kern w:val="24"/>
          <w:lang w:val="en-GB"/>
        </w:rPr>
        <w:t xml:space="preserve"> </w:t>
      </w:r>
      <w:r w:rsidR="007733C5" w:rsidRPr="009C729A">
        <w:rPr>
          <w:i/>
          <w:color w:val="000000" w:themeColor="text1"/>
          <w:kern w:val="24"/>
          <w:lang w:val="en-GB"/>
        </w:rPr>
        <w:t>PDGFA</w:t>
      </w:r>
      <w:r w:rsidR="00274B53" w:rsidRPr="009C729A">
        <w:rPr>
          <w:color w:val="000000" w:themeColor="text1"/>
          <w:kern w:val="24"/>
          <w:lang w:val="en-GB"/>
        </w:rPr>
        <w:t xml:space="preserve"> expression</w:t>
      </w:r>
      <w:r w:rsidR="002445DF" w:rsidRPr="009C729A">
        <w:rPr>
          <w:color w:val="000000" w:themeColor="text1"/>
          <w:kern w:val="24"/>
          <w:lang w:val="en-GB"/>
        </w:rPr>
        <w:t xml:space="preserve">, leading to </w:t>
      </w:r>
      <w:r w:rsidR="00274B53" w:rsidRPr="009C729A">
        <w:rPr>
          <w:color w:val="000000" w:themeColor="text1"/>
          <w:kern w:val="24"/>
          <w:lang w:val="en-GB"/>
        </w:rPr>
        <w:t xml:space="preserve">PDGF-AA </w:t>
      </w:r>
      <w:r w:rsidR="002445DF" w:rsidRPr="009C729A">
        <w:rPr>
          <w:color w:val="000000" w:themeColor="text1"/>
          <w:kern w:val="24"/>
          <w:lang w:val="en-GB"/>
        </w:rPr>
        <w:t>secretion. In turn</w:t>
      </w:r>
      <w:r w:rsidR="00274B53" w:rsidRPr="009C729A">
        <w:rPr>
          <w:color w:val="000000" w:themeColor="text1"/>
          <w:kern w:val="24"/>
          <w:lang w:val="en-GB"/>
        </w:rPr>
        <w:t xml:space="preserve">, </w:t>
      </w:r>
      <w:r w:rsidR="002445DF" w:rsidRPr="009C729A">
        <w:rPr>
          <w:color w:val="000000" w:themeColor="text1"/>
          <w:kern w:val="24"/>
          <w:lang w:val="en-GB"/>
        </w:rPr>
        <w:t>PDGF-AA inhibits the insulin signaling, in a negative autocrine feedback loop, via a mechanism involving a decrease in the IRS1 abundance and PKC (</w:t>
      </w:r>
      <w:r w:rsidR="002445DF" w:rsidRPr="009C729A">
        <w:rPr>
          <w:lang w:val="en-GB"/>
        </w:rPr>
        <w:t>PKC</w:t>
      </w:r>
      <w:r w:rsidR="002445DF" w:rsidRPr="009C729A">
        <w:rPr>
          <w:rFonts w:ascii="Cambria" w:hAnsi="Cambria" w:cs="Cambria"/>
          <w:lang w:val="en-GB"/>
        </w:rPr>
        <w:t>Ɵ</w:t>
      </w:r>
      <w:r w:rsidR="002445DF" w:rsidRPr="009C729A">
        <w:rPr>
          <w:lang w:val="en-GB"/>
        </w:rPr>
        <w:t xml:space="preserve"> and PKC</w:t>
      </w:r>
      <w:r w:rsidR="002445DF" w:rsidRPr="009C729A">
        <w:rPr>
          <w:lang w:val="en-GB"/>
        </w:rPr>
        <w:sym w:font="Symbol" w:char="F065"/>
      </w:r>
      <w:r w:rsidR="002445DF" w:rsidRPr="009C729A">
        <w:rPr>
          <w:lang w:val="en-GB"/>
        </w:rPr>
        <w:t>)</w:t>
      </w:r>
      <w:r w:rsidR="002445DF" w:rsidRPr="009C729A">
        <w:rPr>
          <w:color w:val="000000" w:themeColor="text1"/>
          <w:kern w:val="24"/>
          <w:lang w:val="en-GB"/>
        </w:rPr>
        <w:t xml:space="preserve"> activation</w:t>
      </w:r>
      <w:r w:rsidR="00001047" w:rsidRPr="009C729A">
        <w:rPr>
          <w:color w:val="000000" w:themeColor="text1"/>
          <w:kern w:val="24"/>
          <w:lang w:val="en-GB"/>
        </w:rPr>
        <w:t>.</w:t>
      </w:r>
    </w:p>
    <w:p w14:paraId="12D24F83" w14:textId="77777777" w:rsidR="006D4E86" w:rsidRPr="00321621" w:rsidRDefault="006D4E86" w:rsidP="00F74049">
      <w:pPr>
        <w:pStyle w:val="Titre1"/>
        <w:pageBreakBefore/>
        <w:rPr>
          <w:rStyle w:val="longtext"/>
        </w:rPr>
      </w:pPr>
      <w:r w:rsidRPr="00321621">
        <w:rPr>
          <w:rStyle w:val="longtext"/>
        </w:rPr>
        <w:lastRenderedPageBreak/>
        <w:t>Tables</w:t>
      </w:r>
    </w:p>
    <w:p w14:paraId="294109F1" w14:textId="0B4224EE" w:rsidR="00870DB8" w:rsidRPr="00F74049" w:rsidRDefault="00187D87" w:rsidP="005F712C">
      <w:pPr>
        <w:rPr>
          <w:rStyle w:val="longtext"/>
          <w:sz w:val="20"/>
          <w:lang w:val="en-GB"/>
        </w:rPr>
      </w:pPr>
      <w:r w:rsidRPr="00F74049">
        <w:rPr>
          <w:rStyle w:val="longtext"/>
          <w:rFonts w:cs="Times New Roman"/>
          <w:b/>
          <w:bCs/>
          <w:sz w:val="20"/>
          <w:lang w:val="en-GB"/>
        </w:rPr>
        <w:t>Table 1</w:t>
      </w:r>
      <w:r w:rsidRPr="00F74049">
        <w:rPr>
          <w:rStyle w:val="longtext"/>
          <w:rFonts w:cs="Times New Roman"/>
          <w:bCs/>
          <w:sz w:val="20"/>
          <w:lang w:val="en-GB"/>
        </w:rPr>
        <w:t xml:space="preserve">. </w:t>
      </w:r>
      <w:r w:rsidR="005A751C" w:rsidRPr="00F74049">
        <w:rPr>
          <w:rStyle w:val="longtext"/>
          <w:rFonts w:cs="Times New Roman"/>
          <w:bCs/>
          <w:sz w:val="20"/>
          <w:lang w:val="en-GB"/>
        </w:rPr>
        <w:t xml:space="preserve">Association of </w:t>
      </w:r>
      <w:r w:rsidR="004C327D" w:rsidRPr="00F74049">
        <w:rPr>
          <w:rStyle w:val="longtext"/>
          <w:rFonts w:cs="Times New Roman"/>
          <w:bCs/>
          <w:sz w:val="20"/>
          <w:lang w:val="en-GB"/>
        </w:rPr>
        <w:t xml:space="preserve">liver </w:t>
      </w:r>
      <w:r w:rsidR="005A751C" w:rsidRPr="00F74049">
        <w:rPr>
          <w:rStyle w:val="longtext"/>
          <w:rFonts w:cs="Times New Roman"/>
          <w:bCs/>
          <w:sz w:val="20"/>
          <w:lang w:val="en-GB"/>
        </w:rPr>
        <w:t xml:space="preserve">methylation levels </w:t>
      </w:r>
      <w:r w:rsidR="004C327D" w:rsidRPr="00F74049">
        <w:rPr>
          <w:rStyle w:val="longtext"/>
          <w:rFonts w:cs="Times New Roman"/>
          <w:bCs/>
          <w:sz w:val="20"/>
          <w:lang w:val="en-GB"/>
        </w:rPr>
        <w:t xml:space="preserve">of </w:t>
      </w:r>
      <w:r w:rsidR="005A751C" w:rsidRPr="00F74049">
        <w:rPr>
          <w:sz w:val="20"/>
          <w:lang w:val="en-GB"/>
        </w:rPr>
        <w:t xml:space="preserve">cg14496282 and </w:t>
      </w:r>
      <w:r w:rsidR="004C327D" w:rsidRPr="00F74049">
        <w:rPr>
          <w:sz w:val="20"/>
          <w:lang w:val="en-GB"/>
        </w:rPr>
        <w:t xml:space="preserve">liver </w:t>
      </w:r>
      <w:r w:rsidR="005A751C" w:rsidRPr="00F74049">
        <w:rPr>
          <w:i/>
          <w:sz w:val="20"/>
          <w:lang w:val="en-GB"/>
        </w:rPr>
        <w:t>PDGFA</w:t>
      </w:r>
      <w:r w:rsidR="005A751C" w:rsidRPr="00F74049">
        <w:rPr>
          <w:sz w:val="20"/>
          <w:lang w:val="en-GB"/>
        </w:rPr>
        <w:t xml:space="preserve"> gene expression with multiple quantitative and binary traits. </w:t>
      </w:r>
      <w:r w:rsidR="008530B2" w:rsidRPr="00F74049">
        <w:rPr>
          <w:rStyle w:val="longtext"/>
          <w:rFonts w:cs="Times New Roman"/>
          <w:bCs/>
          <w:sz w:val="20"/>
          <w:lang w:val="en-GB"/>
        </w:rPr>
        <w:t xml:space="preserve">Methylation levels at </w:t>
      </w:r>
      <w:r w:rsidR="008530B2" w:rsidRPr="00F74049">
        <w:rPr>
          <w:sz w:val="20"/>
          <w:lang w:val="en-GB"/>
        </w:rPr>
        <w:t xml:space="preserve">cg14496282 and </w:t>
      </w:r>
      <w:r w:rsidR="008530B2" w:rsidRPr="00F74049">
        <w:rPr>
          <w:i/>
          <w:sz w:val="20"/>
          <w:lang w:val="en-GB"/>
        </w:rPr>
        <w:t>PDGFA</w:t>
      </w:r>
      <w:r w:rsidR="008530B2" w:rsidRPr="00F74049">
        <w:rPr>
          <w:sz w:val="20"/>
          <w:lang w:val="en-GB"/>
        </w:rPr>
        <w:t xml:space="preserve"> gene expression are the endogenous variable in all linear regressions used to measure associations.</w:t>
      </w:r>
      <w:r w:rsidR="00667FE1" w:rsidRPr="00F74049">
        <w:rPr>
          <w:sz w:val="20"/>
          <w:lang w:val="en-GB"/>
        </w:rPr>
        <w:t xml:space="preserve"> SD: Standard Deviation.</w:t>
      </w:r>
    </w:p>
    <w:tbl>
      <w:tblPr>
        <w:tblStyle w:val="Grilledutableau"/>
        <w:tblW w:w="8836" w:type="dxa"/>
        <w:jc w:val="center"/>
        <w:tblLayout w:type="fixed"/>
        <w:tblCellMar>
          <w:top w:w="57" w:type="dxa"/>
          <w:left w:w="28" w:type="dxa"/>
          <w:bottom w:w="57" w:type="dxa"/>
          <w:right w:w="28" w:type="dxa"/>
        </w:tblCellMar>
        <w:tblLook w:val="04A0" w:firstRow="1" w:lastRow="0" w:firstColumn="1" w:lastColumn="0" w:noHBand="0" w:noVBand="1"/>
      </w:tblPr>
      <w:tblGrid>
        <w:gridCol w:w="1951"/>
        <w:gridCol w:w="1721"/>
        <w:gridCol w:w="1721"/>
        <w:gridCol w:w="1721"/>
        <w:gridCol w:w="1722"/>
      </w:tblGrid>
      <w:tr w:rsidR="0051370A" w:rsidRPr="009C729A" w14:paraId="4B9665C4" w14:textId="77777777" w:rsidTr="003A3FD7">
        <w:trPr>
          <w:jc w:val="center"/>
        </w:trPr>
        <w:tc>
          <w:tcPr>
            <w:tcW w:w="1951" w:type="dxa"/>
            <w:vMerge w:val="restart"/>
            <w:vAlign w:val="center"/>
          </w:tcPr>
          <w:p w14:paraId="3F27229D" w14:textId="42885333" w:rsidR="0051370A" w:rsidRPr="009C729A" w:rsidRDefault="0051370A" w:rsidP="002C4A27">
            <w:pPr>
              <w:rPr>
                <w:rFonts w:cs="Arial"/>
                <w:sz w:val="18"/>
                <w:szCs w:val="18"/>
                <w:lang w:val="en-GB"/>
              </w:rPr>
            </w:pPr>
            <w:r w:rsidRPr="009C729A">
              <w:rPr>
                <w:rFonts w:cs="Arial"/>
                <w:b/>
                <w:sz w:val="18"/>
                <w:szCs w:val="18"/>
                <w:lang w:val="en-GB"/>
              </w:rPr>
              <w:t>Traits(unit)</w:t>
            </w:r>
          </w:p>
        </w:tc>
        <w:tc>
          <w:tcPr>
            <w:tcW w:w="3442" w:type="dxa"/>
            <w:gridSpan w:val="2"/>
            <w:vAlign w:val="center"/>
          </w:tcPr>
          <w:p w14:paraId="5B67C67D" w14:textId="33C9CDD1" w:rsidR="0051370A" w:rsidRPr="009C729A" w:rsidRDefault="0051370A" w:rsidP="002C4A27">
            <w:pPr>
              <w:jc w:val="center"/>
              <w:rPr>
                <w:rFonts w:cs="Arial"/>
                <w:b/>
                <w:sz w:val="18"/>
                <w:szCs w:val="18"/>
                <w:lang w:val="en-GB"/>
              </w:rPr>
            </w:pPr>
            <w:r w:rsidRPr="009C729A">
              <w:rPr>
                <w:rFonts w:cs="Arial"/>
                <w:b/>
                <w:i/>
                <w:sz w:val="18"/>
                <w:szCs w:val="18"/>
                <w:lang w:val="en-GB"/>
              </w:rPr>
              <w:t>PDGFA</w:t>
            </w:r>
            <w:r w:rsidRPr="009C729A">
              <w:rPr>
                <w:rFonts w:cs="Arial"/>
                <w:b/>
                <w:sz w:val="18"/>
                <w:szCs w:val="18"/>
                <w:lang w:val="en-GB"/>
              </w:rPr>
              <w:t xml:space="preserve"> cg14496282 methylation</w:t>
            </w:r>
          </w:p>
        </w:tc>
        <w:tc>
          <w:tcPr>
            <w:tcW w:w="3443" w:type="dxa"/>
            <w:gridSpan w:val="2"/>
            <w:vAlign w:val="center"/>
          </w:tcPr>
          <w:p w14:paraId="40FFC3CD" w14:textId="77777777" w:rsidR="0051370A" w:rsidRPr="009C729A" w:rsidRDefault="0051370A" w:rsidP="002C4A27">
            <w:pPr>
              <w:jc w:val="center"/>
              <w:rPr>
                <w:rFonts w:cs="Arial"/>
                <w:b/>
                <w:i/>
                <w:sz w:val="18"/>
                <w:szCs w:val="18"/>
                <w:lang w:val="en-GB"/>
              </w:rPr>
            </w:pPr>
            <w:r w:rsidRPr="009C729A">
              <w:rPr>
                <w:rFonts w:cs="Arial"/>
                <w:b/>
                <w:i/>
                <w:sz w:val="18"/>
                <w:szCs w:val="18"/>
                <w:lang w:val="en-GB"/>
              </w:rPr>
              <w:t>PDGFA</w:t>
            </w:r>
          </w:p>
          <w:p w14:paraId="2F077168" w14:textId="77777777" w:rsidR="0051370A" w:rsidRPr="009C729A" w:rsidRDefault="0051370A" w:rsidP="002C4A27">
            <w:pPr>
              <w:jc w:val="center"/>
              <w:rPr>
                <w:rFonts w:cs="Arial"/>
                <w:b/>
                <w:sz w:val="18"/>
                <w:szCs w:val="18"/>
                <w:lang w:val="en-GB"/>
              </w:rPr>
            </w:pPr>
            <w:r w:rsidRPr="009C729A">
              <w:rPr>
                <w:rFonts w:cs="Arial"/>
                <w:b/>
                <w:sz w:val="18"/>
                <w:szCs w:val="18"/>
                <w:lang w:val="en-GB"/>
              </w:rPr>
              <w:t>Expression</w:t>
            </w:r>
          </w:p>
        </w:tc>
      </w:tr>
      <w:tr w:rsidR="0051370A" w:rsidRPr="009C729A" w14:paraId="39343C38" w14:textId="77777777" w:rsidTr="003A3FD7">
        <w:trPr>
          <w:jc w:val="center"/>
        </w:trPr>
        <w:tc>
          <w:tcPr>
            <w:tcW w:w="1951" w:type="dxa"/>
            <w:vMerge/>
            <w:vAlign w:val="center"/>
          </w:tcPr>
          <w:p w14:paraId="63CAF8E0" w14:textId="5A348CCA" w:rsidR="0051370A" w:rsidRPr="009C729A" w:rsidRDefault="0051370A" w:rsidP="002C4A27">
            <w:pPr>
              <w:rPr>
                <w:rFonts w:cs="Arial"/>
                <w:sz w:val="18"/>
                <w:szCs w:val="18"/>
                <w:lang w:val="en-GB"/>
              </w:rPr>
            </w:pPr>
          </w:p>
        </w:tc>
        <w:tc>
          <w:tcPr>
            <w:tcW w:w="3442" w:type="dxa"/>
            <w:gridSpan w:val="2"/>
            <w:vAlign w:val="center"/>
          </w:tcPr>
          <w:p w14:paraId="7CBAA00F" w14:textId="77777777" w:rsidR="0051370A" w:rsidRPr="009C729A" w:rsidRDefault="0051370A" w:rsidP="002C4A27">
            <w:pPr>
              <w:jc w:val="center"/>
              <w:rPr>
                <w:rFonts w:cs="Arial"/>
                <w:b/>
                <w:sz w:val="18"/>
                <w:szCs w:val="18"/>
                <w:lang w:val="en-GB"/>
              </w:rPr>
            </w:pPr>
            <w:r w:rsidRPr="009C729A">
              <w:rPr>
                <w:rFonts w:cs="Arial"/>
                <w:b/>
                <w:sz w:val="18"/>
                <w:szCs w:val="18"/>
                <w:lang w:val="en-GB"/>
              </w:rPr>
              <w:t>Effect size</w:t>
            </w:r>
          </w:p>
          <w:p w14:paraId="1E9B54DD" w14:textId="77777777" w:rsidR="0051370A" w:rsidRPr="009C729A" w:rsidRDefault="0051370A" w:rsidP="002C4A27">
            <w:pPr>
              <w:jc w:val="center"/>
              <w:rPr>
                <w:rFonts w:cs="Arial"/>
                <w:b/>
                <w:sz w:val="18"/>
                <w:szCs w:val="18"/>
                <w:lang w:val="en-GB"/>
              </w:rPr>
            </w:pPr>
            <w:r w:rsidRPr="009C729A">
              <w:rPr>
                <w:rFonts w:cs="Arial"/>
                <w:b/>
                <w:sz w:val="18"/>
                <w:szCs w:val="18"/>
                <w:lang w:val="en-GB"/>
              </w:rPr>
              <w:t>in % of methylation / trait unit</w:t>
            </w:r>
          </w:p>
          <w:p w14:paraId="48136E0A" w14:textId="77777777" w:rsidR="0051370A" w:rsidRPr="009C729A" w:rsidRDefault="0051370A" w:rsidP="002C4A27">
            <w:pPr>
              <w:jc w:val="center"/>
              <w:rPr>
                <w:rFonts w:cs="Arial"/>
                <w:b/>
                <w:sz w:val="18"/>
                <w:szCs w:val="18"/>
                <w:lang w:val="en-GB"/>
              </w:rPr>
            </w:pPr>
            <w:r w:rsidRPr="009C729A">
              <w:rPr>
                <w:rFonts w:cs="Arial"/>
                <w:b/>
                <w:sz w:val="18"/>
                <w:szCs w:val="18"/>
                <w:lang w:val="en-GB"/>
              </w:rPr>
              <w:t>(</w:t>
            </w:r>
            <w:r w:rsidRPr="009C729A">
              <w:rPr>
                <w:rFonts w:cs="Arial"/>
                <w:b/>
                <w:i/>
                <w:sz w:val="18"/>
                <w:szCs w:val="18"/>
                <w:lang w:val="en-GB"/>
              </w:rPr>
              <w:t>p</w:t>
            </w:r>
            <w:r w:rsidRPr="009C729A">
              <w:rPr>
                <w:rFonts w:cs="Arial"/>
                <w:b/>
                <w:sz w:val="18"/>
                <w:szCs w:val="18"/>
                <w:lang w:val="en-GB"/>
              </w:rPr>
              <w:t>-value)</w:t>
            </w:r>
          </w:p>
        </w:tc>
        <w:tc>
          <w:tcPr>
            <w:tcW w:w="3443" w:type="dxa"/>
            <w:gridSpan w:val="2"/>
            <w:vAlign w:val="center"/>
          </w:tcPr>
          <w:p w14:paraId="0FEEDE8F" w14:textId="77777777" w:rsidR="0051370A" w:rsidRPr="009C729A" w:rsidRDefault="0051370A" w:rsidP="002C4A27">
            <w:pPr>
              <w:jc w:val="center"/>
              <w:rPr>
                <w:rFonts w:cs="Arial"/>
                <w:b/>
                <w:sz w:val="18"/>
                <w:szCs w:val="18"/>
                <w:lang w:val="en-GB"/>
              </w:rPr>
            </w:pPr>
            <w:r w:rsidRPr="009C729A">
              <w:rPr>
                <w:rFonts w:cs="Arial"/>
                <w:b/>
                <w:sz w:val="18"/>
                <w:szCs w:val="18"/>
                <w:lang w:val="en-GB"/>
              </w:rPr>
              <w:t>Effect size</w:t>
            </w:r>
          </w:p>
          <w:p w14:paraId="59DCC21B" w14:textId="77777777" w:rsidR="0051370A" w:rsidRPr="009C729A" w:rsidRDefault="0051370A" w:rsidP="002C4A27">
            <w:pPr>
              <w:jc w:val="center"/>
              <w:rPr>
                <w:rFonts w:cs="Arial"/>
                <w:b/>
                <w:sz w:val="18"/>
                <w:szCs w:val="18"/>
                <w:lang w:val="en-GB"/>
              </w:rPr>
            </w:pPr>
            <w:r w:rsidRPr="009C729A">
              <w:rPr>
                <w:rFonts w:cs="Arial"/>
                <w:b/>
                <w:sz w:val="18"/>
                <w:szCs w:val="18"/>
                <w:lang w:val="en-GB"/>
              </w:rPr>
              <w:t>in SD/trait unit</w:t>
            </w:r>
          </w:p>
          <w:p w14:paraId="050F5B75" w14:textId="77777777" w:rsidR="0051370A" w:rsidRPr="009C729A" w:rsidRDefault="0051370A" w:rsidP="002C4A27">
            <w:pPr>
              <w:jc w:val="center"/>
              <w:rPr>
                <w:rFonts w:cs="Arial"/>
                <w:b/>
                <w:sz w:val="18"/>
                <w:szCs w:val="18"/>
                <w:lang w:val="en-GB"/>
              </w:rPr>
            </w:pPr>
            <w:r w:rsidRPr="009C729A">
              <w:rPr>
                <w:rFonts w:cs="Arial"/>
                <w:b/>
                <w:sz w:val="18"/>
                <w:szCs w:val="18"/>
                <w:lang w:val="en-GB"/>
              </w:rPr>
              <w:t>(</w:t>
            </w:r>
            <w:r w:rsidRPr="009C729A">
              <w:rPr>
                <w:rFonts w:cs="Arial"/>
                <w:b/>
                <w:i/>
                <w:sz w:val="18"/>
                <w:szCs w:val="18"/>
                <w:lang w:val="en-GB"/>
              </w:rPr>
              <w:t>p</w:t>
            </w:r>
            <w:r w:rsidRPr="009C729A">
              <w:rPr>
                <w:rFonts w:cs="Arial"/>
                <w:b/>
                <w:sz w:val="18"/>
                <w:szCs w:val="18"/>
                <w:lang w:val="en-GB"/>
              </w:rPr>
              <w:t>-value)</w:t>
            </w:r>
          </w:p>
        </w:tc>
      </w:tr>
      <w:tr w:rsidR="0051370A" w:rsidRPr="009C729A" w14:paraId="3DF7DE1C" w14:textId="77777777" w:rsidTr="003A3FD7">
        <w:trPr>
          <w:jc w:val="center"/>
        </w:trPr>
        <w:tc>
          <w:tcPr>
            <w:tcW w:w="1951" w:type="dxa"/>
            <w:vMerge/>
            <w:vAlign w:val="center"/>
          </w:tcPr>
          <w:p w14:paraId="57543E7C" w14:textId="6CA13982" w:rsidR="0051370A" w:rsidRPr="009C729A" w:rsidRDefault="0051370A" w:rsidP="002C4A27">
            <w:pPr>
              <w:rPr>
                <w:rFonts w:cs="Arial"/>
                <w:sz w:val="18"/>
                <w:szCs w:val="18"/>
                <w:lang w:val="en-GB"/>
              </w:rPr>
            </w:pPr>
          </w:p>
        </w:tc>
        <w:tc>
          <w:tcPr>
            <w:tcW w:w="1721" w:type="dxa"/>
            <w:vAlign w:val="center"/>
          </w:tcPr>
          <w:p w14:paraId="55EE128E" w14:textId="77777777" w:rsidR="0051370A" w:rsidRPr="009C729A" w:rsidRDefault="0051370A" w:rsidP="002C4A27">
            <w:pPr>
              <w:jc w:val="center"/>
              <w:rPr>
                <w:rFonts w:cs="Arial"/>
                <w:b/>
                <w:sz w:val="18"/>
                <w:szCs w:val="18"/>
                <w:lang w:val="en-GB"/>
              </w:rPr>
            </w:pPr>
            <w:r w:rsidRPr="009C729A">
              <w:rPr>
                <w:rFonts w:cs="Arial"/>
                <w:b/>
                <w:sz w:val="18"/>
                <w:szCs w:val="18"/>
                <w:lang w:val="en-GB"/>
              </w:rPr>
              <w:t>Controls</w:t>
            </w:r>
          </w:p>
        </w:tc>
        <w:tc>
          <w:tcPr>
            <w:tcW w:w="1721" w:type="dxa"/>
            <w:vAlign w:val="center"/>
          </w:tcPr>
          <w:p w14:paraId="294AC6ED" w14:textId="77777777" w:rsidR="0051370A" w:rsidRPr="009C729A" w:rsidRDefault="0051370A" w:rsidP="002C4A27">
            <w:pPr>
              <w:jc w:val="center"/>
              <w:rPr>
                <w:rFonts w:cs="Arial"/>
                <w:b/>
                <w:sz w:val="18"/>
                <w:szCs w:val="18"/>
                <w:lang w:val="en-GB"/>
              </w:rPr>
            </w:pPr>
            <w:r w:rsidRPr="009C729A">
              <w:rPr>
                <w:rFonts w:cs="Arial"/>
                <w:b/>
                <w:sz w:val="18"/>
                <w:szCs w:val="18"/>
                <w:lang w:val="en-GB"/>
              </w:rPr>
              <w:t>T2D cases</w:t>
            </w:r>
          </w:p>
        </w:tc>
        <w:tc>
          <w:tcPr>
            <w:tcW w:w="1721" w:type="dxa"/>
            <w:vAlign w:val="center"/>
          </w:tcPr>
          <w:p w14:paraId="00496C55" w14:textId="77777777" w:rsidR="0051370A" w:rsidRPr="009C729A" w:rsidRDefault="0051370A" w:rsidP="002C4A27">
            <w:pPr>
              <w:jc w:val="center"/>
              <w:rPr>
                <w:rFonts w:cs="Arial"/>
                <w:b/>
                <w:sz w:val="18"/>
                <w:szCs w:val="18"/>
                <w:lang w:val="en-GB"/>
              </w:rPr>
            </w:pPr>
            <w:r w:rsidRPr="009C729A">
              <w:rPr>
                <w:rFonts w:cs="Arial"/>
                <w:b/>
                <w:sz w:val="18"/>
                <w:szCs w:val="18"/>
                <w:lang w:val="en-GB"/>
              </w:rPr>
              <w:t>Controls</w:t>
            </w:r>
          </w:p>
        </w:tc>
        <w:tc>
          <w:tcPr>
            <w:tcW w:w="1722" w:type="dxa"/>
            <w:vAlign w:val="center"/>
          </w:tcPr>
          <w:p w14:paraId="1BCDB726" w14:textId="77777777" w:rsidR="0051370A" w:rsidRPr="009C729A" w:rsidRDefault="0051370A" w:rsidP="002C4A27">
            <w:pPr>
              <w:jc w:val="center"/>
              <w:rPr>
                <w:rFonts w:cs="Arial"/>
                <w:b/>
                <w:sz w:val="18"/>
                <w:szCs w:val="18"/>
                <w:lang w:val="en-GB"/>
              </w:rPr>
            </w:pPr>
            <w:r w:rsidRPr="009C729A">
              <w:rPr>
                <w:rFonts w:cs="Arial"/>
                <w:b/>
                <w:sz w:val="18"/>
                <w:szCs w:val="18"/>
                <w:lang w:val="en-GB"/>
              </w:rPr>
              <w:t>T2D cases</w:t>
            </w:r>
          </w:p>
        </w:tc>
      </w:tr>
      <w:tr w:rsidR="004C327D" w:rsidRPr="009C729A" w14:paraId="342FC73B" w14:textId="77777777" w:rsidTr="003A3FD7">
        <w:trPr>
          <w:jc w:val="center"/>
        </w:trPr>
        <w:tc>
          <w:tcPr>
            <w:tcW w:w="1951" w:type="dxa"/>
            <w:shd w:val="clear" w:color="auto" w:fill="F2F2F2" w:themeFill="background1" w:themeFillShade="F2"/>
            <w:vAlign w:val="center"/>
          </w:tcPr>
          <w:p w14:paraId="6910ADF6" w14:textId="77777777" w:rsidR="004C327D" w:rsidRPr="009C729A" w:rsidRDefault="004C327D" w:rsidP="002C4A27">
            <w:pPr>
              <w:rPr>
                <w:rFonts w:cs="Arial"/>
                <w:sz w:val="18"/>
                <w:szCs w:val="18"/>
                <w:lang w:val="en-GB"/>
              </w:rPr>
            </w:pPr>
            <w:r w:rsidRPr="009C729A">
              <w:rPr>
                <w:rFonts w:cs="Arial"/>
                <w:sz w:val="18"/>
                <w:szCs w:val="18"/>
                <w:lang w:val="en-GB"/>
              </w:rPr>
              <w:t>cg14496282 methylation (%)</w:t>
            </w:r>
          </w:p>
        </w:tc>
        <w:tc>
          <w:tcPr>
            <w:tcW w:w="1721" w:type="dxa"/>
            <w:shd w:val="clear" w:color="auto" w:fill="F2F2F2" w:themeFill="background1" w:themeFillShade="F2"/>
            <w:vAlign w:val="center"/>
          </w:tcPr>
          <w:p w14:paraId="3FEEB5BF" w14:textId="77777777" w:rsidR="004C327D" w:rsidRPr="009C729A" w:rsidRDefault="004C327D" w:rsidP="002C4A27">
            <w:pPr>
              <w:jc w:val="center"/>
              <w:rPr>
                <w:rFonts w:cs="Arial"/>
                <w:sz w:val="18"/>
                <w:szCs w:val="18"/>
                <w:lang w:val="en-GB"/>
              </w:rPr>
            </w:pPr>
          </w:p>
        </w:tc>
        <w:tc>
          <w:tcPr>
            <w:tcW w:w="1721" w:type="dxa"/>
            <w:shd w:val="clear" w:color="auto" w:fill="F2F2F2" w:themeFill="background1" w:themeFillShade="F2"/>
            <w:vAlign w:val="center"/>
          </w:tcPr>
          <w:p w14:paraId="43BF3222" w14:textId="77777777" w:rsidR="004C327D" w:rsidRPr="009C729A" w:rsidRDefault="004C327D" w:rsidP="002C4A27">
            <w:pPr>
              <w:jc w:val="center"/>
              <w:rPr>
                <w:rFonts w:cs="Arial"/>
                <w:color w:val="7F7F7F" w:themeColor="text1" w:themeTint="80"/>
                <w:sz w:val="18"/>
                <w:szCs w:val="18"/>
                <w:lang w:val="en-GB"/>
              </w:rPr>
            </w:pPr>
          </w:p>
        </w:tc>
        <w:tc>
          <w:tcPr>
            <w:tcW w:w="1721" w:type="dxa"/>
            <w:shd w:val="clear" w:color="auto" w:fill="F2F2F2" w:themeFill="background1" w:themeFillShade="F2"/>
            <w:vAlign w:val="center"/>
          </w:tcPr>
          <w:p w14:paraId="42876A39" w14:textId="77777777" w:rsidR="004C327D" w:rsidRPr="009C729A" w:rsidRDefault="004C327D" w:rsidP="002C4A27">
            <w:pPr>
              <w:jc w:val="center"/>
              <w:rPr>
                <w:rFonts w:cs="Arial"/>
                <w:b/>
                <w:sz w:val="18"/>
                <w:szCs w:val="18"/>
                <w:lang w:val="en-GB"/>
              </w:rPr>
            </w:pPr>
            <w:r w:rsidRPr="009C729A">
              <w:rPr>
                <w:rFonts w:cs="Arial"/>
                <w:b/>
                <w:sz w:val="18"/>
                <w:szCs w:val="18"/>
                <w:lang w:val="en-GB"/>
              </w:rPr>
              <w:t>-1.44</w:t>
            </w:r>
          </w:p>
          <w:p w14:paraId="6002D8D5" w14:textId="77777777" w:rsidR="004C327D" w:rsidRPr="009C729A" w:rsidRDefault="004C327D" w:rsidP="002C4A27">
            <w:pPr>
              <w:jc w:val="center"/>
              <w:rPr>
                <w:rFonts w:cs="Arial"/>
                <w:b/>
                <w:sz w:val="18"/>
                <w:szCs w:val="18"/>
                <w:lang w:val="en-GB"/>
              </w:rPr>
            </w:pPr>
            <w:r w:rsidRPr="009C729A">
              <w:rPr>
                <w:rFonts w:cs="Arial"/>
                <w:b/>
                <w:sz w:val="18"/>
                <w:szCs w:val="18"/>
                <w:lang w:val="en-GB"/>
              </w:rPr>
              <w:t>(6.27×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2F2F2" w:themeFill="background1" w:themeFillShade="F2"/>
            <w:vAlign w:val="center"/>
          </w:tcPr>
          <w:p w14:paraId="68455232" w14:textId="77777777" w:rsidR="004C327D" w:rsidRPr="009C729A" w:rsidRDefault="004C327D" w:rsidP="002C4A27">
            <w:pPr>
              <w:jc w:val="center"/>
              <w:rPr>
                <w:rFonts w:cs="Arial"/>
                <w:b/>
                <w:sz w:val="18"/>
                <w:szCs w:val="18"/>
                <w:lang w:val="en-GB"/>
              </w:rPr>
            </w:pPr>
            <w:r w:rsidRPr="009C729A">
              <w:rPr>
                <w:rFonts w:cs="Arial"/>
                <w:b/>
                <w:sz w:val="18"/>
                <w:szCs w:val="18"/>
                <w:lang w:val="en-GB"/>
              </w:rPr>
              <w:t>-2.49</w:t>
            </w:r>
          </w:p>
          <w:p w14:paraId="466F3ACE" w14:textId="77777777" w:rsidR="004C327D" w:rsidRPr="009C729A" w:rsidRDefault="004C327D" w:rsidP="002C4A27">
            <w:pPr>
              <w:jc w:val="center"/>
              <w:rPr>
                <w:rFonts w:cs="Arial"/>
                <w:b/>
                <w:color w:val="7F7F7F" w:themeColor="text1" w:themeTint="80"/>
                <w:sz w:val="18"/>
                <w:szCs w:val="18"/>
                <w:lang w:val="en-GB"/>
              </w:rPr>
            </w:pPr>
            <w:r w:rsidRPr="009C729A">
              <w:rPr>
                <w:rFonts w:cs="Arial"/>
                <w:b/>
                <w:sz w:val="18"/>
                <w:szCs w:val="18"/>
                <w:lang w:val="en-GB"/>
              </w:rPr>
              <w:t>(4.94×10</w:t>
            </w:r>
            <w:r w:rsidRPr="009C729A">
              <w:rPr>
                <w:rFonts w:cs="Arial"/>
                <w:b/>
                <w:sz w:val="18"/>
                <w:szCs w:val="18"/>
                <w:vertAlign w:val="superscript"/>
                <w:lang w:val="en-GB"/>
              </w:rPr>
              <w:t>-3</w:t>
            </w:r>
            <w:r w:rsidRPr="009C729A">
              <w:rPr>
                <w:rFonts w:cs="Arial"/>
                <w:b/>
                <w:sz w:val="18"/>
                <w:szCs w:val="18"/>
                <w:lang w:val="en-GB"/>
              </w:rPr>
              <w:t>)</w:t>
            </w:r>
          </w:p>
        </w:tc>
      </w:tr>
      <w:tr w:rsidR="004C327D" w:rsidRPr="009C729A" w14:paraId="42C1AF52" w14:textId="77777777" w:rsidTr="003A3FD7">
        <w:trPr>
          <w:jc w:val="center"/>
        </w:trPr>
        <w:tc>
          <w:tcPr>
            <w:tcW w:w="1951" w:type="dxa"/>
            <w:shd w:val="clear" w:color="auto" w:fill="FFFFFF" w:themeFill="background1"/>
            <w:vAlign w:val="center"/>
          </w:tcPr>
          <w:p w14:paraId="27FAE678" w14:textId="77777777" w:rsidR="004C327D" w:rsidRPr="009C729A" w:rsidRDefault="004C327D" w:rsidP="002C4A27">
            <w:pPr>
              <w:rPr>
                <w:rFonts w:cs="Arial"/>
                <w:sz w:val="18"/>
                <w:szCs w:val="18"/>
                <w:lang w:val="en-GB"/>
              </w:rPr>
            </w:pPr>
            <w:r w:rsidRPr="009C729A">
              <w:rPr>
                <w:rFonts w:cs="Arial"/>
                <w:i/>
                <w:sz w:val="18"/>
                <w:szCs w:val="18"/>
                <w:lang w:val="en-GB"/>
              </w:rPr>
              <w:t>PDGFA</w:t>
            </w:r>
            <w:r w:rsidRPr="009C729A">
              <w:rPr>
                <w:rFonts w:cs="Arial"/>
                <w:sz w:val="18"/>
                <w:szCs w:val="18"/>
                <w:lang w:val="en-GB"/>
              </w:rPr>
              <w:t xml:space="preserve"> expression (SD)</w:t>
            </w:r>
          </w:p>
        </w:tc>
        <w:tc>
          <w:tcPr>
            <w:tcW w:w="1721" w:type="dxa"/>
            <w:shd w:val="clear" w:color="auto" w:fill="FFFFFF" w:themeFill="background1"/>
            <w:vAlign w:val="center"/>
          </w:tcPr>
          <w:p w14:paraId="5F6860BC" w14:textId="77777777" w:rsidR="004C327D" w:rsidRPr="009C729A" w:rsidRDefault="004C327D" w:rsidP="002C4A27">
            <w:pPr>
              <w:jc w:val="center"/>
              <w:rPr>
                <w:rFonts w:cs="Arial"/>
                <w:b/>
                <w:sz w:val="18"/>
                <w:szCs w:val="18"/>
                <w:lang w:val="en-GB"/>
              </w:rPr>
            </w:pPr>
            <w:r w:rsidRPr="009C729A">
              <w:rPr>
                <w:rFonts w:cs="Arial"/>
                <w:b/>
                <w:sz w:val="18"/>
                <w:szCs w:val="18"/>
                <w:lang w:val="en-GB"/>
              </w:rPr>
              <w:t>-0.05</w:t>
            </w:r>
          </w:p>
          <w:p w14:paraId="4253EFA7" w14:textId="77777777" w:rsidR="004C327D" w:rsidRPr="009C729A" w:rsidRDefault="004C327D" w:rsidP="002C4A27">
            <w:pPr>
              <w:jc w:val="center"/>
              <w:rPr>
                <w:rFonts w:cs="Arial"/>
                <w:b/>
                <w:sz w:val="18"/>
                <w:szCs w:val="18"/>
                <w:lang w:val="en-GB"/>
              </w:rPr>
            </w:pPr>
            <w:r w:rsidRPr="009C729A">
              <w:rPr>
                <w:rFonts w:cs="Arial"/>
                <w:b/>
                <w:sz w:val="18"/>
                <w:szCs w:val="18"/>
                <w:lang w:val="en-GB"/>
              </w:rPr>
              <w:t>(6.27×10</w:t>
            </w:r>
            <w:r w:rsidRPr="009C729A">
              <w:rPr>
                <w:rFonts w:cs="Arial"/>
                <w:b/>
                <w:sz w:val="18"/>
                <w:szCs w:val="18"/>
                <w:vertAlign w:val="superscript"/>
                <w:lang w:val="en-GB"/>
              </w:rPr>
              <w:t>-3</w:t>
            </w:r>
            <w:r w:rsidRPr="009C729A">
              <w:rPr>
                <w:rFonts w:cs="Arial"/>
                <w:b/>
                <w:sz w:val="18"/>
                <w:szCs w:val="18"/>
                <w:lang w:val="en-GB"/>
              </w:rPr>
              <w:t>)</w:t>
            </w:r>
          </w:p>
        </w:tc>
        <w:tc>
          <w:tcPr>
            <w:tcW w:w="1721" w:type="dxa"/>
            <w:shd w:val="clear" w:color="auto" w:fill="FFFFFF" w:themeFill="background1"/>
            <w:vAlign w:val="center"/>
          </w:tcPr>
          <w:p w14:paraId="291DADF7" w14:textId="77777777" w:rsidR="004C327D" w:rsidRPr="009C729A" w:rsidRDefault="004C327D" w:rsidP="002C4A27">
            <w:pPr>
              <w:jc w:val="center"/>
              <w:rPr>
                <w:rFonts w:cs="Arial"/>
                <w:b/>
                <w:sz w:val="18"/>
                <w:szCs w:val="18"/>
                <w:lang w:val="en-GB"/>
              </w:rPr>
            </w:pPr>
            <w:r w:rsidRPr="009C729A">
              <w:rPr>
                <w:rFonts w:cs="Arial"/>
                <w:b/>
                <w:sz w:val="18"/>
                <w:szCs w:val="18"/>
                <w:lang w:val="en-GB"/>
              </w:rPr>
              <w:t>-0.03</w:t>
            </w:r>
          </w:p>
          <w:p w14:paraId="72A79D77" w14:textId="77777777" w:rsidR="004C327D" w:rsidRPr="009C729A" w:rsidRDefault="004C327D" w:rsidP="002C4A27">
            <w:pPr>
              <w:jc w:val="center"/>
              <w:rPr>
                <w:rFonts w:cs="Arial"/>
                <w:b/>
                <w:color w:val="7F7F7F" w:themeColor="text1" w:themeTint="80"/>
                <w:sz w:val="18"/>
                <w:szCs w:val="18"/>
                <w:lang w:val="en-GB"/>
              </w:rPr>
            </w:pPr>
            <w:r w:rsidRPr="009C729A">
              <w:rPr>
                <w:rFonts w:cs="Arial"/>
                <w:b/>
                <w:sz w:val="18"/>
                <w:szCs w:val="18"/>
                <w:lang w:val="en-GB"/>
              </w:rPr>
              <w:t>(4.94×10</w:t>
            </w:r>
            <w:r w:rsidRPr="009C729A">
              <w:rPr>
                <w:rFonts w:cs="Arial"/>
                <w:b/>
                <w:sz w:val="18"/>
                <w:szCs w:val="18"/>
                <w:vertAlign w:val="superscript"/>
                <w:lang w:val="en-GB"/>
              </w:rPr>
              <w:t>-3</w:t>
            </w:r>
            <w:r w:rsidRPr="009C729A">
              <w:rPr>
                <w:rFonts w:cs="Arial"/>
                <w:b/>
                <w:sz w:val="18"/>
                <w:szCs w:val="18"/>
                <w:lang w:val="en-GB"/>
              </w:rPr>
              <w:t>)</w:t>
            </w:r>
          </w:p>
        </w:tc>
        <w:tc>
          <w:tcPr>
            <w:tcW w:w="1721" w:type="dxa"/>
            <w:shd w:val="clear" w:color="auto" w:fill="FFFFFF" w:themeFill="background1"/>
            <w:vAlign w:val="center"/>
          </w:tcPr>
          <w:p w14:paraId="70161E35" w14:textId="77777777" w:rsidR="004C327D" w:rsidRPr="009C729A" w:rsidRDefault="004C327D" w:rsidP="002C4A27">
            <w:pPr>
              <w:jc w:val="center"/>
              <w:rPr>
                <w:rFonts w:cs="Arial"/>
                <w:b/>
                <w:sz w:val="18"/>
                <w:szCs w:val="18"/>
                <w:lang w:val="en-GB"/>
              </w:rPr>
            </w:pPr>
          </w:p>
        </w:tc>
        <w:tc>
          <w:tcPr>
            <w:tcW w:w="1722" w:type="dxa"/>
            <w:shd w:val="clear" w:color="auto" w:fill="FFFFFF" w:themeFill="background1"/>
            <w:vAlign w:val="center"/>
          </w:tcPr>
          <w:p w14:paraId="1B91C866" w14:textId="77777777" w:rsidR="004C327D" w:rsidRPr="009C729A" w:rsidRDefault="004C327D" w:rsidP="002C4A27">
            <w:pPr>
              <w:jc w:val="center"/>
              <w:rPr>
                <w:rFonts w:cs="Arial"/>
                <w:color w:val="7F7F7F" w:themeColor="text1" w:themeTint="80"/>
                <w:sz w:val="18"/>
                <w:szCs w:val="18"/>
                <w:lang w:val="en-GB"/>
              </w:rPr>
            </w:pPr>
          </w:p>
        </w:tc>
      </w:tr>
      <w:tr w:rsidR="004C327D" w:rsidRPr="009C729A" w14:paraId="374568C5" w14:textId="77777777" w:rsidTr="003A3FD7">
        <w:trPr>
          <w:jc w:val="center"/>
        </w:trPr>
        <w:tc>
          <w:tcPr>
            <w:tcW w:w="1951" w:type="dxa"/>
            <w:shd w:val="clear" w:color="auto" w:fill="F2F2F2" w:themeFill="background1" w:themeFillShade="F2"/>
            <w:vAlign w:val="center"/>
          </w:tcPr>
          <w:p w14:paraId="2C3220B7" w14:textId="77777777" w:rsidR="004C327D" w:rsidRPr="009C729A" w:rsidRDefault="004C327D" w:rsidP="002C4A27">
            <w:pPr>
              <w:rPr>
                <w:rFonts w:cs="Arial"/>
                <w:sz w:val="18"/>
                <w:szCs w:val="18"/>
                <w:lang w:val="en-GB"/>
              </w:rPr>
            </w:pPr>
            <w:r w:rsidRPr="009C729A">
              <w:rPr>
                <w:rFonts w:cs="Arial"/>
                <w:sz w:val="18"/>
                <w:szCs w:val="18"/>
                <w:lang w:val="en-GB"/>
              </w:rPr>
              <w:t>Fasting glucose</w:t>
            </w:r>
          </w:p>
          <w:p w14:paraId="1A1DD96F" w14:textId="77777777" w:rsidR="004C327D" w:rsidRPr="009C729A" w:rsidRDefault="004C327D" w:rsidP="002C4A27">
            <w:pPr>
              <w:rPr>
                <w:rFonts w:cs="Arial"/>
                <w:sz w:val="18"/>
                <w:szCs w:val="18"/>
                <w:lang w:val="en-GB"/>
              </w:rPr>
            </w:pPr>
            <w:r w:rsidRPr="009C729A">
              <w:rPr>
                <w:rFonts w:cs="Arial"/>
                <w:sz w:val="18"/>
                <w:szCs w:val="18"/>
                <w:lang w:val="en-GB"/>
              </w:rPr>
              <w:t>(mmol/l)</w:t>
            </w:r>
          </w:p>
        </w:tc>
        <w:tc>
          <w:tcPr>
            <w:tcW w:w="1721" w:type="dxa"/>
            <w:shd w:val="clear" w:color="auto" w:fill="F2F2F2" w:themeFill="background1" w:themeFillShade="F2"/>
            <w:vAlign w:val="center"/>
          </w:tcPr>
          <w:p w14:paraId="062B3FB5" w14:textId="77777777" w:rsidR="004C327D" w:rsidRPr="009C729A" w:rsidRDefault="004C327D" w:rsidP="002C4A27">
            <w:pPr>
              <w:jc w:val="center"/>
              <w:rPr>
                <w:rFonts w:cs="Arial"/>
                <w:sz w:val="18"/>
                <w:szCs w:val="18"/>
                <w:lang w:val="en-GB"/>
              </w:rPr>
            </w:pPr>
            <w:r w:rsidRPr="009C729A">
              <w:rPr>
                <w:rFonts w:cs="Arial"/>
                <w:sz w:val="18"/>
                <w:szCs w:val="18"/>
                <w:lang w:val="en-GB"/>
              </w:rPr>
              <w:t>-0.01</w:t>
            </w:r>
          </w:p>
          <w:p w14:paraId="4437C810" w14:textId="77777777" w:rsidR="004C327D" w:rsidRPr="009C729A" w:rsidRDefault="004C327D" w:rsidP="002C4A27">
            <w:pPr>
              <w:jc w:val="center"/>
              <w:rPr>
                <w:rFonts w:cs="Arial"/>
                <w:sz w:val="18"/>
                <w:szCs w:val="18"/>
                <w:lang w:val="en-GB"/>
              </w:rPr>
            </w:pPr>
            <w:r w:rsidRPr="009C729A">
              <w:rPr>
                <w:rFonts w:cs="Arial"/>
                <w:sz w:val="18"/>
                <w:szCs w:val="18"/>
                <w:lang w:val="en-GB"/>
              </w:rPr>
              <w:t>(0.79)</w:t>
            </w:r>
          </w:p>
        </w:tc>
        <w:tc>
          <w:tcPr>
            <w:tcW w:w="1721" w:type="dxa"/>
            <w:shd w:val="clear" w:color="auto" w:fill="F2F2F2" w:themeFill="background1" w:themeFillShade="F2"/>
            <w:vAlign w:val="center"/>
          </w:tcPr>
          <w:p w14:paraId="2B02E854"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c>
          <w:tcPr>
            <w:tcW w:w="1721" w:type="dxa"/>
            <w:shd w:val="clear" w:color="auto" w:fill="F2F2F2" w:themeFill="background1" w:themeFillShade="F2"/>
            <w:vAlign w:val="center"/>
          </w:tcPr>
          <w:p w14:paraId="39357303" w14:textId="77777777" w:rsidR="004C327D" w:rsidRPr="009C729A" w:rsidRDefault="004C327D" w:rsidP="002C4A27">
            <w:pPr>
              <w:jc w:val="center"/>
              <w:rPr>
                <w:rFonts w:cs="Arial"/>
                <w:sz w:val="18"/>
                <w:szCs w:val="18"/>
                <w:lang w:val="en-GB"/>
              </w:rPr>
            </w:pPr>
            <w:r w:rsidRPr="009C729A">
              <w:rPr>
                <w:rFonts w:cs="Arial"/>
                <w:sz w:val="18"/>
                <w:szCs w:val="18"/>
                <w:lang w:val="en-GB"/>
              </w:rPr>
              <w:t>0.29</w:t>
            </w:r>
          </w:p>
          <w:p w14:paraId="528A0BB0" w14:textId="77777777" w:rsidR="004C327D" w:rsidRPr="009C729A" w:rsidRDefault="004C327D" w:rsidP="002C4A27">
            <w:pPr>
              <w:jc w:val="center"/>
              <w:rPr>
                <w:rFonts w:cs="Arial"/>
                <w:sz w:val="18"/>
                <w:szCs w:val="18"/>
                <w:lang w:val="en-GB"/>
              </w:rPr>
            </w:pPr>
            <w:r w:rsidRPr="009C729A">
              <w:rPr>
                <w:rFonts w:cs="Arial"/>
                <w:sz w:val="18"/>
                <w:szCs w:val="18"/>
                <w:lang w:val="en-GB"/>
              </w:rPr>
              <w:t>(0.196)</w:t>
            </w:r>
          </w:p>
        </w:tc>
        <w:tc>
          <w:tcPr>
            <w:tcW w:w="1722" w:type="dxa"/>
            <w:shd w:val="clear" w:color="auto" w:fill="F2F2F2" w:themeFill="background1" w:themeFillShade="F2"/>
            <w:vAlign w:val="center"/>
          </w:tcPr>
          <w:p w14:paraId="14EF315D"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r>
      <w:tr w:rsidR="004C327D" w:rsidRPr="009C729A" w14:paraId="77D7E7FB" w14:textId="77777777" w:rsidTr="003A3FD7">
        <w:trPr>
          <w:jc w:val="center"/>
        </w:trPr>
        <w:tc>
          <w:tcPr>
            <w:tcW w:w="1951" w:type="dxa"/>
            <w:shd w:val="clear" w:color="auto" w:fill="FFFFFF" w:themeFill="background1"/>
            <w:vAlign w:val="center"/>
          </w:tcPr>
          <w:p w14:paraId="7CD118F1" w14:textId="77777777" w:rsidR="004C327D" w:rsidRPr="009C729A" w:rsidRDefault="004C327D" w:rsidP="002C4A27">
            <w:pPr>
              <w:rPr>
                <w:rFonts w:cs="Arial"/>
                <w:sz w:val="18"/>
                <w:szCs w:val="18"/>
                <w:lang w:val="en-GB"/>
              </w:rPr>
            </w:pPr>
            <w:r w:rsidRPr="009C729A">
              <w:rPr>
                <w:rFonts w:cs="Arial"/>
                <w:sz w:val="18"/>
                <w:szCs w:val="18"/>
                <w:lang w:val="en-GB"/>
              </w:rPr>
              <w:t>Fasting insulin</w:t>
            </w:r>
          </w:p>
          <w:p w14:paraId="7CB6CB69" w14:textId="77777777" w:rsidR="004C327D" w:rsidRPr="009C729A" w:rsidRDefault="004C327D" w:rsidP="002C4A27">
            <w:pPr>
              <w:rPr>
                <w:rFonts w:cs="Arial"/>
                <w:sz w:val="18"/>
                <w:szCs w:val="18"/>
                <w:lang w:val="en-GB"/>
              </w:rPr>
            </w:pPr>
            <w:r w:rsidRPr="009C729A">
              <w:rPr>
                <w:rFonts w:cs="Arial"/>
                <w:sz w:val="18"/>
                <w:szCs w:val="18"/>
                <w:lang w:val="en-GB"/>
              </w:rPr>
              <w:t>(pmol/l)</w:t>
            </w:r>
          </w:p>
        </w:tc>
        <w:tc>
          <w:tcPr>
            <w:tcW w:w="1721" w:type="dxa"/>
            <w:shd w:val="clear" w:color="auto" w:fill="FFFFFF" w:themeFill="background1"/>
            <w:vAlign w:val="center"/>
          </w:tcPr>
          <w:p w14:paraId="0BA670B6" w14:textId="77777777" w:rsidR="004C327D" w:rsidRPr="009C729A" w:rsidRDefault="004C327D" w:rsidP="002C4A27">
            <w:pPr>
              <w:jc w:val="center"/>
              <w:rPr>
                <w:rFonts w:cs="Arial"/>
                <w:b/>
                <w:sz w:val="18"/>
                <w:szCs w:val="18"/>
                <w:lang w:val="en-GB"/>
              </w:rPr>
            </w:pPr>
            <w:r w:rsidRPr="009C729A">
              <w:rPr>
                <w:rFonts w:cs="Arial"/>
                <w:b/>
                <w:sz w:val="18"/>
                <w:szCs w:val="18"/>
                <w:lang w:val="en-GB"/>
              </w:rPr>
              <w:t>-1.45×10</w:t>
            </w:r>
            <w:r w:rsidRPr="009C729A">
              <w:rPr>
                <w:rFonts w:cs="Arial"/>
                <w:b/>
                <w:sz w:val="18"/>
                <w:szCs w:val="18"/>
                <w:vertAlign w:val="superscript"/>
                <w:lang w:val="en-GB"/>
              </w:rPr>
              <w:t>-3</w:t>
            </w:r>
          </w:p>
          <w:p w14:paraId="0B3EA972" w14:textId="77777777" w:rsidR="004C327D" w:rsidRPr="009C729A" w:rsidRDefault="004C327D" w:rsidP="002C4A27">
            <w:pPr>
              <w:jc w:val="center"/>
              <w:rPr>
                <w:rFonts w:cs="Arial"/>
                <w:sz w:val="18"/>
                <w:szCs w:val="18"/>
                <w:lang w:val="en-GB"/>
              </w:rPr>
            </w:pPr>
            <w:r w:rsidRPr="009C729A">
              <w:rPr>
                <w:rFonts w:cs="Arial"/>
                <w:b/>
                <w:sz w:val="18"/>
                <w:szCs w:val="18"/>
                <w:lang w:val="en-GB"/>
              </w:rPr>
              <w:t>(2.32×10</w:t>
            </w:r>
            <w:r w:rsidRPr="009C729A">
              <w:rPr>
                <w:rFonts w:cs="Arial"/>
                <w:b/>
                <w:sz w:val="18"/>
                <w:szCs w:val="18"/>
                <w:vertAlign w:val="superscript"/>
                <w:lang w:val="en-GB"/>
              </w:rPr>
              <w:t>-3</w:t>
            </w:r>
            <w:r w:rsidRPr="009C729A">
              <w:rPr>
                <w:rFonts w:cs="Arial"/>
                <w:b/>
                <w:sz w:val="18"/>
                <w:szCs w:val="18"/>
                <w:lang w:val="en-GB"/>
              </w:rPr>
              <w:t>)</w:t>
            </w:r>
          </w:p>
        </w:tc>
        <w:tc>
          <w:tcPr>
            <w:tcW w:w="1721" w:type="dxa"/>
            <w:shd w:val="clear" w:color="auto" w:fill="FFFFFF" w:themeFill="background1"/>
            <w:vAlign w:val="center"/>
          </w:tcPr>
          <w:p w14:paraId="7DF73E25"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c>
          <w:tcPr>
            <w:tcW w:w="1721" w:type="dxa"/>
            <w:shd w:val="clear" w:color="auto" w:fill="FFFFFF" w:themeFill="background1"/>
            <w:vAlign w:val="center"/>
          </w:tcPr>
          <w:p w14:paraId="6494AB3D" w14:textId="77777777" w:rsidR="004C327D" w:rsidRPr="009C729A" w:rsidRDefault="004C327D" w:rsidP="002C4A27">
            <w:pPr>
              <w:jc w:val="center"/>
              <w:rPr>
                <w:rFonts w:cs="Arial"/>
                <w:b/>
                <w:sz w:val="18"/>
                <w:szCs w:val="18"/>
                <w:lang w:val="en-GB"/>
              </w:rPr>
            </w:pPr>
            <w:r w:rsidRPr="009C729A">
              <w:rPr>
                <w:rFonts w:cs="Arial"/>
                <w:b/>
                <w:sz w:val="18"/>
                <w:szCs w:val="18"/>
                <w:lang w:val="en-GB"/>
              </w:rPr>
              <w:t>6.83×10</w:t>
            </w:r>
            <w:r w:rsidRPr="009C729A">
              <w:rPr>
                <w:rFonts w:cs="Arial"/>
                <w:b/>
                <w:sz w:val="18"/>
                <w:szCs w:val="18"/>
                <w:vertAlign w:val="superscript"/>
                <w:lang w:val="en-GB"/>
              </w:rPr>
              <w:t>-3</w:t>
            </w:r>
          </w:p>
          <w:p w14:paraId="367A1CED" w14:textId="77777777" w:rsidR="004C327D" w:rsidRPr="009C729A" w:rsidRDefault="004C327D" w:rsidP="002C4A27">
            <w:pPr>
              <w:jc w:val="center"/>
              <w:rPr>
                <w:rFonts w:cs="Arial"/>
                <w:b/>
                <w:sz w:val="18"/>
                <w:szCs w:val="18"/>
                <w:lang w:val="en-GB"/>
              </w:rPr>
            </w:pPr>
            <w:r w:rsidRPr="009C729A">
              <w:rPr>
                <w:rFonts w:cs="Arial"/>
                <w:b/>
                <w:sz w:val="18"/>
                <w:szCs w:val="18"/>
                <w:lang w:val="en-GB"/>
              </w:rPr>
              <w:t>(9.49×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FFFFF" w:themeFill="background1"/>
            <w:vAlign w:val="center"/>
          </w:tcPr>
          <w:p w14:paraId="05B47ACE"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r>
      <w:tr w:rsidR="004C327D" w:rsidRPr="009C729A" w14:paraId="4A9BAE9E" w14:textId="77777777" w:rsidTr="003A3FD7">
        <w:trPr>
          <w:jc w:val="center"/>
        </w:trPr>
        <w:tc>
          <w:tcPr>
            <w:tcW w:w="1951" w:type="dxa"/>
            <w:shd w:val="clear" w:color="auto" w:fill="F2F2F2" w:themeFill="background1" w:themeFillShade="F2"/>
            <w:vAlign w:val="center"/>
          </w:tcPr>
          <w:p w14:paraId="30EB7C66" w14:textId="77777777" w:rsidR="004C327D" w:rsidRPr="009C729A" w:rsidRDefault="004C327D" w:rsidP="002C4A27">
            <w:pPr>
              <w:rPr>
                <w:rFonts w:cs="Arial"/>
                <w:sz w:val="18"/>
                <w:szCs w:val="18"/>
                <w:lang w:val="en-GB"/>
              </w:rPr>
            </w:pPr>
            <w:r w:rsidRPr="009C729A">
              <w:rPr>
                <w:rFonts w:cs="Arial"/>
                <w:sz w:val="18"/>
                <w:szCs w:val="18"/>
                <w:lang w:val="en-GB"/>
              </w:rPr>
              <w:t>HOMA2-B</w:t>
            </w:r>
          </w:p>
          <w:p w14:paraId="55102467" w14:textId="77777777" w:rsidR="004C327D" w:rsidRPr="009C729A" w:rsidRDefault="004C327D" w:rsidP="002C4A27">
            <w:pPr>
              <w:rPr>
                <w:rFonts w:cs="Arial"/>
                <w:sz w:val="18"/>
                <w:szCs w:val="18"/>
                <w:lang w:val="en-GB"/>
              </w:rPr>
            </w:pPr>
            <w:r w:rsidRPr="009C729A">
              <w:rPr>
                <w:rFonts w:cs="Arial"/>
                <w:sz w:val="18"/>
                <w:szCs w:val="18"/>
                <w:lang w:val="en-GB"/>
              </w:rPr>
              <w:t>(unitless - log)</w:t>
            </w:r>
          </w:p>
        </w:tc>
        <w:tc>
          <w:tcPr>
            <w:tcW w:w="1721" w:type="dxa"/>
            <w:shd w:val="clear" w:color="auto" w:fill="F2F2F2" w:themeFill="background1" w:themeFillShade="F2"/>
            <w:vAlign w:val="center"/>
          </w:tcPr>
          <w:p w14:paraId="67516AF7" w14:textId="77777777" w:rsidR="004C327D" w:rsidRPr="009C729A" w:rsidRDefault="004C327D" w:rsidP="002C4A27">
            <w:pPr>
              <w:jc w:val="center"/>
              <w:rPr>
                <w:rFonts w:cs="Arial"/>
                <w:b/>
                <w:sz w:val="18"/>
                <w:szCs w:val="18"/>
                <w:lang w:val="en-GB"/>
              </w:rPr>
            </w:pPr>
            <w:r w:rsidRPr="009C729A">
              <w:rPr>
                <w:rFonts w:cs="Arial"/>
                <w:b/>
                <w:sz w:val="18"/>
                <w:szCs w:val="18"/>
                <w:lang w:val="en-GB"/>
              </w:rPr>
              <w:t>-0.17</w:t>
            </w:r>
          </w:p>
          <w:p w14:paraId="398186FC" w14:textId="77777777" w:rsidR="004C327D" w:rsidRPr="009C729A" w:rsidRDefault="004C327D" w:rsidP="002C4A27">
            <w:pPr>
              <w:jc w:val="center"/>
              <w:rPr>
                <w:rFonts w:cs="Arial"/>
                <w:sz w:val="18"/>
                <w:szCs w:val="18"/>
                <w:lang w:val="en-GB"/>
              </w:rPr>
            </w:pPr>
            <w:r w:rsidRPr="009C729A">
              <w:rPr>
                <w:rFonts w:cs="Arial"/>
                <w:b/>
                <w:sz w:val="18"/>
                <w:szCs w:val="18"/>
                <w:lang w:val="en-GB"/>
              </w:rPr>
              <w:t>(2.92×10</w:t>
            </w:r>
            <w:r w:rsidRPr="009C729A">
              <w:rPr>
                <w:rFonts w:cs="Arial"/>
                <w:b/>
                <w:sz w:val="18"/>
                <w:szCs w:val="18"/>
                <w:vertAlign w:val="superscript"/>
                <w:lang w:val="en-GB"/>
              </w:rPr>
              <w:t>-3</w:t>
            </w:r>
            <w:r w:rsidRPr="009C729A">
              <w:rPr>
                <w:rFonts w:cs="Arial"/>
                <w:b/>
                <w:sz w:val="18"/>
                <w:szCs w:val="18"/>
                <w:lang w:val="en-GB"/>
              </w:rPr>
              <w:t>)</w:t>
            </w:r>
          </w:p>
        </w:tc>
        <w:tc>
          <w:tcPr>
            <w:tcW w:w="1721" w:type="dxa"/>
            <w:shd w:val="clear" w:color="auto" w:fill="F2F2F2" w:themeFill="background1" w:themeFillShade="F2"/>
            <w:vAlign w:val="center"/>
          </w:tcPr>
          <w:p w14:paraId="392431B0"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c>
          <w:tcPr>
            <w:tcW w:w="1721" w:type="dxa"/>
            <w:shd w:val="clear" w:color="auto" w:fill="F2F2F2" w:themeFill="background1" w:themeFillShade="F2"/>
            <w:vAlign w:val="center"/>
          </w:tcPr>
          <w:p w14:paraId="6C80F41B" w14:textId="77777777" w:rsidR="004C327D" w:rsidRPr="009C729A" w:rsidRDefault="004C327D" w:rsidP="002C4A27">
            <w:pPr>
              <w:jc w:val="center"/>
              <w:rPr>
                <w:rFonts w:cs="Arial"/>
                <w:b/>
                <w:sz w:val="18"/>
                <w:szCs w:val="18"/>
                <w:lang w:val="en-GB"/>
              </w:rPr>
            </w:pPr>
            <w:r w:rsidRPr="009C729A">
              <w:rPr>
                <w:rFonts w:cs="Arial"/>
                <w:b/>
                <w:sz w:val="18"/>
                <w:szCs w:val="18"/>
                <w:lang w:val="en-GB"/>
              </w:rPr>
              <w:t>0.63</w:t>
            </w:r>
          </w:p>
          <w:p w14:paraId="2A2196FD" w14:textId="77777777" w:rsidR="004C327D" w:rsidRPr="009C729A" w:rsidRDefault="004C327D" w:rsidP="002C4A27">
            <w:pPr>
              <w:jc w:val="center"/>
              <w:rPr>
                <w:rFonts w:cs="Arial"/>
                <w:b/>
                <w:sz w:val="18"/>
                <w:szCs w:val="18"/>
                <w:lang w:val="en-GB"/>
              </w:rPr>
            </w:pPr>
            <w:r w:rsidRPr="009C729A">
              <w:rPr>
                <w:rFonts w:cs="Arial"/>
                <w:b/>
                <w:sz w:val="18"/>
                <w:szCs w:val="18"/>
                <w:lang w:val="en-GB"/>
              </w:rPr>
              <w:t>(0.038)</w:t>
            </w:r>
          </w:p>
        </w:tc>
        <w:tc>
          <w:tcPr>
            <w:tcW w:w="1722" w:type="dxa"/>
            <w:shd w:val="clear" w:color="auto" w:fill="F2F2F2" w:themeFill="background1" w:themeFillShade="F2"/>
            <w:vAlign w:val="center"/>
          </w:tcPr>
          <w:p w14:paraId="65AA2008"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r>
      <w:tr w:rsidR="004C327D" w:rsidRPr="009C729A" w14:paraId="442D017E" w14:textId="77777777" w:rsidTr="003A3FD7">
        <w:trPr>
          <w:jc w:val="center"/>
        </w:trPr>
        <w:tc>
          <w:tcPr>
            <w:tcW w:w="1951" w:type="dxa"/>
            <w:shd w:val="clear" w:color="auto" w:fill="FFFFFF" w:themeFill="background1"/>
            <w:vAlign w:val="center"/>
          </w:tcPr>
          <w:p w14:paraId="5186C9D3" w14:textId="77777777" w:rsidR="004C327D" w:rsidRPr="009C729A" w:rsidRDefault="004C327D" w:rsidP="002C4A27">
            <w:pPr>
              <w:rPr>
                <w:rFonts w:cs="Arial"/>
                <w:sz w:val="18"/>
                <w:szCs w:val="18"/>
                <w:lang w:val="en-GB"/>
              </w:rPr>
            </w:pPr>
            <w:r w:rsidRPr="009C729A">
              <w:rPr>
                <w:rFonts w:cs="Arial"/>
                <w:sz w:val="18"/>
                <w:szCs w:val="18"/>
                <w:lang w:val="en-GB"/>
              </w:rPr>
              <w:t>HOMA2-IR</w:t>
            </w:r>
          </w:p>
          <w:p w14:paraId="3AF9891B" w14:textId="77777777" w:rsidR="004C327D" w:rsidRPr="009C729A" w:rsidRDefault="004C327D" w:rsidP="002C4A27">
            <w:pPr>
              <w:rPr>
                <w:rFonts w:cs="Arial"/>
                <w:sz w:val="18"/>
                <w:szCs w:val="18"/>
                <w:lang w:val="en-GB"/>
              </w:rPr>
            </w:pPr>
            <w:r w:rsidRPr="009C729A">
              <w:rPr>
                <w:rFonts w:cs="Arial"/>
                <w:sz w:val="18"/>
                <w:szCs w:val="18"/>
                <w:lang w:val="en-GB"/>
              </w:rPr>
              <w:t>(unitless - log)</w:t>
            </w:r>
          </w:p>
        </w:tc>
        <w:tc>
          <w:tcPr>
            <w:tcW w:w="1721" w:type="dxa"/>
            <w:shd w:val="clear" w:color="auto" w:fill="FFFFFF" w:themeFill="background1"/>
            <w:vAlign w:val="center"/>
          </w:tcPr>
          <w:p w14:paraId="25C88962" w14:textId="77777777" w:rsidR="0051370A" w:rsidRPr="009C729A" w:rsidRDefault="004C327D" w:rsidP="002C4A27">
            <w:pPr>
              <w:jc w:val="center"/>
              <w:rPr>
                <w:rFonts w:cs="Arial"/>
                <w:b/>
                <w:sz w:val="18"/>
                <w:szCs w:val="18"/>
                <w:lang w:val="en-GB"/>
              </w:rPr>
            </w:pPr>
            <w:r w:rsidRPr="009C729A">
              <w:rPr>
                <w:rFonts w:cs="Arial"/>
                <w:b/>
                <w:sz w:val="18"/>
                <w:szCs w:val="18"/>
                <w:lang w:val="en-GB"/>
              </w:rPr>
              <w:t xml:space="preserve">-0.10     </w:t>
            </w:r>
          </w:p>
          <w:p w14:paraId="120DA867" w14:textId="194B48F9" w:rsidR="004C327D" w:rsidRPr="009C729A" w:rsidRDefault="004C327D" w:rsidP="002C4A27">
            <w:pPr>
              <w:jc w:val="center"/>
              <w:rPr>
                <w:rFonts w:cs="Arial"/>
                <w:b/>
                <w:sz w:val="18"/>
                <w:szCs w:val="18"/>
                <w:lang w:val="en-GB"/>
              </w:rPr>
            </w:pPr>
            <w:r w:rsidRPr="009C729A">
              <w:rPr>
                <w:rFonts w:cs="Arial"/>
                <w:b/>
                <w:sz w:val="18"/>
                <w:szCs w:val="18"/>
                <w:lang w:val="en-GB"/>
              </w:rPr>
              <w:t>(4.93×10</w:t>
            </w:r>
            <w:r w:rsidRPr="009C729A">
              <w:rPr>
                <w:rFonts w:cs="Arial"/>
                <w:b/>
                <w:sz w:val="18"/>
                <w:szCs w:val="18"/>
                <w:vertAlign w:val="superscript"/>
                <w:lang w:val="en-GB"/>
              </w:rPr>
              <w:t>-3</w:t>
            </w:r>
            <w:r w:rsidRPr="009C729A">
              <w:rPr>
                <w:rFonts w:cs="Arial"/>
                <w:b/>
                <w:sz w:val="18"/>
                <w:szCs w:val="18"/>
                <w:lang w:val="en-GB"/>
              </w:rPr>
              <w:t>)</w:t>
            </w:r>
          </w:p>
        </w:tc>
        <w:tc>
          <w:tcPr>
            <w:tcW w:w="1721" w:type="dxa"/>
            <w:shd w:val="clear" w:color="auto" w:fill="FFFFFF" w:themeFill="background1"/>
            <w:vAlign w:val="center"/>
          </w:tcPr>
          <w:p w14:paraId="310237DC"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c>
          <w:tcPr>
            <w:tcW w:w="1721" w:type="dxa"/>
            <w:shd w:val="clear" w:color="auto" w:fill="FFFFFF" w:themeFill="background1"/>
            <w:vAlign w:val="center"/>
          </w:tcPr>
          <w:p w14:paraId="0C3F6A00"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53 </w:t>
            </w:r>
          </w:p>
          <w:p w14:paraId="69A3DAC2" w14:textId="77D242F6" w:rsidR="004C327D" w:rsidRPr="009C729A" w:rsidRDefault="004C327D" w:rsidP="002C4A27">
            <w:pPr>
              <w:jc w:val="center"/>
              <w:rPr>
                <w:rFonts w:cs="Arial"/>
                <w:b/>
                <w:sz w:val="18"/>
                <w:szCs w:val="18"/>
                <w:lang w:val="en-GB"/>
              </w:rPr>
            </w:pPr>
            <w:r w:rsidRPr="009C729A">
              <w:rPr>
                <w:rFonts w:cs="Arial"/>
                <w:b/>
                <w:sz w:val="18"/>
                <w:szCs w:val="18"/>
                <w:lang w:val="en-GB"/>
              </w:rPr>
              <w:t>(7.47×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FFFFF" w:themeFill="background1"/>
            <w:vAlign w:val="center"/>
          </w:tcPr>
          <w:p w14:paraId="4E0C2D27"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r>
      <w:tr w:rsidR="004C327D" w:rsidRPr="009C729A" w14:paraId="19317447" w14:textId="77777777" w:rsidTr="003A3FD7">
        <w:trPr>
          <w:jc w:val="center"/>
        </w:trPr>
        <w:tc>
          <w:tcPr>
            <w:tcW w:w="1951" w:type="dxa"/>
            <w:shd w:val="clear" w:color="auto" w:fill="F2F2F2" w:themeFill="background1" w:themeFillShade="F2"/>
            <w:vAlign w:val="center"/>
          </w:tcPr>
          <w:p w14:paraId="0D9F0DD4" w14:textId="77777777" w:rsidR="004C327D" w:rsidRPr="009C729A" w:rsidRDefault="004C327D" w:rsidP="002C4A27">
            <w:pPr>
              <w:rPr>
                <w:rFonts w:cs="Arial"/>
                <w:sz w:val="18"/>
                <w:szCs w:val="18"/>
                <w:lang w:val="en-GB"/>
              </w:rPr>
            </w:pPr>
            <w:r w:rsidRPr="009C729A">
              <w:rPr>
                <w:rFonts w:cs="Arial"/>
                <w:sz w:val="18"/>
                <w:szCs w:val="18"/>
                <w:lang w:val="en-GB"/>
              </w:rPr>
              <w:t>QUICKI</w:t>
            </w:r>
          </w:p>
          <w:p w14:paraId="29E22355" w14:textId="77777777" w:rsidR="004C327D" w:rsidRPr="009C729A" w:rsidRDefault="004C327D" w:rsidP="002C4A27">
            <w:pPr>
              <w:rPr>
                <w:rFonts w:cs="Arial"/>
                <w:sz w:val="18"/>
                <w:szCs w:val="18"/>
                <w:lang w:val="en-GB"/>
              </w:rPr>
            </w:pPr>
            <w:r w:rsidRPr="009C729A">
              <w:rPr>
                <w:rFonts w:cs="Arial"/>
                <w:sz w:val="18"/>
                <w:szCs w:val="18"/>
                <w:lang w:val="en-GB"/>
              </w:rPr>
              <w:t>(unitless)</w:t>
            </w:r>
          </w:p>
        </w:tc>
        <w:tc>
          <w:tcPr>
            <w:tcW w:w="1721" w:type="dxa"/>
            <w:shd w:val="clear" w:color="auto" w:fill="F2F2F2" w:themeFill="background1" w:themeFillShade="F2"/>
            <w:vAlign w:val="center"/>
          </w:tcPr>
          <w:p w14:paraId="637238E3" w14:textId="77777777" w:rsidR="004C327D" w:rsidRPr="009C729A" w:rsidRDefault="004C327D" w:rsidP="002C4A27">
            <w:pPr>
              <w:jc w:val="center"/>
              <w:rPr>
                <w:rFonts w:cs="Arial"/>
                <w:b/>
                <w:sz w:val="18"/>
                <w:szCs w:val="18"/>
                <w:lang w:val="en-GB"/>
              </w:rPr>
            </w:pPr>
            <w:r w:rsidRPr="009C729A">
              <w:rPr>
                <w:rFonts w:cs="Arial"/>
                <w:b/>
                <w:sz w:val="18"/>
                <w:szCs w:val="18"/>
                <w:lang w:val="en-GB"/>
              </w:rPr>
              <w:t>1.66</w:t>
            </w:r>
          </w:p>
          <w:p w14:paraId="2FFD4178" w14:textId="77777777" w:rsidR="004C327D" w:rsidRPr="009C729A" w:rsidRDefault="004C327D" w:rsidP="002C4A27">
            <w:pPr>
              <w:jc w:val="center"/>
              <w:rPr>
                <w:rFonts w:cs="Arial"/>
                <w:sz w:val="18"/>
                <w:szCs w:val="18"/>
                <w:lang w:val="en-GB"/>
              </w:rPr>
            </w:pPr>
            <w:r w:rsidRPr="009C729A">
              <w:rPr>
                <w:rFonts w:cs="Arial"/>
                <w:b/>
                <w:sz w:val="18"/>
                <w:szCs w:val="18"/>
                <w:lang w:val="en-GB"/>
              </w:rPr>
              <w:t>(0.01)</w:t>
            </w:r>
          </w:p>
        </w:tc>
        <w:tc>
          <w:tcPr>
            <w:tcW w:w="1721" w:type="dxa"/>
            <w:shd w:val="clear" w:color="auto" w:fill="F2F2F2" w:themeFill="background1" w:themeFillShade="F2"/>
            <w:vAlign w:val="center"/>
          </w:tcPr>
          <w:p w14:paraId="21C56CBE"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c>
          <w:tcPr>
            <w:tcW w:w="1721" w:type="dxa"/>
            <w:shd w:val="clear" w:color="auto" w:fill="F2F2F2" w:themeFill="background1" w:themeFillShade="F2"/>
            <w:vAlign w:val="center"/>
          </w:tcPr>
          <w:p w14:paraId="51F16718"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9.19 </w:t>
            </w:r>
          </w:p>
          <w:p w14:paraId="6E40E955" w14:textId="350CD41E" w:rsidR="004C327D" w:rsidRPr="009C729A" w:rsidRDefault="004C327D" w:rsidP="002C4A27">
            <w:pPr>
              <w:jc w:val="center"/>
              <w:rPr>
                <w:rFonts w:cs="Arial"/>
                <w:b/>
                <w:sz w:val="18"/>
                <w:szCs w:val="18"/>
                <w:lang w:val="en-GB"/>
              </w:rPr>
            </w:pPr>
            <w:r w:rsidRPr="009C729A">
              <w:rPr>
                <w:rFonts w:cs="Arial"/>
                <w:b/>
                <w:sz w:val="18"/>
                <w:szCs w:val="18"/>
                <w:lang w:val="en-GB"/>
              </w:rPr>
              <w:t>(9.78×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2F2F2" w:themeFill="background1" w:themeFillShade="F2"/>
            <w:vAlign w:val="center"/>
          </w:tcPr>
          <w:p w14:paraId="4B44605C" w14:textId="77777777" w:rsidR="004C327D" w:rsidRPr="009C729A" w:rsidRDefault="004C327D" w:rsidP="002C4A27">
            <w:pPr>
              <w:jc w:val="center"/>
              <w:rPr>
                <w:rFonts w:cs="Arial"/>
                <w:color w:val="7F7F7F" w:themeColor="text1" w:themeTint="80"/>
                <w:sz w:val="18"/>
                <w:szCs w:val="18"/>
                <w:lang w:val="en-GB"/>
              </w:rPr>
            </w:pPr>
            <w:r w:rsidRPr="009C729A">
              <w:rPr>
                <w:rFonts w:cs="Arial"/>
                <w:color w:val="7F7F7F" w:themeColor="text1" w:themeTint="80"/>
                <w:sz w:val="18"/>
                <w:szCs w:val="18"/>
                <w:lang w:val="en-GB"/>
              </w:rPr>
              <w:t>-</w:t>
            </w:r>
          </w:p>
        </w:tc>
      </w:tr>
      <w:tr w:rsidR="004C327D" w:rsidRPr="009C729A" w14:paraId="0E075195" w14:textId="77777777" w:rsidTr="003A3FD7">
        <w:trPr>
          <w:jc w:val="center"/>
        </w:trPr>
        <w:tc>
          <w:tcPr>
            <w:tcW w:w="1951" w:type="dxa"/>
            <w:shd w:val="clear" w:color="auto" w:fill="FFFFFF" w:themeFill="background1"/>
            <w:vAlign w:val="center"/>
          </w:tcPr>
          <w:p w14:paraId="43A651FF" w14:textId="77777777" w:rsidR="004C327D" w:rsidRPr="009C729A" w:rsidRDefault="004C327D" w:rsidP="002C4A27">
            <w:pPr>
              <w:rPr>
                <w:rFonts w:cs="Arial"/>
                <w:sz w:val="18"/>
                <w:szCs w:val="18"/>
                <w:lang w:val="en-GB"/>
              </w:rPr>
            </w:pPr>
            <w:r w:rsidRPr="009C729A">
              <w:rPr>
                <w:rFonts w:cs="Arial"/>
                <w:sz w:val="18"/>
                <w:szCs w:val="18"/>
                <w:lang w:val="en-GB"/>
              </w:rPr>
              <w:t>Steatosis (%)</w:t>
            </w:r>
          </w:p>
        </w:tc>
        <w:tc>
          <w:tcPr>
            <w:tcW w:w="1721" w:type="dxa"/>
            <w:shd w:val="clear" w:color="auto" w:fill="FFFFFF" w:themeFill="background1"/>
            <w:vAlign w:val="center"/>
          </w:tcPr>
          <w:p w14:paraId="5EA4754F" w14:textId="77777777" w:rsidR="004C327D" w:rsidRPr="009C729A" w:rsidRDefault="004C327D" w:rsidP="002C4A27">
            <w:pPr>
              <w:jc w:val="center"/>
              <w:rPr>
                <w:rFonts w:cs="Arial"/>
                <w:b/>
                <w:sz w:val="18"/>
                <w:szCs w:val="18"/>
                <w:lang w:val="en-GB"/>
              </w:rPr>
            </w:pPr>
            <w:r w:rsidRPr="009C729A">
              <w:rPr>
                <w:rFonts w:cs="Arial"/>
                <w:b/>
                <w:sz w:val="18"/>
                <w:szCs w:val="18"/>
                <w:lang w:val="en-GB"/>
              </w:rPr>
              <w:t>-2.15×10</w:t>
            </w:r>
            <w:r w:rsidRPr="009C729A">
              <w:rPr>
                <w:rFonts w:cs="Arial"/>
                <w:b/>
                <w:sz w:val="18"/>
                <w:szCs w:val="18"/>
                <w:vertAlign w:val="superscript"/>
                <w:lang w:val="en-GB"/>
              </w:rPr>
              <w:t>-3</w:t>
            </w:r>
          </w:p>
          <w:p w14:paraId="66353116" w14:textId="77777777" w:rsidR="004C327D" w:rsidRPr="009C729A" w:rsidRDefault="004C327D" w:rsidP="002C4A27">
            <w:pPr>
              <w:jc w:val="center"/>
              <w:rPr>
                <w:rFonts w:cs="Arial"/>
                <w:b/>
                <w:sz w:val="18"/>
                <w:szCs w:val="18"/>
                <w:lang w:val="en-GB"/>
              </w:rPr>
            </w:pPr>
            <w:r w:rsidRPr="009C729A">
              <w:rPr>
                <w:rFonts w:cs="Arial"/>
                <w:b/>
                <w:sz w:val="18"/>
                <w:szCs w:val="18"/>
                <w:lang w:val="en-GB"/>
              </w:rPr>
              <w:t>(0.01)</w:t>
            </w:r>
          </w:p>
        </w:tc>
        <w:tc>
          <w:tcPr>
            <w:tcW w:w="1721" w:type="dxa"/>
            <w:shd w:val="clear" w:color="auto" w:fill="FFFFFF" w:themeFill="background1"/>
            <w:vAlign w:val="center"/>
          </w:tcPr>
          <w:p w14:paraId="6B9111C8" w14:textId="77777777" w:rsidR="0051370A" w:rsidRPr="009C729A" w:rsidRDefault="004C327D" w:rsidP="002C4A27">
            <w:pPr>
              <w:jc w:val="center"/>
              <w:rPr>
                <w:rFonts w:cs="Arial"/>
                <w:sz w:val="18"/>
                <w:szCs w:val="18"/>
                <w:lang w:val="en-GB"/>
              </w:rPr>
            </w:pPr>
            <w:r w:rsidRPr="009C729A">
              <w:rPr>
                <w:rFonts w:cs="Arial"/>
                <w:sz w:val="18"/>
                <w:szCs w:val="18"/>
                <w:lang w:val="en-GB"/>
              </w:rPr>
              <w:t>-4.34×10</w:t>
            </w:r>
            <w:r w:rsidRPr="009C729A">
              <w:rPr>
                <w:rFonts w:cs="Arial"/>
                <w:sz w:val="18"/>
                <w:szCs w:val="18"/>
                <w:vertAlign w:val="superscript"/>
                <w:lang w:val="en-GB"/>
              </w:rPr>
              <w:t>-4</w:t>
            </w:r>
            <w:r w:rsidRPr="009C729A">
              <w:rPr>
                <w:rFonts w:cs="Arial"/>
                <w:sz w:val="18"/>
                <w:szCs w:val="18"/>
                <w:lang w:val="en-GB"/>
              </w:rPr>
              <w:t xml:space="preserve">      </w:t>
            </w:r>
          </w:p>
          <w:p w14:paraId="21A90D95" w14:textId="3764209D" w:rsidR="004C327D" w:rsidRPr="009C729A" w:rsidRDefault="004C327D" w:rsidP="002C4A27">
            <w:pPr>
              <w:jc w:val="center"/>
              <w:rPr>
                <w:rFonts w:cs="Arial"/>
                <w:sz w:val="18"/>
                <w:szCs w:val="18"/>
                <w:lang w:val="en-GB"/>
              </w:rPr>
            </w:pPr>
            <w:r w:rsidRPr="009C729A">
              <w:rPr>
                <w:rFonts w:cs="Arial"/>
                <w:sz w:val="18"/>
                <w:szCs w:val="18"/>
                <w:lang w:val="en-GB"/>
              </w:rPr>
              <w:t>(0.42)</w:t>
            </w:r>
          </w:p>
        </w:tc>
        <w:tc>
          <w:tcPr>
            <w:tcW w:w="1721" w:type="dxa"/>
            <w:shd w:val="clear" w:color="auto" w:fill="FFFFFF" w:themeFill="background1"/>
            <w:vAlign w:val="center"/>
          </w:tcPr>
          <w:p w14:paraId="1CDF2215" w14:textId="77777777" w:rsidR="004C327D" w:rsidRPr="009C729A" w:rsidRDefault="004C327D" w:rsidP="002C4A27">
            <w:pPr>
              <w:jc w:val="center"/>
              <w:rPr>
                <w:rFonts w:cs="Arial"/>
                <w:b/>
                <w:sz w:val="18"/>
                <w:szCs w:val="18"/>
                <w:lang w:val="en-GB"/>
              </w:rPr>
            </w:pPr>
            <w:r w:rsidRPr="009C729A">
              <w:rPr>
                <w:rFonts w:cs="Arial"/>
                <w:b/>
                <w:sz w:val="18"/>
                <w:szCs w:val="18"/>
                <w:lang w:val="en-GB"/>
              </w:rPr>
              <w:t>0.01</w:t>
            </w:r>
          </w:p>
          <w:p w14:paraId="372B3A4C" w14:textId="77777777" w:rsidR="004C327D" w:rsidRPr="009C729A" w:rsidRDefault="004C327D" w:rsidP="002C4A27">
            <w:pPr>
              <w:jc w:val="center"/>
              <w:rPr>
                <w:rFonts w:cs="Arial"/>
                <w:b/>
                <w:sz w:val="18"/>
                <w:szCs w:val="18"/>
                <w:lang w:val="en-GB"/>
              </w:rPr>
            </w:pPr>
            <w:r w:rsidRPr="009C729A">
              <w:rPr>
                <w:rFonts w:cs="Arial"/>
                <w:b/>
                <w:sz w:val="18"/>
                <w:szCs w:val="18"/>
                <w:lang w:val="en-GB"/>
              </w:rPr>
              <w:t>(2.72×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FFFFF" w:themeFill="background1"/>
            <w:vAlign w:val="center"/>
          </w:tcPr>
          <w:p w14:paraId="10F4B31F"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02 </w:t>
            </w:r>
          </w:p>
          <w:p w14:paraId="10685812" w14:textId="16885E3E" w:rsidR="004C327D" w:rsidRPr="009C729A" w:rsidRDefault="004C327D" w:rsidP="002C4A27">
            <w:pPr>
              <w:jc w:val="center"/>
              <w:rPr>
                <w:rFonts w:cs="Arial"/>
                <w:b/>
                <w:sz w:val="18"/>
                <w:szCs w:val="18"/>
                <w:lang w:val="en-GB"/>
              </w:rPr>
            </w:pPr>
            <w:r w:rsidRPr="009C729A">
              <w:rPr>
                <w:rFonts w:cs="Arial"/>
                <w:b/>
                <w:sz w:val="18"/>
                <w:szCs w:val="18"/>
                <w:lang w:val="en-GB"/>
              </w:rPr>
              <w:t>(2.14×10</w:t>
            </w:r>
            <w:r w:rsidRPr="009C729A">
              <w:rPr>
                <w:rFonts w:cs="Arial"/>
                <w:b/>
                <w:sz w:val="18"/>
                <w:szCs w:val="18"/>
                <w:vertAlign w:val="superscript"/>
                <w:lang w:val="en-GB"/>
              </w:rPr>
              <w:t>-6</w:t>
            </w:r>
            <w:r w:rsidRPr="009C729A">
              <w:rPr>
                <w:rFonts w:cs="Arial"/>
                <w:b/>
                <w:sz w:val="18"/>
                <w:szCs w:val="18"/>
                <w:lang w:val="en-GB"/>
              </w:rPr>
              <w:t>)</w:t>
            </w:r>
          </w:p>
        </w:tc>
      </w:tr>
      <w:tr w:rsidR="004C327D" w:rsidRPr="009C729A" w14:paraId="4FC33186" w14:textId="77777777" w:rsidTr="003A3FD7">
        <w:trPr>
          <w:jc w:val="center"/>
        </w:trPr>
        <w:tc>
          <w:tcPr>
            <w:tcW w:w="1951" w:type="dxa"/>
            <w:shd w:val="clear" w:color="auto" w:fill="F2F2F2" w:themeFill="background1" w:themeFillShade="F2"/>
            <w:vAlign w:val="center"/>
          </w:tcPr>
          <w:p w14:paraId="49D16698" w14:textId="77777777" w:rsidR="004C327D" w:rsidRPr="009C729A" w:rsidRDefault="004C327D" w:rsidP="002C4A27">
            <w:pPr>
              <w:rPr>
                <w:rFonts w:cs="Arial"/>
                <w:sz w:val="18"/>
                <w:szCs w:val="18"/>
                <w:lang w:val="en-GB"/>
              </w:rPr>
            </w:pPr>
            <w:r w:rsidRPr="009C729A">
              <w:rPr>
                <w:rFonts w:cs="Arial"/>
                <w:sz w:val="18"/>
                <w:szCs w:val="18"/>
                <w:lang w:val="en-GB"/>
              </w:rPr>
              <w:t>NASH (Yes/ No)</w:t>
            </w:r>
          </w:p>
        </w:tc>
        <w:tc>
          <w:tcPr>
            <w:tcW w:w="1721" w:type="dxa"/>
            <w:shd w:val="clear" w:color="auto" w:fill="F2F2F2" w:themeFill="background1" w:themeFillShade="F2"/>
            <w:vAlign w:val="center"/>
          </w:tcPr>
          <w:p w14:paraId="0159A82B" w14:textId="77777777" w:rsidR="004C327D" w:rsidRPr="009C729A" w:rsidRDefault="004C327D" w:rsidP="002C4A27">
            <w:pPr>
              <w:jc w:val="center"/>
              <w:rPr>
                <w:rFonts w:cs="Arial"/>
                <w:b/>
                <w:sz w:val="18"/>
                <w:szCs w:val="18"/>
                <w:lang w:val="en-GB"/>
              </w:rPr>
            </w:pPr>
            <w:r w:rsidRPr="009C729A">
              <w:rPr>
                <w:rFonts w:cs="Arial"/>
                <w:b/>
                <w:sz w:val="18"/>
                <w:szCs w:val="18"/>
                <w:lang w:val="en-GB"/>
              </w:rPr>
              <w:t>-0.17</w:t>
            </w:r>
          </w:p>
          <w:p w14:paraId="67953004" w14:textId="77777777" w:rsidR="004C327D" w:rsidRPr="009C729A" w:rsidRDefault="004C327D" w:rsidP="002C4A27">
            <w:pPr>
              <w:jc w:val="center"/>
              <w:rPr>
                <w:rFonts w:cs="Arial"/>
                <w:b/>
                <w:sz w:val="18"/>
                <w:szCs w:val="18"/>
                <w:lang w:val="en-GB"/>
              </w:rPr>
            </w:pPr>
            <w:r w:rsidRPr="009C729A">
              <w:rPr>
                <w:rFonts w:cs="Arial"/>
                <w:b/>
                <w:sz w:val="18"/>
                <w:szCs w:val="18"/>
                <w:lang w:val="en-GB"/>
              </w:rPr>
              <w:t>(0.04)</w:t>
            </w:r>
          </w:p>
        </w:tc>
        <w:tc>
          <w:tcPr>
            <w:tcW w:w="1721" w:type="dxa"/>
            <w:shd w:val="clear" w:color="auto" w:fill="F2F2F2" w:themeFill="background1" w:themeFillShade="F2"/>
            <w:vAlign w:val="center"/>
          </w:tcPr>
          <w:p w14:paraId="006BE838"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072      </w:t>
            </w:r>
          </w:p>
          <w:p w14:paraId="616004B6" w14:textId="46B86D02" w:rsidR="004C327D" w:rsidRPr="009C729A" w:rsidRDefault="004C327D" w:rsidP="002C4A27">
            <w:pPr>
              <w:jc w:val="center"/>
              <w:rPr>
                <w:rFonts w:cs="Arial"/>
                <w:b/>
                <w:sz w:val="18"/>
                <w:szCs w:val="18"/>
                <w:lang w:val="en-GB"/>
              </w:rPr>
            </w:pPr>
            <w:r w:rsidRPr="009C729A">
              <w:rPr>
                <w:rFonts w:cs="Arial"/>
                <w:b/>
                <w:sz w:val="18"/>
                <w:szCs w:val="18"/>
                <w:lang w:val="en-GB"/>
              </w:rPr>
              <w:t>(0.03)</w:t>
            </w:r>
          </w:p>
        </w:tc>
        <w:tc>
          <w:tcPr>
            <w:tcW w:w="1721" w:type="dxa"/>
            <w:shd w:val="clear" w:color="auto" w:fill="F2F2F2" w:themeFill="background1" w:themeFillShade="F2"/>
            <w:vAlign w:val="center"/>
          </w:tcPr>
          <w:p w14:paraId="3136D23D"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2.11 </w:t>
            </w:r>
          </w:p>
          <w:p w14:paraId="4145A936" w14:textId="1F2C4EAC" w:rsidR="004C327D" w:rsidRPr="009C729A" w:rsidRDefault="004C327D" w:rsidP="002C4A27">
            <w:pPr>
              <w:jc w:val="center"/>
              <w:rPr>
                <w:rFonts w:cs="Arial"/>
                <w:b/>
                <w:sz w:val="18"/>
                <w:szCs w:val="18"/>
                <w:lang w:val="en-GB"/>
              </w:rPr>
            </w:pPr>
            <w:r w:rsidRPr="009C729A">
              <w:rPr>
                <w:rFonts w:cs="Arial"/>
                <w:b/>
                <w:sz w:val="18"/>
                <w:szCs w:val="18"/>
                <w:lang w:val="en-GB"/>
              </w:rPr>
              <w:t>(9.38×10</w:t>
            </w:r>
            <w:r w:rsidRPr="009C729A">
              <w:rPr>
                <w:rFonts w:cs="Arial"/>
                <w:b/>
                <w:sz w:val="18"/>
                <w:szCs w:val="18"/>
                <w:vertAlign w:val="superscript"/>
                <w:lang w:val="en-GB"/>
              </w:rPr>
              <w:t>-7</w:t>
            </w:r>
            <w:r w:rsidRPr="009C729A">
              <w:rPr>
                <w:rFonts w:cs="Arial"/>
                <w:b/>
                <w:sz w:val="18"/>
                <w:szCs w:val="18"/>
                <w:lang w:val="en-GB"/>
              </w:rPr>
              <w:t>)</w:t>
            </w:r>
          </w:p>
        </w:tc>
        <w:tc>
          <w:tcPr>
            <w:tcW w:w="1722" w:type="dxa"/>
            <w:shd w:val="clear" w:color="auto" w:fill="F2F2F2" w:themeFill="background1" w:themeFillShade="F2"/>
            <w:vAlign w:val="center"/>
          </w:tcPr>
          <w:p w14:paraId="5010C027"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1.45 </w:t>
            </w:r>
          </w:p>
          <w:p w14:paraId="287947C6" w14:textId="2DA86BDD" w:rsidR="004C327D" w:rsidRPr="009C729A" w:rsidRDefault="004C327D" w:rsidP="002C4A27">
            <w:pPr>
              <w:jc w:val="center"/>
              <w:rPr>
                <w:rFonts w:cs="Arial"/>
                <w:b/>
                <w:sz w:val="18"/>
                <w:szCs w:val="18"/>
                <w:lang w:val="en-GB"/>
              </w:rPr>
            </w:pPr>
            <w:r w:rsidRPr="009C729A">
              <w:rPr>
                <w:rFonts w:cs="Arial"/>
                <w:b/>
                <w:sz w:val="18"/>
                <w:szCs w:val="18"/>
                <w:lang w:val="en-GB"/>
              </w:rPr>
              <w:t>(3.37×10</w:t>
            </w:r>
            <w:r w:rsidRPr="009C729A">
              <w:rPr>
                <w:rFonts w:cs="Arial"/>
                <w:b/>
                <w:sz w:val="18"/>
                <w:szCs w:val="18"/>
                <w:vertAlign w:val="superscript"/>
                <w:lang w:val="en-GB"/>
              </w:rPr>
              <w:t>-8</w:t>
            </w:r>
            <w:r w:rsidRPr="009C729A">
              <w:rPr>
                <w:rFonts w:cs="Arial"/>
                <w:b/>
                <w:sz w:val="18"/>
                <w:szCs w:val="18"/>
                <w:lang w:val="en-GB"/>
              </w:rPr>
              <w:t>)</w:t>
            </w:r>
          </w:p>
        </w:tc>
      </w:tr>
      <w:tr w:rsidR="004C327D" w:rsidRPr="009C729A" w14:paraId="292EA990" w14:textId="77777777" w:rsidTr="003A3FD7">
        <w:trPr>
          <w:jc w:val="center"/>
        </w:trPr>
        <w:tc>
          <w:tcPr>
            <w:tcW w:w="1951" w:type="dxa"/>
            <w:shd w:val="clear" w:color="auto" w:fill="FFFFFF" w:themeFill="background1"/>
            <w:vAlign w:val="center"/>
          </w:tcPr>
          <w:p w14:paraId="0E4FBD2C" w14:textId="77777777" w:rsidR="004C327D" w:rsidRPr="009C729A" w:rsidRDefault="004C327D" w:rsidP="002C4A27">
            <w:pPr>
              <w:rPr>
                <w:rFonts w:cs="Arial"/>
                <w:sz w:val="18"/>
                <w:szCs w:val="18"/>
                <w:lang w:val="en-GB"/>
              </w:rPr>
            </w:pPr>
            <w:r w:rsidRPr="009C729A">
              <w:rPr>
                <w:rFonts w:cs="Arial"/>
                <w:sz w:val="18"/>
                <w:szCs w:val="18"/>
                <w:lang w:val="en-GB"/>
              </w:rPr>
              <w:t>Hepatic fibrosis (Yes/ No)</w:t>
            </w:r>
          </w:p>
        </w:tc>
        <w:tc>
          <w:tcPr>
            <w:tcW w:w="1721" w:type="dxa"/>
            <w:shd w:val="clear" w:color="auto" w:fill="FFFFFF" w:themeFill="background1"/>
            <w:vAlign w:val="center"/>
          </w:tcPr>
          <w:p w14:paraId="2418EC25" w14:textId="77777777" w:rsidR="004C327D" w:rsidRPr="009C729A" w:rsidRDefault="004C327D" w:rsidP="002C4A27">
            <w:pPr>
              <w:jc w:val="center"/>
              <w:rPr>
                <w:rFonts w:cs="Arial"/>
                <w:sz w:val="18"/>
                <w:szCs w:val="18"/>
                <w:lang w:val="en-GB"/>
              </w:rPr>
            </w:pPr>
            <w:r w:rsidRPr="009C729A">
              <w:rPr>
                <w:rFonts w:cs="Arial"/>
                <w:sz w:val="18"/>
                <w:szCs w:val="18"/>
                <w:lang w:val="en-GB"/>
              </w:rPr>
              <w:t>-0.07</w:t>
            </w:r>
          </w:p>
          <w:p w14:paraId="6B2812E4" w14:textId="77777777" w:rsidR="004C327D" w:rsidRPr="009C729A" w:rsidRDefault="004C327D" w:rsidP="002C4A27">
            <w:pPr>
              <w:jc w:val="center"/>
              <w:rPr>
                <w:rFonts w:cs="Arial"/>
                <w:sz w:val="18"/>
                <w:szCs w:val="18"/>
                <w:lang w:val="en-GB"/>
              </w:rPr>
            </w:pPr>
            <w:r w:rsidRPr="009C729A">
              <w:rPr>
                <w:rFonts w:cs="Arial"/>
                <w:sz w:val="18"/>
                <w:szCs w:val="18"/>
                <w:lang w:val="en-GB"/>
              </w:rPr>
              <w:t>(0.09)</w:t>
            </w:r>
          </w:p>
        </w:tc>
        <w:tc>
          <w:tcPr>
            <w:tcW w:w="1721" w:type="dxa"/>
            <w:shd w:val="clear" w:color="auto" w:fill="FFFFFF" w:themeFill="background1"/>
            <w:vAlign w:val="center"/>
          </w:tcPr>
          <w:p w14:paraId="4EDEDE67"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051      </w:t>
            </w:r>
          </w:p>
          <w:p w14:paraId="7B69B1A8" w14:textId="57070728" w:rsidR="004C327D" w:rsidRPr="009C729A" w:rsidRDefault="004C327D" w:rsidP="002C4A27">
            <w:pPr>
              <w:jc w:val="center"/>
              <w:rPr>
                <w:rFonts w:cs="Arial"/>
                <w:b/>
                <w:sz w:val="18"/>
                <w:szCs w:val="18"/>
                <w:lang w:val="en-GB"/>
              </w:rPr>
            </w:pPr>
            <w:r w:rsidRPr="009C729A">
              <w:rPr>
                <w:rFonts w:cs="Arial"/>
                <w:b/>
                <w:sz w:val="18"/>
                <w:szCs w:val="18"/>
                <w:lang w:val="en-GB"/>
              </w:rPr>
              <w:t>(0.04)</w:t>
            </w:r>
          </w:p>
        </w:tc>
        <w:tc>
          <w:tcPr>
            <w:tcW w:w="1721" w:type="dxa"/>
            <w:shd w:val="clear" w:color="auto" w:fill="FFFFFF" w:themeFill="background1"/>
            <w:vAlign w:val="center"/>
          </w:tcPr>
          <w:p w14:paraId="1D17BAE5" w14:textId="77777777" w:rsidR="004C327D" w:rsidRPr="009C729A" w:rsidRDefault="004C327D" w:rsidP="002C4A27">
            <w:pPr>
              <w:jc w:val="center"/>
              <w:rPr>
                <w:rFonts w:cs="Arial"/>
                <w:sz w:val="18"/>
                <w:szCs w:val="18"/>
                <w:lang w:val="en-GB"/>
              </w:rPr>
            </w:pPr>
            <w:r w:rsidRPr="009C729A">
              <w:rPr>
                <w:rFonts w:cs="Arial"/>
                <w:sz w:val="18"/>
                <w:szCs w:val="18"/>
                <w:lang w:val="en-GB"/>
              </w:rPr>
              <w:t>0.19</w:t>
            </w:r>
          </w:p>
          <w:p w14:paraId="32699F49" w14:textId="77777777" w:rsidR="004C327D" w:rsidRPr="009C729A" w:rsidRDefault="004C327D" w:rsidP="002C4A27">
            <w:pPr>
              <w:jc w:val="center"/>
              <w:rPr>
                <w:rFonts w:cs="Arial"/>
                <w:sz w:val="18"/>
                <w:szCs w:val="18"/>
                <w:lang w:val="en-GB"/>
              </w:rPr>
            </w:pPr>
            <w:r w:rsidRPr="009C729A">
              <w:rPr>
                <w:rFonts w:cs="Arial"/>
                <w:sz w:val="18"/>
                <w:szCs w:val="18"/>
                <w:lang w:val="en-GB"/>
              </w:rPr>
              <w:t>(0.434)</w:t>
            </w:r>
          </w:p>
        </w:tc>
        <w:tc>
          <w:tcPr>
            <w:tcW w:w="1722" w:type="dxa"/>
            <w:shd w:val="clear" w:color="auto" w:fill="FFFFFF" w:themeFill="background1"/>
            <w:vAlign w:val="center"/>
          </w:tcPr>
          <w:p w14:paraId="42FA1634"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63 </w:t>
            </w:r>
          </w:p>
          <w:p w14:paraId="191080EC" w14:textId="0F32AEF2" w:rsidR="004C327D" w:rsidRPr="009C729A" w:rsidRDefault="004C327D" w:rsidP="002C4A27">
            <w:pPr>
              <w:jc w:val="center"/>
              <w:rPr>
                <w:rFonts w:cs="Arial"/>
                <w:b/>
                <w:sz w:val="18"/>
                <w:szCs w:val="18"/>
                <w:lang w:val="en-GB"/>
              </w:rPr>
            </w:pPr>
            <w:r w:rsidRPr="009C729A">
              <w:rPr>
                <w:rFonts w:cs="Arial"/>
                <w:b/>
                <w:sz w:val="18"/>
                <w:szCs w:val="18"/>
                <w:lang w:val="en-GB"/>
              </w:rPr>
              <w:t>(2.66×10</w:t>
            </w:r>
            <w:r w:rsidRPr="009C729A">
              <w:rPr>
                <w:rFonts w:cs="Arial"/>
                <w:b/>
                <w:sz w:val="18"/>
                <w:szCs w:val="18"/>
                <w:vertAlign w:val="superscript"/>
                <w:lang w:val="en-GB"/>
              </w:rPr>
              <w:t>-3</w:t>
            </w:r>
            <w:r w:rsidRPr="009C729A">
              <w:rPr>
                <w:rFonts w:cs="Arial"/>
                <w:b/>
                <w:sz w:val="18"/>
                <w:szCs w:val="18"/>
                <w:lang w:val="en-GB"/>
              </w:rPr>
              <w:t>)</w:t>
            </w:r>
          </w:p>
        </w:tc>
      </w:tr>
      <w:tr w:rsidR="004C327D" w:rsidRPr="009C729A" w14:paraId="67207D22" w14:textId="77777777" w:rsidTr="003A3FD7">
        <w:trPr>
          <w:jc w:val="center"/>
        </w:trPr>
        <w:tc>
          <w:tcPr>
            <w:tcW w:w="1951" w:type="dxa"/>
            <w:shd w:val="clear" w:color="auto" w:fill="F2F2F2" w:themeFill="background1" w:themeFillShade="F2"/>
            <w:vAlign w:val="center"/>
          </w:tcPr>
          <w:p w14:paraId="7E2BCC41" w14:textId="77777777" w:rsidR="004C327D" w:rsidRPr="009C729A" w:rsidRDefault="004C327D" w:rsidP="002C4A27">
            <w:pPr>
              <w:rPr>
                <w:rFonts w:cs="Arial"/>
                <w:sz w:val="18"/>
                <w:szCs w:val="18"/>
                <w:lang w:val="en-GB"/>
              </w:rPr>
            </w:pPr>
            <w:r w:rsidRPr="009C729A">
              <w:rPr>
                <w:rFonts w:cs="Arial"/>
                <w:sz w:val="18"/>
                <w:szCs w:val="18"/>
                <w:lang w:val="en-GB"/>
              </w:rPr>
              <w:t>Alanine aminotransferase (UI/L)</w:t>
            </w:r>
          </w:p>
        </w:tc>
        <w:tc>
          <w:tcPr>
            <w:tcW w:w="1721" w:type="dxa"/>
            <w:shd w:val="clear" w:color="auto" w:fill="F2F2F2" w:themeFill="background1" w:themeFillShade="F2"/>
            <w:vAlign w:val="center"/>
          </w:tcPr>
          <w:p w14:paraId="7147DCBC" w14:textId="77777777" w:rsidR="004C327D" w:rsidRPr="009C729A" w:rsidRDefault="004C327D" w:rsidP="002C4A27">
            <w:pPr>
              <w:jc w:val="center"/>
              <w:rPr>
                <w:rFonts w:cs="Arial"/>
                <w:sz w:val="18"/>
                <w:szCs w:val="18"/>
                <w:lang w:val="en-GB"/>
              </w:rPr>
            </w:pPr>
            <w:r w:rsidRPr="009C729A">
              <w:rPr>
                <w:rFonts w:cs="Arial"/>
                <w:sz w:val="18"/>
                <w:szCs w:val="18"/>
                <w:lang w:val="en-GB"/>
              </w:rPr>
              <w:t>-1.44×10</w:t>
            </w:r>
            <w:r w:rsidRPr="009C729A">
              <w:rPr>
                <w:rFonts w:cs="Arial"/>
                <w:sz w:val="18"/>
                <w:szCs w:val="18"/>
                <w:vertAlign w:val="superscript"/>
                <w:lang w:val="en-GB"/>
              </w:rPr>
              <w:t>-4</w:t>
            </w:r>
          </w:p>
          <w:p w14:paraId="6CEC13B4" w14:textId="77777777" w:rsidR="004C327D" w:rsidRPr="009C729A" w:rsidRDefault="004C327D" w:rsidP="002C4A27">
            <w:pPr>
              <w:jc w:val="center"/>
              <w:rPr>
                <w:rFonts w:cs="Arial"/>
                <w:sz w:val="18"/>
                <w:szCs w:val="18"/>
                <w:lang w:val="en-GB"/>
              </w:rPr>
            </w:pPr>
            <w:r w:rsidRPr="009C729A">
              <w:rPr>
                <w:rFonts w:cs="Arial"/>
                <w:sz w:val="18"/>
                <w:szCs w:val="18"/>
                <w:lang w:val="en-GB"/>
              </w:rPr>
              <w:t>(0.89)</w:t>
            </w:r>
          </w:p>
        </w:tc>
        <w:tc>
          <w:tcPr>
            <w:tcW w:w="1721" w:type="dxa"/>
            <w:shd w:val="clear" w:color="auto" w:fill="F2F2F2" w:themeFill="background1" w:themeFillShade="F2"/>
            <w:vAlign w:val="center"/>
          </w:tcPr>
          <w:p w14:paraId="36987504" w14:textId="77777777" w:rsidR="0051370A" w:rsidRPr="009C729A" w:rsidRDefault="004C327D" w:rsidP="002C4A27">
            <w:pPr>
              <w:jc w:val="center"/>
              <w:rPr>
                <w:rFonts w:cs="Arial"/>
                <w:b/>
                <w:sz w:val="18"/>
                <w:szCs w:val="18"/>
                <w:lang w:val="en-GB"/>
              </w:rPr>
            </w:pPr>
            <w:r w:rsidRPr="009C729A">
              <w:rPr>
                <w:rFonts w:cs="Arial"/>
                <w:b/>
                <w:sz w:val="18"/>
                <w:szCs w:val="18"/>
                <w:lang w:val="en-GB"/>
              </w:rPr>
              <w:t>-1.34×10</w:t>
            </w:r>
            <w:r w:rsidRPr="009C729A">
              <w:rPr>
                <w:rFonts w:cs="Arial"/>
                <w:b/>
                <w:sz w:val="18"/>
                <w:szCs w:val="18"/>
                <w:vertAlign w:val="superscript"/>
                <w:lang w:val="en-GB"/>
              </w:rPr>
              <w:t>-3</w:t>
            </w:r>
            <w:r w:rsidRPr="009C729A">
              <w:rPr>
                <w:rFonts w:cs="Arial"/>
                <w:b/>
                <w:sz w:val="18"/>
                <w:szCs w:val="18"/>
                <w:lang w:val="en-GB"/>
              </w:rPr>
              <w:t xml:space="preserve">      </w:t>
            </w:r>
          </w:p>
          <w:p w14:paraId="37BCC086" w14:textId="11CDE10A" w:rsidR="004C327D" w:rsidRPr="009C729A" w:rsidRDefault="004C327D" w:rsidP="002C4A27">
            <w:pPr>
              <w:jc w:val="center"/>
              <w:rPr>
                <w:rFonts w:cs="Arial"/>
                <w:b/>
                <w:sz w:val="18"/>
                <w:szCs w:val="18"/>
                <w:lang w:val="en-GB"/>
              </w:rPr>
            </w:pPr>
            <w:r w:rsidRPr="009C729A">
              <w:rPr>
                <w:rFonts w:cs="Arial"/>
                <w:b/>
                <w:sz w:val="18"/>
                <w:szCs w:val="18"/>
                <w:lang w:val="en-GB"/>
              </w:rPr>
              <w:t>(0.03)</w:t>
            </w:r>
          </w:p>
        </w:tc>
        <w:tc>
          <w:tcPr>
            <w:tcW w:w="1721" w:type="dxa"/>
            <w:shd w:val="clear" w:color="auto" w:fill="F2F2F2" w:themeFill="background1" w:themeFillShade="F2"/>
            <w:vAlign w:val="center"/>
          </w:tcPr>
          <w:p w14:paraId="36A2F2E3" w14:textId="77777777" w:rsidR="004C327D" w:rsidRPr="009C729A" w:rsidRDefault="004C327D" w:rsidP="002C4A27">
            <w:pPr>
              <w:jc w:val="center"/>
              <w:rPr>
                <w:rFonts w:cs="Arial"/>
                <w:sz w:val="18"/>
                <w:szCs w:val="18"/>
                <w:lang w:val="en-GB"/>
              </w:rPr>
            </w:pPr>
            <w:r w:rsidRPr="009C729A">
              <w:rPr>
                <w:rFonts w:cs="Arial"/>
                <w:sz w:val="18"/>
                <w:szCs w:val="18"/>
                <w:lang w:val="en-GB"/>
              </w:rPr>
              <w:t>0.01</w:t>
            </w:r>
          </w:p>
          <w:p w14:paraId="244CB1AD" w14:textId="77777777" w:rsidR="004C327D" w:rsidRPr="009C729A" w:rsidRDefault="004C327D" w:rsidP="002C4A27">
            <w:pPr>
              <w:jc w:val="center"/>
              <w:rPr>
                <w:rFonts w:cs="Arial"/>
                <w:sz w:val="18"/>
                <w:szCs w:val="18"/>
                <w:lang w:val="en-GB"/>
              </w:rPr>
            </w:pPr>
            <w:r w:rsidRPr="009C729A">
              <w:rPr>
                <w:rFonts w:cs="Arial"/>
                <w:sz w:val="18"/>
                <w:szCs w:val="18"/>
                <w:lang w:val="en-GB"/>
              </w:rPr>
              <w:t>(0.067)</w:t>
            </w:r>
          </w:p>
        </w:tc>
        <w:tc>
          <w:tcPr>
            <w:tcW w:w="1722" w:type="dxa"/>
            <w:shd w:val="clear" w:color="auto" w:fill="F2F2F2" w:themeFill="background1" w:themeFillShade="F2"/>
            <w:vAlign w:val="center"/>
          </w:tcPr>
          <w:p w14:paraId="0FC44AFA"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02 </w:t>
            </w:r>
          </w:p>
          <w:p w14:paraId="2D491111" w14:textId="787D1642" w:rsidR="004C327D" w:rsidRPr="009C729A" w:rsidRDefault="004C327D" w:rsidP="002C4A27">
            <w:pPr>
              <w:jc w:val="center"/>
              <w:rPr>
                <w:rFonts w:cs="Arial"/>
                <w:b/>
                <w:sz w:val="18"/>
                <w:szCs w:val="18"/>
                <w:lang w:val="en-GB"/>
              </w:rPr>
            </w:pPr>
            <w:r w:rsidRPr="009C729A">
              <w:rPr>
                <w:rFonts w:cs="Arial"/>
                <w:b/>
                <w:sz w:val="18"/>
                <w:szCs w:val="18"/>
                <w:lang w:val="en-GB"/>
              </w:rPr>
              <w:t>(1.46×10</w:t>
            </w:r>
            <w:r w:rsidRPr="009C729A">
              <w:rPr>
                <w:rFonts w:cs="Arial"/>
                <w:b/>
                <w:sz w:val="18"/>
                <w:szCs w:val="18"/>
                <w:vertAlign w:val="superscript"/>
                <w:lang w:val="en-GB"/>
              </w:rPr>
              <w:t>-4</w:t>
            </w:r>
            <w:r w:rsidRPr="009C729A">
              <w:rPr>
                <w:rFonts w:cs="Arial"/>
                <w:b/>
                <w:sz w:val="18"/>
                <w:szCs w:val="18"/>
                <w:lang w:val="en-GB"/>
              </w:rPr>
              <w:t>)</w:t>
            </w:r>
          </w:p>
        </w:tc>
      </w:tr>
      <w:tr w:rsidR="004C327D" w:rsidRPr="009C729A" w14:paraId="14007CFA" w14:textId="77777777" w:rsidTr="003A3FD7">
        <w:trPr>
          <w:jc w:val="center"/>
        </w:trPr>
        <w:tc>
          <w:tcPr>
            <w:tcW w:w="1951" w:type="dxa"/>
            <w:shd w:val="clear" w:color="auto" w:fill="FFFFFF" w:themeFill="background1"/>
            <w:vAlign w:val="center"/>
          </w:tcPr>
          <w:p w14:paraId="646D77E3" w14:textId="77777777" w:rsidR="004C327D" w:rsidRPr="009C729A" w:rsidRDefault="004C327D" w:rsidP="002C4A27">
            <w:pPr>
              <w:rPr>
                <w:rFonts w:cs="Arial"/>
                <w:sz w:val="18"/>
                <w:szCs w:val="18"/>
                <w:lang w:val="en-GB"/>
              </w:rPr>
            </w:pPr>
            <w:r w:rsidRPr="009C729A">
              <w:rPr>
                <w:rFonts w:cs="Arial"/>
                <w:sz w:val="18"/>
                <w:szCs w:val="18"/>
                <w:lang w:val="en-GB"/>
              </w:rPr>
              <w:t>Aspartate aminotransferase (UI/L)</w:t>
            </w:r>
          </w:p>
        </w:tc>
        <w:tc>
          <w:tcPr>
            <w:tcW w:w="1721" w:type="dxa"/>
            <w:shd w:val="clear" w:color="auto" w:fill="FFFFFF" w:themeFill="background1"/>
            <w:vAlign w:val="center"/>
          </w:tcPr>
          <w:p w14:paraId="47450367" w14:textId="77777777" w:rsidR="0051370A" w:rsidRPr="009C729A" w:rsidRDefault="004C327D" w:rsidP="002C4A27">
            <w:pPr>
              <w:jc w:val="center"/>
              <w:rPr>
                <w:rFonts w:cs="Arial"/>
                <w:sz w:val="18"/>
                <w:szCs w:val="18"/>
                <w:lang w:val="en-GB"/>
              </w:rPr>
            </w:pPr>
            <w:r w:rsidRPr="009C729A">
              <w:rPr>
                <w:rFonts w:cs="Arial"/>
                <w:sz w:val="18"/>
                <w:szCs w:val="18"/>
                <w:lang w:val="en-GB"/>
              </w:rPr>
              <w:t>-4.71×10</w:t>
            </w:r>
            <w:r w:rsidRPr="009C729A">
              <w:rPr>
                <w:rFonts w:cs="Arial"/>
                <w:sz w:val="18"/>
                <w:szCs w:val="18"/>
                <w:vertAlign w:val="superscript"/>
                <w:lang w:val="en-GB"/>
              </w:rPr>
              <w:t>-3</w:t>
            </w:r>
            <w:r w:rsidRPr="009C729A">
              <w:rPr>
                <w:rFonts w:cs="Arial"/>
                <w:sz w:val="18"/>
                <w:szCs w:val="18"/>
                <w:lang w:val="en-GB"/>
              </w:rPr>
              <w:t xml:space="preserve">     </w:t>
            </w:r>
          </w:p>
          <w:p w14:paraId="569D26F1" w14:textId="3DA05099" w:rsidR="004C327D" w:rsidRPr="009C729A" w:rsidRDefault="004C327D" w:rsidP="002C4A27">
            <w:pPr>
              <w:jc w:val="center"/>
              <w:rPr>
                <w:rFonts w:cs="Arial"/>
                <w:sz w:val="18"/>
                <w:szCs w:val="18"/>
                <w:lang w:val="en-GB"/>
              </w:rPr>
            </w:pPr>
            <w:r w:rsidRPr="009C729A">
              <w:rPr>
                <w:rFonts w:cs="Arial"/>
                <w:sz w:val="18"/>
                <w:szCs w:val="18"/>
                <w:lang w:val="en-GB"/>
              </w:rPr>
              <w:t>(0.06)</w:t>
            </w:r>
          </w:p>
        </w:tc>
        <w:tc>
          <w:tcPr>
            <w:tcW w:w="1721" w:type="dxa"/>
            <w:shd w:val="clear" w:color="auto" w:fill="FFFFFF" w:themeFill="background1"/>
            <w:vAlign w:val="center"/>
          </w:tcPr>
          <w:p w14:paraId="491DC9F4" w14:textId="77777777" w:rsidR="0051370A" w:rsidRPr="009C729A" w:rsidRDefault="004C327D" w:rsidP="002C4A27">
            <w:pPr>
              <w:jc w:val="center"/>
              <w:rPr>
                <w:rFonts w:cs="Arial"/>
                <w:b/>
                <w:sz w:val="18"/>
                <w:szCs w:val="18"/>
                <w:lang w:val="en-GB"/>
              </w:rPr>
            </w:pPr>
            <w:r w:rsidRPr="009C729A">
              <w:rPr>
                <w:rFonts w:cs="Arial"/>
                <w:b/>
                <w:sz w:val="18"/>
                <w:szCs w:val="18"/>
                <w:lang w:val="en-GB"/>
              </w:rPr>
              <w:t>-1.76×10</w:t>
            </w:r>
            <w:r w:rsidRPr="009C729A">
              <w:rPr>
                <w:rFonts w:cs="Arial"/>
                <w:b/>
                <w:sz w:val="18"/>
                <w:szCs w:val="18"/>
                <w:vertAlign w:val="superscript"/>
                <w:lang w:val="en-GB"/>
              </w:rPr>
              <w:t>-3</w:t>
            </w:r>
            <w:r w:rsidRPr="009C729A">
              <w:rPr>
                <w:rFonts w:cs="Arial"/>
                <w:b/>
                <w:sz w:val="18"/>
                <w:szCs w:val="18"/>
                <w:lang w:val="en-GB"/>
              </w:rPr>
              <w:t xml:space="preserve">      </w:t>
            </w:r>
          </w:p>
          <w:p w14:paraId="65EBBF78" w14:textId="16D972B4" w:rsidR="004C327D" w:rsidRPr="009C729A" w:rsidRDefault="004C327D" w:rsidP="002C4A27">
            <w:pPr>
              <w:jc w:val="center"/>
              <w:rPr>
                <w:rFonts w:cs="Arial"/>
                <w:b/>
                <w:sz w:val="18"/>
                <w:szCs w:val="18"/>
                <w:lang w:val="en-GB"/>
              </w:rPr>
            </w:pPr>
            <w:r w:rsidRPr="009C729A">
              <w:rPr>
                <w:rFonts w:cs="Arial"/>
                <w:b/>
                <w:sz w:val="18"/>
                <w:szCs w:val="18"/>
                <w:lang w:val="en-GB"/>
              </w:rPr>
              <w:t>(0.04)</w:t>
            </w:r>
          </w:p>
        </w:tc>
        <w:tc>
          <w:tcPr>
            <w:tcW w:w="1721" w:type="dxa"/>
            <w:shd w:val="clear" w:color="auto" w:fill="FFFFFF" w:themeFill="background1"/>
            <w:vAlign w:val="center"/>
          </w:tcPr>
          <w:p w14:paraId="1E8EAF08" w14:textId="77777777" w:rsidR="004C327D" w:rsidRPr="009C729A" w:rsidRDefault="004C327D" w:rsidP="002C4A27">
            <w:pPr>
              <w:jc w:val="center"/>
              <w:rPr>
                <w:rFonts w:cs="Arial"/>
                <w:b/>
                <w:sz w:val="18"/>
                <w:szCs w:val="18"/>
                <w:lang w:val="en-GB"/>
              </w:rPr>
            </w:pPr>
            <w:r w:rsidRPr="009C729A">
              <w:rPr>
                <w:rFonts w:cs="Arial"/>
                <w:b/>
                <w:sz w:val="18"/>
                <w:szCs w:val="18"/>
                <w:lang w:val="en-GB"/>
              </w:rPr>
              <w:t>0.03</w:t>
            </w:r>
          </w:p>
          <w:p w14:paraId="62DD7688" w14:textId="77777777" w:rsidR="004C327D" w:rsidRPr="009C729A" w:rsidRDefault="004C327D" w:rsidP="002C4A27">
            <w:pPr>
              <w:jc w:val="center"/>
              <w:rPr>
                <w:rFonts w:cs="Arial"/>
                <w:sz w:val="18"/>
                <w:szCs w:val="18"/>
                <w:lang w:val="en-GB"/>
              </w:rPr>
            </w:pPr>
            <w:r w:rsidRPr="009C729A">
              <w:rPr>
                <w:rFonts w:cs="Arial"/>
                <w:b/>
                <w:sz w:val="18"/>
                <w:szCs w:val="18"/>
                <w:lang w:val="en-GB"/>
              </w:rPr>
              <w:t>(7.89×10</w:t>
            </w:r>
            <w:r w:rsidRPr="009C729A">
              <w:rPr>
                <w:rFonts w:cs="Arial"/>
                <w:b/>
                <w:sz w:val="18"/>
                <w:szCs w:val="18"/>
                <w:vertAlign w:val="superscript"/>
                <w:lang w:val="en-GB"/>
              </w:rPr>
              <w:t>-3</w:t>
            </w:r>
            <w:r w:rsidRPr="009C729A">
              <w:rPr>
                <w:rFonts w:cs="Arial"/>
                <w:b/>
                <w:sz w:val="18"/>
                <w:szCs w:val="18"/>
                <w:lang w:val="en-GB"/>
              </w:rPr>
              <w:t>)</w:t>
            </w:r>
          </w:p>
        </w:tc>
        <w:tc>
          <w:tcPr>
            <w:tcW w:w="1722" w:type="dxa"/>
            <w:shd w:val="clear" w:color="auto" w:fill="FFFFFF" w:themeFill="background1"/>
            <w:vAlign w:val="center"/>
          </w:tcPr>
          <w:p w14:paraId="2998899D" w14:textId="77777777" w:rsidR="004C327D" w:rsidRPr="009C729A" w:rsidRDefault="004C327D" w:rsidP="002C4A27">
            <w:pPr>
              <w:jc w:val="center"/>
              <w:rPr>
                <w:rFonts w:cs="Arial"/>
                <w:b/>
                <w:sz w:val="18"/>
                <w:szCs w:val="18"/>
                <w:lang w:val="en-GB"/>
              </w:rPr>
            </w:pPr>
            <w:r w:rsidRPr="009C729A">
              <w:rPr>
                <w:rFonts w:cs="Arial"/>
                <w:b/>
                <w:sz w:val="18"/>
                <w:szCs w:val="18"/>
                <w:lang w:val="en-GB"/>
              </w:rPr>
              <w:t xml:space="preserve">0.03 </w:t>
            </w:r>
          </w:p>
          <w:p w14:paraId="65193B30" w14:textId="5BE40B20" w:rsidR="004C327D" w:rsidRPr="009C729A" w:rsidRDefault="004C327D" w:rsidP="002C4A27">
            <w:pPr>
              <w:jc w:val="center"/>
              <w:rPr>
                <w:rFonts w:cs="Arial"/>
                <w:b/>
                <w:sz w:val="18"/>
                <w:szCs w:val="18"/>
                <w:lang w:val="en-GB"/>
              </w:rPr>
            </w:pPr>
            <w:r w:rsidRPr="009C729A">
              <w:rPr>
                <w:rFonts w:cs="Arial"/>
                <w:b/>
                <w:sz w:val="18"/>
                <w:szCs w:val="18"/>
                <w:lang w:val="en-GB"/>
              </w:rPr>
              <w:t>(2.56×10</w:t>
            </w:r>
            <w:r w:rsidRPr="009C729A">
              <w:rPr>
                <w:rFonts w:cs="Arial"/>
                <w:b/>
                <w:sz w:val="18"/>
                <w:szCs w:val="18"/>
                <w:vertAlign w:val="superscript"/>
                <w:lang w:val="en-GB"/>
              </w:rPr>
              <w:t>-6</w:t>
            </w:r>
            <w:r w:rsidRPr="009C729A">
              <w:rPr>
                <w:rFonts w:cs="Arial"/>
                <w:b/>
                <w:sz w:val="18"/>
                <w:szCs w:val="18"/>
                <w:lang w:val="en-GB"/>
              </w:rPr>
              <w:t>)</w:t>
            </w:r>
          </w:p>
        </w:tc>
      </w:tr>
    </w:tbl>
    <w:p w14:paraId="045ADDB0" w14:textId="08FA97BA" w:rsidR="00187D87" w:rsidRPr="009C729A" w:rsidRDefault="00187D87" w:rsidP="00F74049">
      <w:pPr>
        <w:rPr>
          <w:rFonts w:cs="Times New Roman"/>
          <w:lang w:val="en-GB"/>
        </w:rPr>
      </w:pPr>
    </w:p>
    <w:sectPr w:rsidR="00187D87" w:rsidRPr="009C729A" w:rsidSect="00FE25F2">
      <w:pgSz w:w="11906" w:h="16838" w:code="9"/>
      <w:pgMar w:top="1701"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C1C08" w14:textId="77777777" w:rsidR="00002C04" w:rsidRDefault="00002C04" w:rsidP="002F1DF4">
      <w:pPr>
        <w:spacing w:after="0" w:line="240" w:lineRule="auto"/>
      </w:pPr>
      <w:r>
        <w:separator/>
      </w:r>
    </w:p>
  </w:endnote>
  <w:endnote w:type="continuationSeparator" w:id="0">
    <w:p w14:paraId="7D110E7D" w14:textId="77777777" w:rsidR="00002C04" w:rsidRDefault="00002C04" w:rsidP="002F1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legreya Sans">
    <w:panose1 w:val="00000500000000000000"/>
    <w:charset w:val="00"/>
    <w:family w:val="auto"/>
    <w:pitch w:val="variable"/>
    <w:sig w:usb0="20000007" w:usb1="00000000" w:usb2="00000000" w:usb3="00000000" w:csb0="000001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D1DC9" w14:textId="77777777" w:rsidR="00002C04" w:rsidRDefault="00002C04" w:rsidP="002F1DF4">
      <w:pPr>
        <w:spacing w:after="0" w:line="240" w:lineRule="auto"/>
      </w:pPr>
      <w:r>
        <w:separator/>
      </w:r>
    </w:p>
  </w:footnote>
  <w:footnote w:type="continuationSeparator" w:id="0">
    <w:p w14:paraId="53296DA2" w14:textId="77777777" w:rsidR="00002C04" w:rsidRDefault="00002C04" w:rsidP="002F1D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B2704"/>
    <w:multiLevelType w:val="hybridMultilevel"/>
    <w:tmpl w:val="4D261FDC"/>
    <w:lvl w:ilvl="0" w:tplc="4D1807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F8A27EC"/>
    <w:multiLevelType w:val="hybridMultilevel"/>
    <w:tmpl w:val="9AF8A8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C1E5023"/>
    <w:multiLevelType w:val="hybridMultilevel"/>
    <w:tmpl w:val="BA3E6E84"/>
    <w:lvl w:ilvl="0" w:tplc="CE7E767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Aria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Arial"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Arial"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6" w:nlCheck="1" w:checkStyle="0"/>
  <w:activeWritingStyle w:appName="MSWord" w:lang="en-GB" w:vendorID="64" w:dllVersion="6" w:nlCheck="1" w:checkStyle="0"/>
  <w:activeWritingStyle w:appName="MSWord" w:lang="en-AU" w:vendorID="64" w:dllVersion="6" w:nlCheck="1" w:checkStyle="0"/>
  <w:activeWritingStyle w:appName="MSWord" w:lang="fr-FR"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2D78"/>
    <w:rsid w:val="000008BF"/>
    <w:rsid w:val="00001047"/>
    <w:rsid w:val="00001234"/>
    <w:rsid w:val="000017EE"/>
    <w:rsid w:val="00001BE3"/>
    <w:rsid w:val="000029E3"/>
    <w:rsid w:val="00002C04"/>
    <w:rsid w:val="00002D3B"/>
    <w:rsid w:val="000059A7"/>
    <w:rsid w:val="00005C86"/>
    <w:rsid w:val="00005DEF"/>
    <w:rsid w:val="00005EE9"/>
    <w:rsid w:val="00006091"/>
    <w:rsid w:val="000065C8"/>
    <w:rsid w:val="00007A1B"/>
    <w:rsid w:val="0001035E"/>
    <w:rsid w:val="000103CA"/>
    <w:rsid w:val="000106DB"/>
    <w:rsid w:val="000116D3"/>
    <w:rsid w:val="00011B87"/>
    <w:rsid w:val="00011F06"/>
    <w:rsid w:val="0001210D"/>
    <w:rsid w:val="00012885"/>
    <w:rsid w:val="00013570"/>
    <w:rsid w:val="00013DDA"/>
    <w:rsid w:val="00013EB4"/>
    <w:rsid w:val="000140C1"/>
    <w:rsid w:val="000145A7"/>
    <w:rsid w:val="0001478F"/>
    <w:rsid w:val="00014841"/>
    <w:rsid w:val="00014BD0"/>
    <w:rsid w:val="00015E62"/>
    <w:rsid w:val="000171BB"/>
    <w:rsid w:val="0001793A"/>
    <w:rsid w:val="00021071"/>
    <w:rsid w:val="00021BAA"/>
    <w:rsid w:val="0002389A"/>
    <w:rsid w:val="00023AE8"/>
    <w:rsid w:val="00023CA7"/>
    <w:rsid w:val="00023EA0"/>
    <w:rsid w:val="0002403B"/>
    <w:rsid w:val="000245ED"/>
    <w:rsid w:val="0002570D"/>
    <w:rsid w:val="000266BE"/>
    <w:rsid w:val="00027B76"/>
    <w:rsid w:val="00027C83"/>
    <w:rsid w:val="000305F8"/>
    <w:rsid w:val="00032165"/>
    <w:rsid w:val="00032CD1"/>
    <w:rsid w:val="00032ED2"/>
    <w:rsid w:val="0003391A"/>
    <w:rsid w:val="000349D0"/>
    <w:rsid w:val="00034BA3"/>
    <w:rsid w:val="00035383"/>
    <w:rsid w:val="0003572D"/>
    <w:rsid w:val="00035C0F"/>
    <w:rsid w:val="00036438"/>
    <w:rsid w:val="000366EB"/>
    <w:rsid w:val="00036EA8"/>
    <w:rsid w:val="0003710A"/>
    <w:rsid w:val="00037B55"/>
    <w:rsid w:val="00037BE4"/>
    <w:rsid w:val="0004039D"/>
    <w:rsid w:val="000418B1"/>
    <w:rsid w:val="00041A19"/>
    <w:rsid w:val="000420DC"/>
    <w:rsid w:val="00042EC2"/>
    <w:rsid w:val="000437BE"/>
    <w:rsid w:val="00043AA5"/>
    <w:rsid w:val="00043C2F"/>
    <w:rsid w:val="00043D37"/>
    <w:rsid w:val="000444C7"/>
    <w:rsid w:val="00046469"/>
    <w:rsid w:val="0004675F"/>
    <w:rsid w:val="000477CE"/>
    <w:rsid w:val="00047BCC"/>
    <w:rsid w:val="000500C1"/>
    <w:rsid w:val="00050209"/>
    <w:rsid w:val="000505C7"/>
    <w:rsid w:val="0005088D"/>
    <w:rsid w:val="00050915"/>
    <w:rsid w:val="00050993"/>
    <w:rsid w:val="000509ED"/>
    <w:rsid w:val="0005174D"/>
    <w:rsid w:val="00051BAE"/>
    <w:rsid w:val="000538D6"/>
    <w:rsid w:val="00053CDB"/>
    <w:rsid w:val="00054565"/>
    <w:rsid w:val="00054947"/>
    <w:rsid w:val="00054C10"/>
    <w:rsid w:val="00054E03"/>
    <w:rsid w:val="00054FC3"/>
    <w:rsid w:val="000550D9"/>
    <w:rsid w:val="000553FD"/>
    <w:rsid w:val="00055EC1"/>
    <w:rsid w:val="00056894"/>
    <w:rsid w:val="00057007"/>
    <w:rsid w:val="000576E8"/>
    <w:rsid w:val="000577A3"/>
    <w:rsid w:val="00057B4A"/>
    <w:rsid w:val="0006014F"/>
    <w:rsid w:val="000601CC"/>
    <w:rsid w:val="00060B8C"/>
    <w:rsid w:val="00060FE0"/>
    <w:rsid w:val="0006102E"/>
    <w:rsid w:val="00061092"/>
    <w:rsid w:val="00061333"/>
    <w:rsid w:val="000613F5"/>
    <w:rsid w:val="000618C4"/>
    <w:rsid w:val="000618E6"/>
    <w:rsid w:val="00062119"/>
    <w:rsid w:val="000622AA"/>
    <w:rsid w:val="0006270C"/>
    <w:rsid w:val="00062F3A"/>
    <w:rsid w:val="00064266"/>
    <w:rsid w:val="00064C33"/>
    <w:rsid w:val="000659AC"/>
    <w:rsid w:val="00066298"/>
    <w:rsid w:val="0006671D"/>
    <w:rsid w:val="000667C7"/>
    <w:rsid w:val="00066C2D"/>
    <w:rsid w:val="00066D52"/>
    <w:rsid w:val="00066EA9"/>
    <w:rsid w:val="00066FE5"/>
    <w:rsid w:val="000676D8"/>
    <w:rsid w:val="00067905"/>
    <w:rsid w:val="00067AFB"/>
    <w:rsid w:val="00070946"/>
    <w:rsid w:val="0007154F"/>
    <w:rsid w:val="000717ED"/>
    <w:rsid w:val="00071F2F"/>
    <w:rsid w:val="00072A81"/>
    <w:rsid w:val="00072B7F"/>
    <w:rsid w:val="00072E9A"/>
    <w:rsid w:val="0007564F"/>
    <w:rsid w:val="000766DD"/>
    <w:rsid w:val="000769EF"/>
    <w:rsid w:val="00077ECE"/>
    <w:rsid w:val="00080173"/>
    <w:rsid w:val="00080316"/>
    <w:rsid w:val="000804B7"/>
    <w:rsid w:val="00080952"/>
    <w:rsid w:val="00081A95"/>
    <w:rsid w:val="00081CAB"/>
    <w:rsid w:val="00081EA7"/>
    <w:rsid w:val="0008283F"/>
    <w:rsid w:val="00082884"/>
    <w:rsid w:val="000841D8"/>
    <w:rsid w:val="00084493"/>
    <w:rsid w:val="000851C3"/>
    <w:rsid w:val="00085F2F"/>
    <w:rsid w:val="00085FF3"/>
    <w:rsid w:val="0008681F"/>
    <w:rsid w:val="00086A77"/>
    <w:rsid w:val="00086CEF"/>
    <w:rsid w:val="000871CD"/>
    <w:rsid w:val="0009021E"/>
    <w:rsid w:val="00091E49"/>
    <w:rsid w:val="00091E99"/>
    <w:rsid w:val="00092012"/>
    <w:rsid w:val="00092653"/>
    <w:rsid w:val="00092721"/>
    <w:rsid w:val="00092880"/>
    <w:rsid w:val="000934FF"/>
    <w:rsid w:val="00093DEC"/>
    <w:rsid w:val="00094A00"/>
    <w:rsid w:val="00094BE5"/>
    <w:rsid w:val="00094BED"/>
    <w:rsid w:val="00095938"/>
    <w:rsid w:val="00095EE7"/>
    <w:rsid w:val="000967F7"/>
    <w:rsid w:val="00097C3F"/>
    <w:rsid w:val="00097FF5"/>
    <w:rsid w:val="000A03B2"/>
    <w:rsid w:val="000A0697"/>
    <w:rsid w:val="000A078E"/>
    <w:rsid w:val="000A1104"/>
    <w:rsid w:val="000A11A9"/>
    <w:rsid w:val="000A1341"/>
    <w:rsid w:val="000A19E6"/>
    <w:rsid w:val="000A233E"/>
    <w:rsid w:val="000A23A6"/>
    <w:rsid w:val="000A2D5A"/>
    <w:rsid w:val="000A4019"/>
    <w:rsid w:val="000A5864"/>
    <w:rsid w:val="000A6A2B"/>
    <w:rsid w:val="000A6AE9"/>
    <w:rsid w:val="000A6EEE"/>
    <w:rsid w:val="000A7661"/>
    <w:rsid w:val="000B1160"/>
    <w:rsid w:val="000B33C7"/>
    <w:rsid w:val="000B3648"/>
    <w:rsid w:val="000B3AB0"/>
    <w:rsid w:val="000B407C"/>
    <w:rsid w:val="000B4515"/>
    <w:rsid w:val="000B4B8D"/>
    <w:rsid w:val="000B4D6F"/>
    <w:rsid w:val="000B58D0"/>
    <w:rsid w:val="000B6684"/>
    <w:rsid w:val="000B66BE"/>
    <w:rsid w:val="000B6CAD"/>
    <w:rsid w:val="000B6E55"/>
    <w:rsid w:val="000B6FDC"/>
    <w:rsid w:val="000B769E"/>
    <w:rsid w:val="000B7820"/>
    <w:rsid w:val="000C01B1"/>
    <w:rsid w:val="000C0A00"/>
    <w:rsid w:val="000C142D"/>
    <w:rsid w:val="000C1729"/>
    <w:rsid w:val="000C2746"/>
    <w:rsid w:val="000C3816"/>
    <w:rsid w:val="000C495B"/>
    <w:rsid w:val="000C55E6"/>
    <w:rsid w:val="000C5694"/>
    <w:rsid w:val="000C56C6"/>
    <w:rsid w:val="000C6778"/>
    <w:rsid w:val="000C6D63"/>
    <w:rsid w:val="000C7323"/>
    <w:rsid w:val="000D0736"/>
    <w:rsid w:val="000D079F"/>
    <w:rsid w:val="000D0FBB"/>
    <w:rsid w:val="000D15DE"/>
    <w:rsid w:val="000D1721"/>
    <w:rsid w:val="000D1B06"/>
    <w:rsid w:val="000D2C90"/>
    <w:rsid w:val="000D37AF"/>
    <w:rsid w:val="000D436D"/>
    <w:rsid w:val="000D4EE6"/>
    <w:rsid w:val="000D57B3"/>
    <w:rsid w:val="000D5823"/>
    <w:rsid w:val="000D5996"/>
    <w:rsid w:val="000D6893"/>
    <w:rsid w:val="000D6D1A"/>
    <w:rsid w:val="000D6F7D"/>
    <w:rsid w:val="000D7F16"/>
    <w:rsid w:val="000E0711"/>
    <w:rsid w:val="000E0895"/>
    <w:rsid w:val="000E1044"/>
    <w:rsid w:val="000E22E8"/>
    <w:rsid w:val="000E4328"/>
    <w:rsid w:val="000E5C08"/>
    <w:rsid w:val="000E5F22"/>
    <w:rsid w:val="000E6C2D"/>
    <w:rsid w:val="000E7A66"/>
    <w:rsid w:val="000E7CB9"/>
    <w:rsid w:val="000F11D3"/>
    <w:rsid w:val="000F190F"/>
    <w:rsid w:val="000F1EBB"/>
    <w:rsid w:val="000F2C86"/>
    <w:rsid w:val="000F4858"/>
    <w:rsid w:val="000F48DA"/>
    <w:rsid w:val="000F4D65"/>
    <w:rsid w:val="000F5A6B"/>
    <w:rsid w:val="000F5D0C"/>
    <w:rsid w:val="000F6E4D"/>
    <w:rsid w:val="000F7198"/>
    <w:rsid w:val="000F7308"/>
    <w:rsid w:val="000F7628"/>
    <w:rsid w:val="00100343"/>
    <w:rsid w:val="00100C6F"/>
    <w:rsid w:val="00100E0F"/>
    <w:rsid w:val="00101166"/>
    <w:rsid w:val="001012B8"/>
    <w:rsid w:val="00101F57"/>
    <w:rsid w:val="00102373"/>
    <w:rsid w:val="001032A7"/>
    <w:rsid w:val="00103F52"/>
    <w:rsid w:val="00104EC0"/>
    <w:rsid w:val="00106053"/>
    <w:rsid w:val="00107C97"/>
    <w:rsid w:val="00107D23"/>
    <w:rsid w:val="00110060"/>
    <w:rsid w:val="00110893"/>
    <w:rsid w:val="001108DB"/>
    <w:rsid w:val="001114DB"/>
    <w:rsid w:val="001124E7"/>
    <w:rsid w:val="0011254E"/>
    <w:rsid w:val="001130D7"/>
    <w:rsid w:val="00114290"/>
    <w:rsid w:val="001149A2"/>
    <w:rsid w:val="001150A5"/>
    <w:rsid w:val="00116B97"/>
    <w:rsid w:val="00116E1A"/>
    <w:rsid w:val="00116F77"/>
    <w:rsid w:val="0012128E"/>
    <w:rsid w:val="00121A56"/>
    <w:rsid w:val="00122EC6"/>
    <w:rsid w:val="0012374A"/>
    <w:rsid w:val="00124704"/>
    <w:rsid w:val="00125AB9"/>
    <w:rsid w:val="00125CEF"/>
    <w:rsid w:val="001266B2"/>
    <w:rsid w:val="001272F6"/>
    <w:rsid w:val="00127CF9"/>
    <w:rsid w:val="00127F61"/>
    <w:rsid w:val="00130E72"/>
    <w:rsid w:val="001314CD"/>
    <w:rsid w:val="001326B8"/>
    <w:rsid w:val="00132AFD"/>
    <w:rsid w:val="00133EE1"/>
    <w:rsid w:val="0013405D"/>
    <w:rsid w:val="00134440"/>
    <w:rsid w:val="001348E6"/>
    <w:rsid w:val="00136009"/>
    <w:rsid w:val="001360B3"/>
    <w:rsid w:val="00136646"/>
    <w:rsid w:val="00136C8E"/>
    <w:rsid w:val="001375AD"/>
    <w:rsid w:val="001409DD"/>
    <w:rsid w:val="00140A94"/>
    <w:rsid w:val="00140B63"/>
    <w:rsid w:val="00141171"/>
    <w:rsid w:val="00141214"/>
    <w:rsid w:val="00141E0D"/>
    <w:rsid w:val="00142D24"/>
    <w:rsid w:val="0014396C"/>
    <w:rsid w:val="00143FFA"/>
    <w:rsid w:val="001448EA"/>
    <w:rsid w:val="00145295"/>
    <w:rsid w:val="001453BA"/>
    <w:rsid w:val="00146013"/>
    <w:rsid w:val="00146398"/>
    <w:rsid w:val="0014731C"/>
    <w:rsid w:val="00147EBE"/>
    <w:rsid w:val="0015034D"/>
    <w:rsid w:val="001513E8"/>
    <w:rsid w:val="001519A3"/>
    <w:rsid w:val="00151F41"/>
    <w:rsid w:val="001526C4"/>
    <w:rsid w:val="00152982"/>
    <w:rsid w:val="00153121"/>
    <w:rsid w:val="001532B3"/>
    <w:rsid w:val="00154324"/>
    <w:rsid w:val="00155FEC"/>
    <w:rsid w:val="001564FE"/>
    <w:rsid w:val="0015766E"/>
    <w:rsid w:val="00157A52"/>
    <w:rsid w:val="00160407"/>
    <w:rsid w:val="001617D7"/>
    <w:rsid w:val="00161E68"/>
    <w:rsid w:val="001627B1"/>
    <w:rsid w:val="00162858"/>
    <w:rsid w:val="00162935"/>
    <w:rsid w:val="001631B0"/>
    <w:rsid w:val="00163456"/>
    <w:rsid w:val="00163659"/>
    <w:rsid w:val="001641D6"/>
    <w:rsid w:val="001653EF"/>
    <w:rsid w:val="001661CD"/>
    <w:rsid w:val="00167146"/>
    <w:rsid w:val="001677ED"/>
    <w:rsid w:val="001701F5"/>
    <w:rsid w:val="001704A2"/>
    <w:rsid w:val="0017074E"/>
    <w:rsid w:val="00170B0A"/>
    <w:rsid w:val="00170B5A"/>
    <w:rsid w:val="00170BE1"/>
    <w:rsid w:val="00171637"/>
    <w:rsid w:val="00171C06"/>
    <w:rsid w:val="00172268"/>
    <w:rsid w:val="00172A3D"/>
    <w:rsid w:val="001740BC"/>
    <w:rsid w:val="0017433D"/>
    <w:rsid w:val="00174436"/>
    <w:rsid w:val="001763CE"/>
    <w:rsid w:val="00177A0D"/>
    <w:rsid w:val="001801FA"/>
    <w:rsid w:val="001805A7"/>
    <w:rsid w:val="0018131E"/>
    <w:rsid w:val="00183614"/>
    <w:rsid w:val="00184B10"/>
    <w:rsid w:val="00185A2B"/>
    <w:rsid w:val="00185E0C"/>
    <w:rsid w:val="001860FE"/>
    <w:rsid w:val="00186190"/>
    <w:rsid w:val="00186C84"/>
    <w:rsid w:val="00186EDE"/>
    <w:rsid w:val="0018755D"/>
    <w:rsid w:val="00187D87"/>
    <w:rsid w:val="00190021"/>
    <w:rsid w:val="0019099F"/>
    <w:rsid w:val="00190BE7"/>
    <w:rsid w:val="001911F1"/>
    <w:rsid w:val="00191EFA"/>
    <w:rsid w:val="001925CD"/>
    <w:rsid w:val="001928A3"/>
    <w:rsid w:val="001930C5"/>
    <w:rsid w:val="0019317B"/>
    <w:rsid w:val="001931A8"/>
    <w:rsid w:val="0019355E"/>
    <w:rsid w:val="00193901"/>
    <w:rsid w:val="0019392C"/>
    <w:rsid w:val="00193C58"/>
    <w:rsid w:val="001942B0"/>
    <w:rsid w:val="001945CC"/>
    <w:rsid w:val="0019672D"/>
    <w:rsid w:val="00196F58"/>
    <w:rsid w:val="001A0027"/>
    <w:rsid w:val="001A06E2"/>
    <w:rsid w:val="001A0CAC"/>
    <w:rsid w:val="001A0F91"/>
    <w:rsid w:val="001A1B96"/>
    <w:rsid w:val="001A2EDA"/>
    <w:rsid w:val="001A3BDD"/>
    <w:rsid w:val="001A4510"/>
    <w:rsid w:val="001A4E60"/>
    <w:rsid w:val="001A6BEB"/>
    <w:rsid w:val="001A7347"/>
    <w:rsid w:val="001B0E1D"/>
    <w:rsid w:val="001B1370"/>
    <w:rsid w:val="001B216A"/>
    <w:rsid w:val="001B254F"/>
    <w:rsid w:val="001B2DDB"/>
    <w:rsid w:val="001B3645"/>
    <w:rsid w:val="001B3791"/>
    <w:rsid w:val="001B3F09"/>
    <w:rsid w:val="001B45CB"/>
    <w:rsid w:val="001B5491"/>
    <w:rsid w:val="001B567F"/>
    <w:rsid w:val="001B5E5F"/>
    <w:rsid w:val="001B6BF1"/>
    <w:rsid w:val="001B7280"/>
    <w:rsid w:val="001B7BDA"/>
    <w:rsid w:val="001B7DBB"/>
    <w:rsid w:val="001C038A"/>
    <w:rsid w:val="001C0789"/>
    <w:rsid w:val="001C0833"/>
    <w:rsid w:val="001C13DE"/>
    <w:rsid w:val="001C15F2"/>
    <w:rsid w:val="001C169F"/>
    <w:rsid w:val="001C1CCA"/>
    <w:rsid w:val="001C2F89"/>
    <w:rsid w:val="001C30F6"/>
    <w:rsid w:val="001C3763"/>
    <w:rsid w:val="001C38A8"/>
    <w:rsid w:val="001C3C76"/>
    <w:rsid w:val="001C4055"/>
    <w:rsid w:val="001C4EA8"/>
    <w:rsid w:val="001C549E"/>
    <w:rsid w:val="001C5934"/>
    <w:rsid w:val="001C5B2A"/>
    <w:rsid w:val="001C70EB"/>
    <w:rsid w:val="001D013E"/>
    <w:rsid w:val="001D1386"/>
    <w:rsid w:val="001D31E1"/>
    <w:rsid w:val="001D34CB"/>
    <w:rsid w:val="001D4080"/>
    <w:rsid w:val="001D58CC"/>
    <w:rsid w:val="001D5BD5"/>
    <w:rsid w:val="001D5C14"/>
    <w:rsid w:val="001D691F"/>
    <w:rsid w:val="001D6D11"/>
    <w:rsid w:val="001D6D1F"/>
    <w:rsid w:val="001D713C"/>
    <w:rsid w:val="001E0265"/>
    <w:rsid w:val="001E04FE"/>
    <w:rsid w:val="001E0BA0"/>
    <w:rsid w:val="001E0E1C"/>
    <w:rsid w:val="001E17AA"/>
    <w:rsid w:val="001E1C16"/>
    <w:rsid w:val="001E270E"/>
    <w:rsid w:val="001E2BF1"/>
    <w:rsid w:val="001E2F97"/>
    <w:rsid w:val="001E317D"/>
    <w:rsid w:val="001E4186"/>
    <w:rsid w:val="001E4AF8"/>
    <w:rsid w:val="001E528D"/>
    <w:rsid w:val="001E6841"/>
    <w:rsid w:val="001E6D30"/>
    <w:rsid w:val="001E77B3"/>
    <w:rsid w:val="001E7EA7"/>
    <w:rsid w:val="001F068E"/>
    <w:rsid w:val="001F09FE"/>
    <w:rsid w:val="001F0AF4"/>
    <w:rsid w:val="001F1D47"/>
    <w:rsid w:val="001F22D8"/>
    <w:rsid w:val="001F2C2F"/>
    <w:rsid w:val="001F3A8D"/>
    <w:rsid w:val="001F3C1D"/>
    <w:rsid w:val="001F4BC9"/>
    <w:rsid w:val="001F4D82"/>
    <w:rsid w:val="001F5235"/>
    <w:rsid w:val="001F534F"/>
    <w:rsid w:val="001F5538"/>
    <w:rsid w:val="001F7ED8"/>
    <w:rsid w:val="0020046F"/>
    <w:rsid w:val="00200D3A"/>
    <w:rsid w:val="002017E5"/>
    <w:rsid w:val="002021D7"/>
    <w:rsid w:val="00202DC1"/>
    <w:rsid w:val="00202E3F"/>
    <w:rsid w:val="0020352F"/>
    <w:rsid w:val="00203960"/>
    <w:rsid w:val="002042B7"/>
    <w:rsid w:val="002047F8"/>
    <w:rsid w:val="0020510B"/>
    <w:rsid w:val="00205A8F"/>
    <w:rsid w:val="002064DE"/>
    <w:rsid w:val="00206689"/>
    <w:rsid w:val="002068BC"/>
    <w:rsid w:val="002076F9"/>
    <w:rsid w:val="002104EB"/>
    <w:rsid w:val="00210A9A"/>
    <w:rsid w:val="00210DC8"/>
    <w:rsid w:val="00210E21"/>
    <w:rsid w:val="00212216"/>
    <w:rsid w:val="002122C5"/>
    <w:rsid w:val="002142A9"/>
    <w:rsid w:val="0021595B"/>
    <w:rsid w:val="00216259"/>
    <w:rsid w:val="00216925"/>
    <w:rsid w:val="0021696A"/>
    <w:rsid w:val="002179F0"/>
    <w:rsid w:val="00217B67"/>
    <w:rsid w:val="00217C21"/>
    <w:rsid w:val="002209DA"/>
    <w:rsid w:val="00220BFF"/>
    <w:rsid w:val="00221892"/>
    <w:rsid w:val="002227B7"/>
    <w:rsid w:val="00222FB1"/>
    <w:rsid w:val="0022493F"/>
    <w:rsid w:val="00225376"/>
    <w:rsid w:val="00225AB3"/>
    <w:rsid w:val="002265DF"/>
    <w:rsid w:val="00226ED4"/>
    <w:rsid w:val="00227917"/>
    <w:rsid w:val="002304B2"/>
    <w:rsid w:val="00230EBE"/>
    <w:rsid w:val="002312E0"/>
    <w:rsid w:val="002318BA"/>
    <w:rsid w:val="00231E7C"/>
    <w:rsid w:val="00234992"/>
    <w:rsid w:val="00234BBE"/>
    <w:rsid w:val="00234CD1"/>
    <w:rsid w:val="002352F7"/>
    <w:rsid w:val="00235407"/>
    <w:rsid w:val="0023592E"/>
    <w:rsid w:val="0023597A"/>
    <w:rsid w:val="00236486"/>
    <w:rsid w:val="00236B34"/>
    <w:rsid w:val="002372B2"/>
    <w:rsid w:val="0023761F"/>
    <w:rsid w:val="002426D5"/>
    <w:rsid w:val="00242753"/>
    <w:rsid w:val="00243BF5"/>
    <w:rsid w:val="002445DF"/>
    <w:rsid w:val="0024477A"/>
    <w:rsid w:val="00245302"/>
    <w:rsid w:val="002460C9"/>
    <w:rsid w:val="002465ED"/>
    <w:rsid w:val="00246F60"/>
    <w:rsid w:val="00247026"/>
    <w:rsid w:val="00247941"/>
    <w:rsid w:val="00247CCC"/>
    <w:rsid w:val="002504FD"/>
    <w:rsid w:val="00250A36"/>
    <w:rsid w:val="0025256D"/>
    <w:rsid w:val="00254875"/>
    <w:rsid w:val="002549C5"/>
    <w:rsid w:val="00255182"/>
    <w:rsid w:val="002552D4"/>
    <w:rsid w:val="0025589B"/>
    <w:rsid w:val="00255991"/>
    <w:rsid w:val="00256D67"/>
    <w:rsid w:val="00257FD4"/>
    <w:rsid w:val="00260A02"/>
    <w:rsid w:val="0026190D"/>
    <w:rsid w:val="0026193E"/>
    <w:rsid w:val="00261F46"/>
    <w:rsid w:val="002628AB"/>
    <w:rsid w:val="00262EE4"/>
    <w:rsid w:val="00264089"/>
    <w:rsid w:val="00264333"/>
    <w:rsid w:val="00264428"/>
    <w:rsid w:val="00264FC5"/>
    <w:rsid w:val="0026521A"/>
    <w:rsid w:val="0026575E"/>
    <w:rsid w:val="00265C1C"/>
    <w:rsid w:val="00267D03"/>
    <w:rsid w:val="00270195"/>
    <w:rsid w:val="0027034D"/>
    <w:rsid w:val="00270A0A"/>
    <w:rsid w:val="00270F00"/>
    <w:rsid w:val="0027157F"/>
    <w:rsid w:val="002715C4"/>
    <w:rsid w:val="00272A69"/>
    <w:rsid w:val="00273AE3"/>
    <w:rsid w:val="0027413B"/>
    <w:rsid w:val="0027447B"/>
    <w:rsid w:val="00274B53"/>
    <w:rsid w:val="00275D7D"/>
    <w:rsid w:val="002760F7"/>
    <w:rsid w:val="0027744A"/>
    <w:rsid w:val="0028027A"/>
    <w:rsid w:val="00280851"/>
    <w:rsid w:val="00280D9F"/>
    <w:rsid w:val="00280EDF"/>
    <w:rsid w:val="00281754"/>
    <w:rsid w:val="00281CDD"/>
    <w:rsid w:val="002822A3"/>
    <w:rsid w:val="002825E6"/>
    <w:rsid w:val="00282874"/>
    <w:rsid w:val="00282C93"/>
    <w:rsid w:val="00283BE4"/>
    <w:rsid w:val="00287533"/>
    <w:rsid w:val="00290194"/>
    <w:rsid w:val="002902BC"/>
    <w:rsid w:val="0029054C"/>
    <w:rsid w:val="00290CCA"/>
    <w:rsid w:val="002910D2"/>
    <w:rsid w:val="0029164E"/>
    <w:rsid w:val="002924BD"/>
    <w:rsid w:val="002924D8"/>
    <w:rsid w:val="002927EE"/>
    <w:rsid w:val="00294545"/>
    <w:rsid w:val="00294E78"/>
    <w:rsid w:val="00294F33"/>
    <w:rsid w:val="002951E1"/>
    <w:rsid w:val="0029559E"/>
    <w:rsid w:val="0029591E"/>
    <w:rsid w:val="00295BAE"/>
    <w:rsid w:val="00295BE9"/>
    <w:rsid w:val="00295ECA"/>
    <w:rsid w:val="00296B34"/>
    <w:rsid w:val="00296BCE"/>
    <w:rsid w:val="002A0141"/>
    <w:rsid w:val="002A033D"/>
    <w:rsid w:val="002A0DC0"/>
    <w:rsid w:val="002A17E9"/>
    <w:rsid w:val="002A2AAE"/>
    <w:rsid w:val="002A3F4F"/>
    <w:rsid w:val="002A4286"/>
    <w:rsid w:val="002A55FC"/>
    <w:rsid w:val="002A586F"/>
    <w:rsid w:val="002A6797"/>
    <w:rsid w:val="002A6A7C"/>
    <w:rsid w:val="002A735F"/>
    <w:rsid w:val="002A7483"/>
    <w:rsid w:val="002A74FE"/>
    <w:rsid w:val="002A767D"/>
    <w:rsid w:val="002A76E7"/>
    <w:rsid w:val="002A78F6"/>
    <w:rsid w:val="002B0AFA"/>
    <w:rsid w:val="002B0D2A"/>
    <w:rsid w:val="002B1142"/>
    <w:rsid w:val="002B13B9"/>
    <w:rsid w:val="002B1EAB"/>
    <w:rsid w:val="002B21E2"/>
    <w:rsid w:val="002B238F"/>
    <w:rsid w:val="002B2A6E"/>
    <w:rsid w:val="002B2D55"/>
    <w:rsid w:val="002B308E"/>
    <w:rsid w:val="002B34F7"/>
    <w:rsid w:val="002B3DEC"/>
    <w:rsid w:val="002B4901"/>
    <w:rsid w:val="002B5AD9"/>
    <w:rsid w:val="002B737F"/>
    <w:rsid w:val="002B7F8E"/>
    <w:rsid w:val="002C00A2"/>
    <w:rsid w:val="002C0802"/>
    <w:rsid w:val="002C1265"/>
    <w:rsid w:val="002C307C"/>
    <w:rsid w:val="002C3686"/>
    <w:rsid w:val="002C43CE"/>
    <w:rsid w:val="002C447D"/>
    <w:rsid w:val="002C4A27"/>
    <w:rsid w:val="002C4F5C"/>
    <w:rsid w:val="002C5491"/>
    <w:rsid w:val="002C569E"/>
    <w:rsid w:val="002C59C0"/>
    <w:rsid w:val="002C6416"/>
    <w:rsid w:val="002C6C45"/>
    <w:rsid w:val="002C7839"/>
    <w:rsid w:val="002C7DB2"/>
    <w:rsid w:val="002C7FBB"/>
    <w:rsid w:val="002D03FB"/>
    <w:rsid w:val="002D28E3"/>
    <w:rsid w:val="002D41BE"/>
    <w:rsid w:val="002D4E12"/>
    <w:rsid w:val="002D4FC2"/>
    <w:rsid w:val="002D5359"/>
    <w:rsid w:val="002D577F"/>
    <w:rsid w:val="002D5ADE"/>
    <w:rsid w:val="002E0590"/>
    <w:rsid w:val="002E0E04"/>
    <w:rsid w:val="002E1033"/>
    <w:rsid w:val="002E1AF7"/>
    <w:rsid w:val="002E1F5A"/>
    <w:rsid w:val="002E2DBF"/>
    <w:rsid w:val="002E2EB3"/>
    <w:rsid w:val="002E34A3"/>
    <w:rsid w:val="002E44F2"/>
    <w:rsid w:val="002E495F"/>
    <w:rsid w:val="002E4DD3"/>
    <w:rsid w:val="002E5E60"/>
    <w:rsid w:val="002E63AF"/>
    <w:rsid w:val="002E758D"/>
    <w:rsid w:val="002E7FC6"/>
    <w:rsid w:val="002F1DF4"/>
    <w:rsid w:val="002F23F4"/>
    <w:rsid w:val="002F26B1"/>
    <w:rsid w:val="002F299B"/>
    <w:rsid w:val="002F2D44"/>
    <w:rsid w:val="002F356F"/>
    <w:rsid w:val="002F37CB"/>
    <w:rsid w:val="002F3C44"/>
    <w:rsid w:val="002F48D9"/>
    <w:rsid w:val="002F4B75"/>
    <w:rsid w:val="002F57A3"/>
    <w:rsid w:val="002F64E7"/>
    <w:rsid w:val="002F6624"/>
    <w:rsid w:val="002F6999"/>
    <w:rsid w:val="002F6D8B"/>
    <w:rsid w:val="002F752B"/>
    <w:rsid w:val="002F786A"/>
    <w:rsid w:val="002F7C8A"/>
    <w:rsid w:val="002F7E20"/>
    <w:rsid w:val="003008AF"/>
    <w:rsid w:val="00300F6A"/>
    <w:rsid w:val="0030114C"/>
    <w:rsid w:val="00301270"/>
    <w:rsid w:val="0030131F"/>
    <w:rsid w:val="00302E8B"/>
    <w:rsid w:val="00304495"/>
    <w:rsid w:val="003047DD"/>
    <w:rsid w:val="00305422"/>
    <w:rsid w:val="00305E94"/>
    <w:rsid w:val="00307A4D"/>
    <w:rsid w:val="00310B8B"/>
    <w:rsid w:val="00310CD7"/>
    <w:rsid w:val="00310E71"/>
    <w:rsid w:val="0031219F"/>
    <w:rsid w:val="003123E8"/>
    <w:rsid w:val="00312439"/>
    <w:rsid w:val="00312680"/>
    <w:rsid w:val="0031271D"/>
    <w:rsid w:val="00312871"/>
    <w:rsid w:val="00313116"/>
    <w:rsid w:val="00313888"/>
    <w:rsid w:val="00313C2E"/>
    <w:rsid w:val="00315C54"/>
    <w:rsid w:val="00315E46"/>
    <w:rsid w:val="00315FC9"/>
    <w:rsid w:val="003169CE"/>
    <w:rsid w:val="00317115"/>
    <w:rsid w:val="00317236"/>
    <w:rsid w:val="00320227"/>
    <w:rsid w:val="003203D8"/>
    <w:rsid w:val="00320994"/>
    <w:rsid w:val="00321043"/>
    <w:rsid w:val="0032113C"/>
    <w:rsid w:val="00321621"/>
    <w:rsid w:val="00321F86"/>
    <w:rsid w:val="00322865"/>
    <w:rsid w:val="00323195"/>
    <w:rsid w:val="00324792"/>
    <w:rsid w:val="0032544C"/>
    <w:rsid w:val="00325BFD"/>
    <w:rsid w:val="00325C39"/>
    <w:rsid w:val="00325C80"/>
    <w:rsid w:val="00326185"/>
    <w:rsid w:val="00326A8C"/>
    <w:rsid w:val="00326E06"/>
    <w:rsid w:val="00327166"/>
    <w:rsid w:val="0032759D"/>
    <w:rsid w:val="003304A6"/>
    <w:rsid w:val="00332B5F"/>
    <w:rsid w:val="0033347E"/>
    <w:rsid w:val="003337E9"/>
    <w:rsid w:val="00334645"/>
    <w:rsid w:val="003347F3"/>
    <w:rsid w:val="00335335"/>
    <w:rsid w:val="00335E25"/>
    <w:rsid w:val="003363D8"/>
    <w:rsid w:val="003367D6"/>
    <w:rsid w:val="003369FD"/>
    <w:rsid w:val="003370FC"/>
    <w:rsid w:val="003400F5"/>
    <w:rsid w:val="003401C4"/>
    <w:rsid w:val="00340617"/>
    <w:rsid w:val="00341011"/>
    <w:rsid w:val="00342038"/>
    <w:rsid w:val="00342CA8"/>
    <w:rsid w:val="003442A2"/>
    <w:rsid w:val="0034467C"/>
    <w:rsid w:val="00344C5E"/>
    <w:rsid w:val="00344DE8"/>
    <w:rsid w:val="00344ECB"/>
    <w:rsid w:val="00345D9E"/>
    <w:rsid w:val="0034673F"/>
    <w:rsid w:val="003478F9"/>
    <w:rsid w:val="003507EF"/>
    <w:rsid w:val="003518FE"/>
    <w:rsid w:val="0035210B"/>
    <w:rsid w:val="0035264E"/>
    <w:rsid w:val="0035283E"/>
    <w:rsid w:val="00352C9F"/>
    <w:rsid w:val="00352D7B"/>
    <w:rsid w:val="003541B9"/>
    <w:rsid w:val="00354A5A"/>
    <w:rsid w:val="003555CD"/>
    <w:rsid w:val="003559AE"/>
    <w:rsid w:val="00356F8A"/>
    <w:rsid w:val="00357223"/>
    <w:rsid w:val="00357B2A"/>
    <w:rsid w:val="00360546"/>
    <w:rsid w:val="00360B97"/>
    <w:rsid w:val="0036122C"/>
    <w:rsid w:val="00361A09"/>
    <w:rsid w:val="00362E93"/>
    <w:rsid w:val="00363381"/>
    <w:rsid w:val="0036366F"/>
    <w:rsid w:val="003636EB"/>
    <w:rsid w:val="0036422C"/>
    <w:rsid w:val="00364FBB"/>
    <w:rsid w:val="003655DC"/>
    <w:rsid w:val="00366872"/>
    <w:rsid w:val="00366D02"/>
    <w:rsid w:val="00367A36"/>
    <w:rsid w:val="00370284"/>
    <w:rsid w:val="00371128"/>
    <w:rsid w:val="00371512"/>
    <w:rsid w:val="00371879"/>
    <w:rsid w:val="0037225F"/>
    <w:rsid w:val="00372680"/>
    <w:rsid w:val="00372D65"/>
    <w:rsid w:val="0037430A"/>
    <w:rsid w:val="00376CD5"/>
    <w:rsid w:val="003776E9"/>
    <w:rsid w:val="00377F7D"/>
    <w:rsid w:val="00380636"/>
    <w:rsid w:val="00380CF6"/>
    <w:rsid w:val="0038151E"/>
    <w:rsid w:val="00381BFA"/>
    <w:rsid w:val="00382370"/>
    <w:rsid w:val="00384814"/>
    <w:rsid w:val="00384B08"/>
    <w:rsid w:val="00384D14"/>
    <w:rsid w:val="00386C78"/>
    <w:rsid w:val="00386D4E"/>
    <w:rsid w:val="003871C3"/>
    <w:rsid w:val="00387667"/>
    <w:rsid w:val="003902F7"/>
    <w:rsid w:val="00390B99"/>
    <w:rsid w:val="003917CF"/>
    <w:rsid w:val="003925D9"/>
    <w:rsid w:val="00393243"/>
    <w:rsid w:val="00393BD0"/>
    <w:rsid w:val="00393C25"/>
    <w:rsid w:val="003942E8"/>
    <w:rsid w:val="00394C57"/>
    <w:rsid w:val="00396871"/>
    <w:rsid w:val="0039692F"/>
    <w:rsid w:val="0039733F"/>
    <w:rsid w:val="003978B8"/>
    <w:rsid w:val="003978FB"/>
    <w:rsid w:val="003A016C"/>
    <w:rsid w:val="003A0630"/>
    <w:rsid w:val="003A0D8A"/>
    <w:rsid w:val="003A1E49"/>
    <w:rsid w:val="003A33DC"/>
    <w:rsid w:val="003A37F4"/>
    <w:rsid w:val="003A3C52"/>
    <w:rsid w:val="003A3FD7"/>
    <w:rsid w:val="003A4B82"/>
    <w:rsid w:val="003A4DD3"/>
    <w:rsid w:val="003A522B"/>
    <w:rsid w:val="003A527E"/>
    <w:rsid w:val="003A65A2"/>
    <w:rsid w:val="003A67D9"/>
    <w:rsid w:val="003A6F3A"/>
    <w:rsid w:val="003A7947"/>
    <w:rsid w:val="003A7B58"/>
    <w:rsid w:val="003A7FAA"/>
    <w:rsid w:val="003B045D"/>
    <w:rsid w:val="003B0804"/>
    <w:rsid w:val="003B0EBA"/>
    <w:rsid w:val="003B0FFC"/>
    <w:rsid w:val="003B12B4"/>
    <w:rsid w:val="003B194A"/>
    <w:rsid w:val="003B2376"/>
    <w:rsid w:val="003B366D"/>
    <w:rsid w:val="003B38F7"/>
    <w:rsid w:val="003B40CF"/>
    <w:rsid w:val="003B420B"/>
    <w:rsid w:val="003B4375"/>
    <w:rsid w:val="003B47C6"/>
    <w:rsid w:val="003B63A9"/>
    <w:rsid w:val="003B6E76"/>
    <w:rsid w:val="003B71CD"/>
    <w:rsid w:val="003B7901"/>
    <w:rsid w:val="003B7D55"/>
    <w:rsid w:val="003C0716"/>
    <w:rsid w:val="003C0744"/>
    <w:rsid w:val="003C0765"/>
    <w:rsid w:val="003C0A35"/>
    <w:rsid w:val="003C23B4"/>
    <w:rsid w:val="003C2AF0"/>
    <w:rsid w:val="003C2CBC"/>
    <w:rsid w:val="003C3E37"/>
    <w:rsid w:val="003C474B"/>
    <w:rsid w:val="003C47B0"/>
    <w:rsid w:val="003C4DCF"/>
    <w:rsid w:val="003C5D4A"/>
    <w:rsid w:val="003C5E5B"/>
    <w:rsid w:val="003C65E6"/>
    <w:rsid w:val="003C76B8"/>
    <w:rsid w:val="003D05A6"/>
    <w:rsid w:val="003D0688"/>
    <w:rsid w:val="003D06D9"/>
    <w:rsid w:val="003D0840"/>
    <w:rsid w:val="003D1725"/>
    <w:rsid w:val="003D1A75"/>
    <w:rsid w:val="003D20A8"/>
    <w:rsid w:val="003D2978"/>
    <w:rsid w:val="003D2C9B"/>
    <w:rsid w:val="003D47B1"/>
    <w:rsid w:val="003D48CD"/>
    <w:rsid w:val="003D4A00"/>
    <w:rsid w:val="003D5537"/>
    <w:rsid w:val="003D5A55"/>
    <w:rsid w:val="003D5AB2"/>
    <w:rsid w:val="003D5E78"/>
    <w:rsid w:val="003D5F74"/>
    <w:rsid w:val="003D6EE0"/>
    <w:rsid w:val="003E072F"/>
    <w:rsid w:val="003E0C40"/>
    <w:rsid w:val="003E13A7"/>
    <w:rsid w:val="003E1A10"/>
    <w:rsid w:val="003E1E9B"/>
    <w:rsid w:val="003E24E7"/>
    <w:rsid w:val="003E2A17"/>
    <w:rsid w:val="003E529D"/>
    <w:rsid w:val="003E58C1"/>
    <w:rsid w:val="003E5BB4"/>
    <w:rsid w:val="003E6010"/>
    <w:rsid w:val="003E6BED"/>
    <w:rsid w:val="003E7163"/>
    <w:rsid w:val="003F08ED"/>
    <w:rsid w:val="003F09F5"/>
    <w:rsid w:val="003F0CD9"/>
    <w:rsid w:val="003F1456"/>
    <w:rsid w:val="003F2BDB"/>
    <w:rsid w:val="003F3D97"/>
    <w:rsid w:val="003F3DD9"/>
    <w:rsid w:val="003F42FE"/>
    <w:rsid w:val="003F4BCD"/>
    <w:rsid w:val="003F526D"/>
    <w:rsid w:val="003F5F69"/>
    <w:rsid w:val="003F63D4"/>
    <w:rsid w:val="003F76E1"/>
    <w:rsid w:val="00401C21"/>
    <w:rsid w:val="004020D8"/>
    <w:rsid w:val="00402A88"/>
    <w:rsid w:val="0040320B"/>
    <w:rsid w:val="00403515"/>
    <w:rsid w:val="0040439B"/>
    <w:rsid w:val="00404E6F"/>
    <w:rsid w:val="00405695"/>
    <w:rsid w:val="00405E98"/>
    <w:rsid w:val="00405EC3"/>
    <w:rsid w:val="0040709B"/>
    <w:rsid w:val="00407E56"/>
    <w:rsid w:val="004102EB"/>
    <w:rsid w:val="00410B07"/>
    <w:rsid w:val="004111F3"/>
    <w:rsid w:val="0041192D"/>
    <w:rsid w:val="0041289B"/>
    <w:rsid w:val="00412A79"/>
    <w:rsid w:val="00412EAB"/>
    <w:rsid w:val="0041304F"/>
    <w:rsid w:val="00413120"/>
    <w:rsid w:val="004132CA"/>
    <w:rsid w:val="0041357C"/>
    <w:rsid w:val="00413D1B"/>
    <w:rsid w:val="004147D8"/>
    <w:rsid w:val="004157EA"/>
    <w:rsid w:val="00415C93"/>
    <w:rsid w:val="00416C40"/>
    <w:rsid w:val="00417309"/>
    <w:rsid w:val="0041741F"/>
    <w:rsid w:val="00417BA5"/>
    <w:rsid w:val="00417EB2"/>
    <w:rsid w:val="004203EB"/>
    <w:rsid w:val="00420611"/>
    <w:rsid w:val="0042080C"/>
    <w:rsid w:val="00420DF4"/>
    <w:rsid w:val="0042173F"/>
    <w:rsid w:val="0042185A"/>
    <w:rsid w:val="00421899"/>
    <w:rsid w:val="00422642"/>
    <w:rsid w:val="00422A23"/>
    <w:rsid w:val="00423466"/>
    <w:rsid w:val="004242F4"/>
    <w:rsid w:val="00424483"/>
    <w:rsid w:val="00425A04"/>
    <w:rsid w:val="00425D77"/>
    <w:rsid w:val="0042799C"/>
    <w:rsid w:val="00427BB7"/>
    <w:rsid w:val="004318E6"/>
    <w:rsid w:val="00432F06"/>
    <w:rsid w:val="004331EA"/>
    <w:rsid w:val="00433341"/>
    <w:rsid w:val="00433C26"/>
    <w:rsid w:val="004350F5"/>
    <w:rsid w:val="00436895"/>
    <w:rsid w:val="00437151"/>
    <w:rsid w:val="004376F6"/>
    <w:rsid w:val="00437727"/>
    <w:rsid w:val="00437C66"/>
    <w:rsid w:val="00437D08"/>
    <w:rsid w:val="0044037B"/>
    <w:rsid w:val="00440903"/>
    <w:rsid w:val="004410CF"/>
    <w:rsid w:val="00441120"/>
    <w:rsid w:val="0044142B"/>
    <w:rsid w:val="00441B91"/>
    <w:rsid w:val="0044231A"/>
    <w:rsid w:val="00442632"/>
    <w:rsid w:val="0044391D"/>
    <w:rsid w:val="00443A71"/>
    <w:rsid w:val="00444393"/>
    <w:rsid w:val="004448DD"/>
    <w:rsid w:val="00444CEE"/>
    <w:rsid w:val="00444FF0"/>
    <w:rsid w:val="00445439"/>
    <w:rsid w:val="00446A60"/>
    <w:rsid w:val="00446EE2"/>
    <w:rsid w:val="00447B79"/>
    <w:rsid w:val="00447C6D"/>
    <w:rsid w:val="00447EEA"/>
    <w:rsid w:val="004511B4"/>
    <w:rsid w:val="0045141B"/>
    <w:rsid w:val="004516F3"/>
    <w:rsid w:val="00451A08"/>
    <w:rsid w:val="004539AB"/>
    <w:rsid w:val="00453A21"/>
    <w:rsid w:val="00453B45"/>
    <w:rsid w:val="00453DA4"/>
    <w:rsid w:val="00453EE4"/>
    <w:rsid w:val="004541E1"/>
    <w:rsid w:val="00454BFE"/>
    <w:rsid w:val="00454D09"/>
    <w:rsid w:val="00454D5F"/>
    <w:rsid w:val="004551E6"/>
    <w:rsid w:val="0045566B"/>
    <w:rsid w:val="00455818"/>
    <w:rsid w:val="00455EC7"/>
    <w:rsid w:val="004567AB"/>
    <w:rsid w:val="00461945"/>
    <w:rsid w:val="00461B90"/>
    <w:rsid w:val="0046282A"/>
    <w:rsid w:val="00462B1B"/>
    <w:rsid w:val="00462CB8"/>
    <w:rsid w:val="00464E70"/>
    <w:rsid w:val="0046503E"/>
    <w:rsid w:val="00465188"/>
    <w:rsid w:val="00465E1B"/>
    <w:rsid w:val="0046628F"/>
    <w:rsid w:val="004664CE"/>
    <w:rsid w:val="00466F86"/>
    <w:rsid w:val="0046728D"/>
    <w:rsid w:val="004674F7"/>
    <w:rsid w:val="0046757E"/>
    <w:rsid w:val="004719E0"/>
    <w:rsid w:val="0047293C"/>
    <w:rsid w:val="00473DC8"/>
    <w:rsid w:val="00473ECB"/>
    <w:rsid w:val="004744D3"/>
    <w:rsid w:val="00474692"/>
    <w:rsid w:val="00475184"/>
    <w:rsid w:val="00475732"/>
    <w:rsid w:val="00476358"/>
    <w:rsid w:val="00476DCD"/>
    <w:rsid w:val="00476EC1"/>
    <w:rsid w:val="00477702"/>
    <w:rsid w:val="0048053F"/>
    <w:rsid w:val="00480F59"/>
    <w:rsid w:val="004820B4"/>
    <w:rsid w:val="00483173"/>
    <w:rsid w:val="00483356"/>
    <w:rsid w:val="004834DF"/>
    <w:rsid w:val="004843DD"/>
    <w:rsid w:val="0048544C"/>
    <w:rsid w:val="0048553A"/>
    <w:rsid w:val="0048662A"/>
    <w:rsid w:val="004876CB"/>
    <w:rsid w:val="004908D8"/>
    <w:rsid w:val="004920AD"/>
    <w:rsid w:val="00492DAC"/>
    <w:rsid w:val="00492E9E"/>
    <w:rsid w:val="00493083"/>
    <w:rsid w:val="00493DB7"/>
    <w:rsid w:val="00493F54"/>
    <w:rsid w:val="0049401E"/>
    <w:rsid w:val="00495079"/>
    <w:rsid w:val="004961DB"/>
    <w:rsid w:val="00497167"/>
    <w:rsid w:val="00497617"/>
    <w:rsid w:val="00497B5A"/>
    <w:rsid w:val="004A0E78"/>
    <w:rsid w:val="004A1FBB"/>
    <w:rsid w:val="004A3AF4"/>
    <w:rsid w:val="004A3E94"/>
    <w:rsid w:val="004A3FCD"/>
    <w:rsid w:val="004A5BAD"/>
    <w:rsid w:val="004A5C3B"/>
    <w:rsid w:val="004A6190"/>
    <w:rsid w:val="004A6D96"/>
    <w:rsid w:val="004B02D1"/>
    <w:rsid w:val="004B0F2C"/>
    <w:rsid w:val="004B1407"/>
    <w:rsid w:val="004B1AD1"/>
    <w:rsid w:val="004B1DD3"/>
    <w:rsid w:val="004B22FC"/>
    <w:rsid w:val="004B234D"/>
    <w:rsid w:val="004B2651"/>
    <w:rsid w:val="004B280F"/>
    <w:rsid w:val="004B2EF1"/>
    <w:rsid w:val="004B4D5E"/>
    <w:rsid w:val="004B5226"/>
    <w:rsid w:val="004B5388"/>
    <w:rsid w:val="004B54A7"/>
    <w:rsid w:val="004B54D5"/>
    <w:rsid w:val="004B5551"/>
    <w:rsid w:val="004B5A15"/>
    <w:rsid w:val="004B6479"/>
    <w:rsid w:val="004B65A0"/>
    <w:rsid w:val="004B6C0C"/>
    <w:rsid w:val="004B6C63"/>
    <w:rsid w:val="004B6EFF"/>
    <w:rsid w:val="004B71B9"/>
    <w:rsid w:val="004C0653"/>
    <w:rsid w:val="004C1B4B"/>
    <w:rsid w:val="004C22EC"/>
    <w:rsid w:val="004C2CD5"/>
    <w:rsid w:val="004C327D"/>
    <w:rsid w:val="004C32E6"/>
    <w:rsid w:val="004C47BE"/>
    <w:rsid w:val="004C4B57"/>
    <w:rsid w:val="004C4F57"/>
    <w:rsid w:val="004C515A"/>
    <w:rsid w:val="004C6D72"/>
    <w:rsid w:val="004C784D"/>
    <w:rsid w:val="004C7ADD"/>
    <w:rsid w:val="004C7B8D"/>
    <w:rsid w:val="004D09BB"/>
    <w:rsid w:val="004D18E7"/>
    <w:rsid w:val="004D1951"/>
    <w:rsid w:val="004D1EE5"/>
    <w:rsid w:val="004D245E"/>
    <w:rsid w:val="004D2A15"/>
    <w:rsid w:val="004D2F78"/>
    <w:rsid w:val="004D32A6"/>
    <w:rsid w:val="004D33D8"/>
    <w:rsid w:val="004D4015"/>
    <w:rsid w:val="004D457C"/>
    <w:rsid w:val="004D4F76"/>
    <w:rsid w:val="004D6DEE"/>
    <w:rsid w:val="004D76B0"/>
    <w:rsid w:val="004E03DC"/>
    <w:rsid w:val="004E0982"/>
    <w:rsid w:val="004E1021"/>
    <w:rsid w:val="004E1137"/>
    <w:rsid w:val="004E179E"/>
    <w:rsid w:val="004E1E83"/>
    <w:rsid w:val="004E33F6"/>
    <w:rsid w:val="004E353D"/>
    <w:rsid w:val="004E38C5"/>
    <w:rsid w:val="004E3CDC"/>
    <w:rsid w:val="004E411D"/>
    <w:rsid w:val="004E573D"/>
    <w:rsid w:val="004E5983"/>
    <w:rsid w:val="004E66B0"/>
    <w:rsid w:val="004E7569"/>
    <w:rsid w:val="004E75B1"/>
    <w:rsid w:val="004E78B2"/>
    <w:rsid w:val="004F02EF"/>
    <w:rsid w:val="004F03A4"/>
    <w:rsid w:val="004F07A9"/>
    <w:rsid w:val="004F1053"/>
    <w:rsid w:val="004F13A1"/>
    <w:rsid w:val="004F1D79"/>
    <w:rsid w:val="004F1EE9"/>
    <w:rsid w:val="004F1F4E"/>
    <w:rsid w:val="004F21BC"/>
    <w:rsid w:val="004F2970"/>
    <w:rsid w:val="004F2DC1"/>
    <w:rsid w:val="004F2E3F"/>
    <w:rsid w:val="004F3E5F"/>
    <w:rsid w:val="004F46FD"/>
    <w:rsid w:val="004F5624"/>
    <w:rsid w:val="004F57FE"/>
    <w:rsid w:val="004F5A84"/>
    <w:rsid w:val="004F6F79"/>
    <w:rsid w:val="0050041D"/>
    <w:rsid w:val="005007C8"/>
    <w:rsid w:val="00501844"/>
    <w:rsid w:val="00501E30"/>
    <w:rsid w:val="00502494"/>
    <w:rsid w:val="00504876"/>
    <w:rsid w:val="00504A19"/>
    <w:rsid w:val="00504B14"/>
    <w:rsid w:val="00505FC1"/>
    <w:rsid w:val="00506522"/>
    <w:rsid w:val="00506716"/>
    <w:rsid w:val="00506F2E"/>
    <w:rsid w:val="0050717C"/>
    <w:rsid w:val="005106EC"/>
    <w:rsid w:val="005110DE"/>
    <w:rsid w:val="005112BB"/>
    <w:rsid w:val="00512192"/>
    <w:rsid w:val="005122C4"/>
    <w:rsid w:val="005123A0"/>
    <w:rsid w:val="00512B1D"/>
    <w:rsid w:val="00512CB4"/>
    <w:rsid w:val="005130AE"/>
    <w:rsid w:val="0051370A"/>
    <w:rsid w:val="00513AB1"/>
    <w:rsid w:val="00513F84"/>
    <w:rsid w:val="00514385"/>
    <w:rsid w:val="005154EF"/>
    <w:rsid w:val="00515604"/>
    <w:rsid w:val="005157B9"/>
    <w:rsid w:val="0051580B"/>
    <w:rsid w:val="00515CDC"/>
    <w:rsid w:val="00515D76"/>
    <w:rsid w:val="00516B96"/>
    <w:rsid w:val="00516B97"/>
    <w:rsid w:val="00517F49"/>
    <w:rsid w:val="0052026D"/>
    <w:rsid w:val="00520E4A"/>
    <w:rsid w:val="005210A9"/>
    <w:rsid w:val="00521567"/>
    <w:rsid w:val="00521F08"/>
    <w:rsid w:val="00522577"/>
    <w:rsid w:val="00522BA4"/>
    <w:rsid w:val="00522BC5"/>
    <w:rsid w:val="00522C6F"/>
    <w:rsid w:val="00522F6B"/>
    <w:rsid w:val="0052341E"/>
    <w:rsid w:val="0052417A"/>
    <w:rsid w:val="00524254"/>
    <w:rsid w:val="005247B9"/>
    <w:rsid w:val="00524B8D"/>
    <w:rsid w:val="00525600"/>
    <w:rsid w:val="005279CF"/>
    <w:rsid w:val="00530AD5"/>
    <w:rsid w:val="00531147"/>
    <w:rsid w:val="005318C1"/>
    <w:rsid w:val="005318E5"/>
    <w:rsid w:val="005320EA"/>
    <w:rsid w:val="00534193"/>
    <w:rsid w:val="00534DFE"/>
    <w:rsid w:val="00534E2C"/>
    <w:rsid w:val="005351D9"/>
    <w:rsid w:val="00535809"/>
    <w:rsid w:val="005372AA"/>
    <w:rsid w:val="00537510"/>
    <w:rsid w:val="005375F2"/>
    <w:rsid w:val="0054290E"/>
    <w:rsid w:val="005429BF"/>
    <w:rsid w:val="005431ED"/>
    <w:rsid w:val="0054327F"/>
    <w:rsid w:val="00543588"/>
    <w:rsid w:val="00543852"/>
    <w:rsid w:val="005444CD"/>
    <w:rsid w:val="00545622"/>
    <w:rsid w:val="0054593F"/>
    <w:rsid w:val="00545ADF"/>
    <w:rsid w:val="005462D0"/>
    <w:rsid w:val="0054643B"/>
    <w:rsid w:val="005466A9"/>
    <w:rsid w:val="00546933"/>
    <w:rsid w:val="00547FEC"/>
    <w:rsid w:val="00550C6A"/>
    <w:rsid w:val="00551782"/>
    <w:rsid w:val="00552683"/>
    <w:rsid w:val="00552885"/>
    <w:rsid w:val="00552888"/>
    <w:rsid w:val="00552B9F"/>
    <w:rsid w:val="00554990"/>
    <w:rsid w:val="00554A9A"/>
    <w:rsid w:val="00554B93"/>
    <w:rsid w:val="0055539D"/>
    <w:rsid w:val="00555ADE"/>
    <w:rsid w:val="00556659"/>
    <w:rsid w:val="00557495"/>
    <w:rsid w:val="00557F21"/>
    <w:rsid w:val="00557F74"/>
    <w:rsid w:val="005605D3"/>
    <w:rsid w:val="00560CEA"/>
    <w:rsid w:val="005619A5"/>
    <w:rsid w:val="00561BA9"/>
    <w:rsid w:val="00561C31"/>
    <w:rsid w:val="00561DDA"/>
    <w:rsid w:val="00561DFF"/>
    <w:rsid w:val="005621C1"/>
    <w:rsid w:val="005638FF"/>
    <w:rsid w:val="005641A3"/>
    <w:rsid w:val="005648DC"/>
    <w:rsid w:val="00564E2C"/>
    <w:rsid w:val="005651AF"/>
    <w:rsid w:val="00565693"/>
    <w:rsid w:val="00565B23"/>
    <w:rsid w:val="00565D3C"/>
    <w:rsid w:val="0056616B"/>
    <w:rsid w:val="00567102"/>
    <w:rsid w:val="00567CC4"/>
    <w:rsid w:val="0057003F"/>
    <w:rsid w:val="0057022E"/>
    <w:rsid w:val="00570A33"/>
    <w:rsid w:val="00570E56"/>
    <w:rsid w:val="00571308"/>
    <w:rsid w:val="005718F5"/>
    <w:rsid w:val="00571945"/>
    <w:rsid w:val="00571CEE"/>
    <w:rsid w:val="00571FE3"/>
    <w:rsid w:val="0057222F"/>
    <w:rsid w:val="0057298F"/>
    <w:rsid w:val="00573AD9"/>
    <w:rsid w:val="00575682"/>
    <w:rsid w:val="005758C0"/>
    <w:rsid w:val="00575B64"/>
    <w:rsid w:val="005764EB"/>
    <w:rsid w:val="00577C98"/>
    <w:rsid w:val="00577FF8"/>
    <w:rsid w:val="0058049E"/>
    <w:rsid w:val="005804A6"/>
    <w:rsid w:val="00580786"/>
    <w:rsid w:val="0058135D"/>
    <w:rsid w:val="00582876"/>
    <w:rsid w:val="00582DEC"/>
    <w:rsid w:val="0058361D"/>
    <w:rsid w:val="005839CD"/>
    <w:rsid w:val="005841E7"/>
    <w:rsid w:val="005850E2"/>
    <w:rsid w:val="005853AA"/>
    <w:rsid w:val="0058544B"/>
    <w:rsid w:val="005856C0"/>
    <w:rsid w:val="005865C6"/>
    <w:rsid w:val="0058680A"/>
    <w:rsid w:val="0058684E"/>
    <w:rsid w:val="00586EFE"/>
    <w:rsid w:val="00587B99"/>
    <w:rsid w:val="00587DCD"/>
    <w:rsid w:val="005902FD"/>
    <w:rsid w:val="005904A4"/>
    <w:rsid w:val="00590AD2"/>
    <w:rsid w:val="00591AC1"/>
    <w:rsid w:val="00591CB1"/>
    <w:rsid w:val="00592938"/>
    <w:rsid w:val="00593EDA"/>
    <w:rsid w:val="005940DB"/>
    <w:rsid w:val="00594CE0"/>
    <w:rsid w:val="0059515B"/>
    <w:rsid w:val="00595850"/>
    <w:rsid w:val="00595FAB"/>
    <w:rsid w:val="005965D1"/>
    <w:rsid w:val="00596AE8"/>
    <w:rsid w:val="00597ADF"/>
    <w:rsid w:val="005A0B10"/>
    <w:rsid w:val="005A1273"/>
    <w:rsid w:val="005A18C9"/>
    <w:rsid w:val="005A2124"/>
    <w:rsid w:val="005A23E6"/>
    <w:rsid w:val="005A26ED"/>
    <w:rsid w:val="005A4408"/>
    <w:rsid w:val="005A49EB"/>
    <w:rsid w:val="005A4A0E"/>
    <w:rsid w:val="005A4B67"/>
    <w:rsid w:val="005A57ED"/>
    <w:rsid w:val="005A5F17"/>
    <w:rsid w:val="005A663C"/>
    <w:rsid w:val="005A751C"/>
    <w:rsid w:val="005A76C0"/>
    <w:rsid w:val="005B0009"/>
    <w:rsid w:val="005B023E"/>
    <w:rsid w:val="005B038F"/>
    <w:rsid w:val="005B03A2"/>
    <w:rsid w:val="005B04BC"/>
    <w:rsid w:val="005B1534"/>
    <w:rsid w:val="005B2DD2"/>
    <w:rsid w:val="005B3249"/>
    <w:rsid w:val="005B33C1"/>
    <w:rsid w:val="005B3FC2"/>
    <w:rsid w:val="005B524F"/>
    <w:rsid w:val="005B57DF"/>
    <w:rsid w:val="005B72E2"/>
    <w:rsid w:val="005C0941"/>
    <w:rsid w:val="005C0F14"/>
    <w:rsid w:val="005C1319"/>
    <w:rsid w:val="005C177D"/>
    <w:rsid w:val="005C244D"/>
    <w:rsid w:val="005C3150"/>
    <w:rsid w:val="005C3704"/>
    <w:rsid w:val="005C5ADC"/>
    <w:rsid w:val="005C5C32"/>
    <w:rsid w:val="005C609D"/>
    <w:rsid w:val="005C62C7"/>
    <w:rsid w:val="005C64F2"/>
    <w:rsid w:val="005C68AB"/>
    <w:rsid w:val="005C69FA"/>
    <w:rsid w:val="005C7A01"/>
    <w:rsid w:val="005D0718"/>
    <w:rsid w:val="005D07B5"/>
    <w:rsid w:val="005D0A12"/>
    <w:rsid w:val="005D0E06"/>
    <w:rsid w:val="005D1080"/>
    <w:rsid w:val="005D2289"/>
    <w:rsid w:val="005D4B7E"/>
    <w:rsid w:val="005D4C8E"/>
    <w:rsid w:val="005D548E"/>
    <w:rsid w:val="005D6B70"/>
    <w:rsid w:val="005D6DB2"/>
    <w:rsid w:val="005D7BAA"/>
    <w:rsid w:val="005E0F7C"/>
    <w:rsid w:val="005E11D6"/>
    <w:rsid w:val="005E1448"/>
    <w:rsid w:val="005E1A3B"/>
    <w:rsid w:val="005E24E8"/>
    <w:rsid w:val="005E336B"/>
    <w:rsid w:val="005E3493"/>
    <w:rsid w:val="005E3F6D"/>
    <w:rsid w:val="005E437F"/>
    <w:rsid w:val="005E442E"/>
    <w:rsid w:val="005E4A4E"/>
    <w:rsid w:val="005E4D22"/>
    <w:rsid w:val="005E4E53"/>
    <w:rsid w:val="005E58E7"/>
    <w:rsid w:val="005E72D8"/>
    <w:rsid w:val="005E72DB"/>
    <w:rsid w:val="005E7397"/>
    <w:rsid w:val="005F0316"/>
    <w:rsid w:val="005F2111"/>
    <w:rsid w:val="005F214E"/>
    <w:rsid w:val="005F3415"/>
    <w:rsid w:val="005F377D"/>
    <w:rsid w:val="005F3F1D"/>
    <w:rsid w:val="005F4123"/>
    <w:rsid w:val="005F5277"/>
    <w:rsid w:val="005F5353"/>
    <w:rsid w:val="005F62AE"/>
    <w:rsid w:val="005F70A4"/>
    <w:rsid w:val="005F712C"/>
    <w:rsid w:val="005F7955"/>
    <w:rsid w:val="00600C6A"/>
    <w:rsid w:val="00600CDB"/>
    <w:rsid w:val="00602071"/>
    <w:rsid w:val="0060289E"/>
    <w:rsid w:val="00602C24"/>
    <w:rsid w:val="006031C3"/>
    <w:rsid w:val="00603447"/>
    <w:rsid w:val="00603A0F"/>
    <w:rsid w:val="00603D6C"/>
    <w:rsid w:val="00604339"/>
    <w:rsid w:val="00604817"/>
    <w:rsid w:val="0060484B"/>
    <w:rsid w:val="00605872"/>
    <w:rsid w:val="00606751"/>
    <w:rsid w:val="0060746E"/>
    <w:rsid w:val="00607572"/>
    <w:rsid w:val="00607B54"/>
    <w:rsid w:val="00607CB9"/>
    <w:rsid w:val="0061088F"/>
    <w:rsid w:val="00610BD5"/>
    <w:rsid w:val="00611FE6"/>
    <w:rsid w:val="00612836"/>
    <w:rsid w:val="00612BCB"/>
    <w:rsid w:val="0061319D"/>
    <w:rsid w:val="00613AFE"/>
    <w:rsid w:val="00613E73"/>
    <w:rsid w:val="00616E21"/>
    <w:rsid w:val="00617A5C"/>
    <w:rsid w:val="0062045C"/>
    <w:rsid w:val="006225C8"/>
    <w:rsid w:val="006226B2"/>
    <w:rsid w:val="00622D99"/>
    <w:rsid w:val="006230FF"/>
    <w:rsid w:val="006232C5"/>
    <w:rsid w:val="00623403"/>
    <w:rsid w:val="0062343A"/>
    <w:rsid w:val="0062463C"/>
    <w:rsid w:val="006259A4"/>
    <w:rsid w:val="00626A20"/>
    <w:rsid w:val="00626D55"/>
    <w:rsid w:val="00626EFF"/>
    <w:rsid w:val="006278A9"/>
    <w:rsid w:val="00627A68"/>
    <w:rsid w:val="00627B72"/>
    <w:rsid w:val="00627CBE"/>
    <w:rsid w:val="0063015E"/>
    <w:rsid w:val="00630CB7"/>
    <w:rsid w:val="00630F13"/>
    <w:rsid w:val="0063209E"/>
    <w:rsid w:val="0063267D"/>
    <w:rsid w:val="00633AE0"/>
    <w:rsid w:val="00633D6D"/>
    <w:rsid w:val="00634B47"/>
    <w:rsid w:val="006351A2"/>
    <w:rsid w:val="006353C0"/>
    <w:rsid w:val="0063562B"/>
    <w:rsid w:val="00636262"/>
    <w:rsid w:val="006367AC"/>
    <w:rsid w:val="00636915"/>
    <w:rsid w:val="006369B4"/>
    <w:rsid w:val="00636A8A"/>
    <w:rsid w:val="00636DD2"/>
    <w:rsid w:val="006374DB"/>
    <w:rsid w:val="00637FB4"/>
    <w:rsid w:val="006403F4"/>
    <w:rsid w:val="00640B7A"/>
    <w:rsid w:val="00640D5B"/>
    <w:rsid w:val="006411E2"/>
    <w:rsid w:val="00643350"/>
    <w:rsid w:val="006438B7"/>
    <w:rsid w:val="00643AE2"/>
    <w:rsid w:val="00643F2D"/>
    <w:rsid w:val="00644C7E"/>
    <w:rsid w:val="00645AAD"/>
    <w:rsid w:val="00645D7F"/>
    <w:rsid w:val="00645FEE"/>
    <w:rsid w:val="00647725"/>
    <w:rsid w:val="00650050"/>
    <w:rsid w:val="00650A00"/>
    <w:rsid w:val="00650E18"/>
    <w:rsid w:val="006511CF"/>
    <w:rsid w:val="0065133D"/>
    <w:rsid w:val="006535A5"/>
    <w:rsid w:val="00654E2A"/>
    <w:rsid w:val="006551A0"/>
    <w:rsid w:val="00655E37"/>
    <w:rsid w:val="006568F7"/>
    <w:rsid w:val="00656D99"/>
    <w:rsid w:val="00657BCC"/>
    <w:rsid w:val="006603D3"/>
    <w:rsid w:val="00660939"/>
    <w:rsid w:val="00660B74"/>
    <w:rsid w:val="00661B04"/>
    <w:rsid w:val="006630AB"/>
    <w:rsid w:val="00663358"/>
    <w:rsid w:val="006640F6"/>
    <w:rsid w:val="00664463"/>
    <w:rsid w:val="00666024"/>
    <w:rsid w:val="006677C0"/>
    <w:rsid w:val="006677E7"/>
    <w:rsid w:val="00667BE9"/>
    <w:rsid w:val="00667FE1"/>
    <w:rsid w:val="006702D8"/>
    <w:rsid w:val="00671160"/>
    <w:rsid w:val="00671E3E"/>
    <w:rsid w:val="00672AD7"/>
    <w:rsid w:val="006732E6"/>
    <w:rsid w:val="006740B0"/>
    <w:rsid w:val="00674308"/>
    <w:rsid w:val="00674F09"/>
    <w:rsid w:val="00674FC2"/>
    <w:rsid w:val="006773AC"/>
    <w:rsid w:val="006773C5"/>
    <w:rsid w:val="006774CD"/>
    <w:rsid w:val="006775C7"/>
    <w:rsid w:val="00677A52"/>
    <w:rsid w:val="00677B8D"/>
    <w:rsid w:val="00680CF3"/>
    <w:rsid w:val="006810A6"/>
    <w:rsid w:val="006813DA"/>
    <w:rsid w:val="00681510"/>
    <w:rsid w:val="00681E44"/>
    <w:rsid w:val="00682ED6"/>
    <w:rsid w:val="00683110"/>
    <w:rsid w:val="00683236"/>
    <w:rsid w:val="00683B59"/>
    <w:rsid w:val="00685CFF"/>
    <w:rsid w:val="00686649"/>
    <w:rsid w:val="00686EA6"/>
    <w:rsid w:val="00687FB3"/>
    <w:rsid w:val="00690F29"/>
    <w:rsid w:val="00690FC4"/>
    <w:rsid w:val="0069147E"/>
    <w:rsid w:val="00691802"/>
    <w:rsid w:val="00691978"/>
    <w:rsid w:val="006926FB"/>
    <w:rsid w:val="0069282E"/>
    <w:rsid w:val="00692D40"/>
    <w:rsid w:val="00692F53"/>
    <w:rsid w:val="006946D6"/>
    <w:rsid w:val="006953E5"/>
    <w:rsid w:val="006958ED"/>
    <w:rsid w:val="00695C28"/>
    <w:rsid w:val="00696883"/>
    <w:rsid w:val="00696EF5"/>
    <w:rsid w:val="006A022C"/>
    <w:rsid w:val="006A05B1"/>
    <w:rsid w:val="006A06AC"/>
    <w:rsid w:val="006A06DA"/>
    <w:rsid w:val="006A1264"/>
    <w:rsid w:val="006A175A"/>
    <w:rsid w:val="006A3E06"/>
    <w:rsid w:val="006A41A8"/>
    <w:rsid w:val="006A4491"/>
    <w:rsid w:val="006A470B"/>
    <w:rsid w:val="006A63B8"/>
    <w:rsid w:val="006A70CF"/>
    <w:rsid w:val="006A7178"/>
    <w:rsid w:val="006A7700"/>
    <w:rsid w:val="006A7D7A"/>
    <w:rsid w:val="006A7F13"/>
    <w:rsid w:val="006B0C2B"/>
    <w:rsid w:val="006B1324"/>
    <w:rsid w:val="006B1452"/>
    <w:rsid w:val="006B1B96"/>
    <w:rsid w:val="006B22B8"/>
    <w:rsid w:val="006B22E1"/>
    <w:rsid w:val="006B347E"/>
    <w:rsid w:val="006B515B"/>
    <w:rsid w:val="006B57A6"/>
    <w:rsid w:val="006B5E3B"/>
    <w:rsid w:val="006B60A0"/>
    <w:rsid w:val="006B6748"/>
    <w:rsid w:val="006B7C85"/>
    <w:rsid w:val="006B7E13"/>
    <w:rsid w:val="006C0557"/>
    <w:rsid w:val="006C05CF"/>
    <w:rsid w:val="006C060F"/>
    <w:rsid w:val="006C08C1"/>
    <w:rsid w:val="006C1D04"/>
    <w:rsid w:val="006C1FDA"/>
    <w:rsid w:val="006C22EC"/>
    <w:rsid w:val="006C28F4"/>
    <w:rsid w:val="006C2B97"/>
    <w:rsid w:val="006C395E"/>
    <w:rsid w:val="006C424A"/>
    <w:rsid w:val="006C4AC2"/>
    <w:rsid w:val="006C5352"/>
    <w:rsid w:val="006C67C7"/>
    <w:rsid w:val="006C7586"/>
    <w:rsid w:val="006C77E5"/>
    <w:rsid w:val="006C7A3B"/>
    <w:rsid w:val="006D08B3"/>
    <w:rsid w:val="006D0BCF"/>
    <w:rsid w:val="006D14BF"/>
    <w:rsid w:val="006D1B47"/>
    <w:rsid w:val="006D1DA7"/>
    <w:rsid w:val="006D1FD8"/>
    <w:rsid w:val="006D3999"/>
    <w:rsid w:val="006D3AAD"/>
    <w:rsid w:val="006D3ECD"/>
    <w:rsid w:val="006D46C8"/>
    <w:rsid w:val="006D4E86"/>
    <w:rsid w:val="006D580E"/>
    <w:rsid w:val="006D679E"/>
    <w:rsid w:val="006D7617"/>
    <w:rsid w:val="006D7FC5"/>
    <w:rsid w:val="006E1B1C"/>
    <w:rsid w:val="006E232D"/>
    <w:rsid w:val="006E2FC4"/>
    <w:rsid w:val="006E4594"/>
    <w:rsid w:val="006E4899"/>
    <w:rsid w:val="006E4DB5"/>
    <w:rsid w:val="006E5654"/>
    <w:rsid w:val="006E598E"/>
    <w:rsid w:val="006E68ED"/>
    <w:rsid w:val="006E7D7F"/>
    <w:rsid w:val="006E7E1B"/>
    <w:rsid w:val="006F112F"/>
    <w:rsid w:val="006F1EC1"/>
    <w:rsid w:val="006F296C"/>
    <w:rsid w:val="006F319D"/>
    <w:rsid w:val="006F3B7B"/>
    <w:rsid w:val="006F4898"/>
    <w:rsid w:val="006F5AB4"/>
    <w:rsid w:val="006F5F78"/>
    <w:rsid w:val="006F72B8"/>
    <w:rsid w:val="00700780"/>
    <w:rsid w:val="00703265"/>
    <w:rsid w:val="00705B27"/>
    <w:rsid w:val="00705BE2"/>
    <w:rsid w:val="00707B22"/>
    <w:rsid w:val="00707D7D"/>
    <w:rsid w:val="00707D8E"/>
    <w:rsid w:val="0071001A"/>
    <w:rsid w:val="007108E0"/>
    <w:rsid w:val="00710A8C"/>
    <w:rsid w:val="00710BB7"/>
    <w:rsid w:val="007118FE"/>
    <w:rsid w:val="00711C28"/>
    <w:rsid w:val="00711DB3"/>
    <w:rsid w:val="00712104"/>
    <w:rsid w:val="00712DDD"/>
    <w:rsid w:val="00712E66"/>
    <w:rsid w:val="007146AE"/>
    <w:rsid w:val="00714A3F"/>
    <w:rsid w:val="007151C0"/>
    <w:rsid w:val="00715777"/>
    <w:rsid w:val="00716F4E"/>
    <w:rsid w:val="00717473"/>
    <w:rsid w:val="00717AEA"/>
    <w:rsid w:val="00717DC6"/>
    <w:rsid w:val="007205FC"/>
    <w:rsid w:val="00720CA0"/>
    <w:rsid w:val="00721857"/>
    <w:rsid w:val="00721CD9"/>
    <w:rsid w:val="00723D78"/>
    <w:rsid w:val="007240E9"/>
    <w:rsid w:val="00725098"/>
    <w:rsid w:val="0072557F"/>
    <w:rsid w:val="00726085"/>
    <w:rsid w:val="0072656C"/>
    <w:rsid w:val="00726897"/>
    <w:rsid w:val="00731096"/>
    <w:rsid w:val="00732A06"/>
    <w:rsid w:val="007333B8"/>
    <w:rsid w:val="00734829"/>
    <w:rsid w:val="0073488A"/>
    <w:rsid w:val="00734B9C"/>
    <w:rsid w:val="00734E37"/>
    <w:rsid w:val="0073576A"/>
    <w:rsid w:val="00735B08"/>
    <w:rsid w:val="0073735D"/>
    <w:rsid w:val="00740944"/>
    <w:rsid w:val="00741319"/>
    <w:rsid w:val="007432E2"/>
    <w:rsid w:val="00743FD5"/>
    <w:rsid w:val="00744432"/>
    <w:rsid w:val="00744B90"/>
    <w:rsid w:val="007456A3"/>
    <w:rsid w:val="00747D00"/>
    <w:rsid w:val="00747E06"/>
    <w:rsid w:val="00750FCD"/>
    <w:rsid w:val="00751FE0"/>
    <w:rsid w:val="0075227C"/>
    <w:rsid w:val="007523AA"/>
    <w:rsid w:val="00752B3C"/>
    <w:rsid w:val="00752CF8"/>
    <w:rsid w:val="00752DA4"/>
    <w:rsid w:val="0075304D"/>
    <w:rsid w:val="00753CC9"/>
    <w:rsid w:val="007540DA"/>
    <w:rsid w:val="007549C6"/>
    <w:rsid w:val="007551FD"/>
    <w:rsid w:val="007559CB"/>
    <w:rsid w:val="007577F9"/>
    <w:rsid w:val="007578BB"/>
    <w:rsid w:val="00757FB4"/>
    <w:rsid w:val="00762158"/>
    <w:rsid w:val="00762517"/>
    <w:rsid w:val="00762BDA"/>
    <w:rsid w:val="00762F50"/>
    <w:rsid w:val="00763B0E"/>
    <w:rsid w:val="00763C97"/>
    <w:rsid w:val="0076550F"/>
    <w:rsid w:val="00766175"/>
    <w:rsid w:val="00766AA9"/>
    <w:rsid w:val="00770C1D"/>
    <w:rsid w:val="00770CCA"/>
    <w:rsid w:val="00772A5A"/>
    <w:rsid w:val="00772F99"/>
    <w:rsid w:val="00773067"/>
    <w:rsid w:val="00773188"/>
    <w:rsid w:val="007733C5"/>
    <w:rsid w:val="007735D3"/>
    <w:rsid w:val="00774705"/>
    <w:rsid w:val="00774BB9"/>
    <w:rsid w:val="00775D37"/>
    <w:rsid w:val="007774D3"/>
    <w:rsid w:val="007779BD"/>
    <w:rsid w:val="00777C83"/>
    <w:rsid w:val="00780CC4"/>
    <w:rsid w:val="0078101C"/>
    <w:rsid w:val="00781B56"/>
    <w:rsid w:val="00782B1D"/>
    <w:rsid w:val="00782F44"/>
    <w:rsid w:val="007832B5"/>
    <w:rsid w:val="007834B5"/>
    <w:rsid w:val="00785221"/>
    <w:rsid w:val="007853E3"/>
    <w:rsid w:val="007853F3"/>
    <w:rsid w:val="00785553"/>
    <w:rsid w:val="00786A39"/>
    <w:rsid w:val="00786A9E"/>
    <w:rsid w:val="00787637"/>
    <w:rsid w:val="007876BF"/>
    <w:rsid w:val="00787938"/>
    <w:rsid w:val="00787AD0"/>
    <w:rsid w:val="00787E76"/>
    <w:rsid w:val="00790C6A"/>
    <w:rsid w:val="00790E39"/>
    <w:rsid w:val="00791698"/>
    <w:rsid w:val="00791C7B"/>
    <w:rsid w:val="00792C2B"/>
    <w:rsid w:val="00792EC1"/>
    <w:rsid w:val="00793633"/>
    <w:rsid w:val="00793D2E"/>
    <w:rsid w:val="00794E85"/>
    <w:rsid w:val="00796733"/>
    <w:rsid w:val="00796E4A"/>
    <w:rsid w:val="007A070E"/>
    <w:rsid w:val="007A1BC7"/>
    <w:rsid w:val="007A1CE1"/>
    <w:rsid w:val="007A1FD3"/>
    <w:rsid w:val="007A2794"/>
    <w:rsid w:val="007A2EC9"/>
    <w:rsid w:val="007A31CD"/>
    <w:rsid w:val="007A3630"/>
    <w:rsid w:val="007A4676"/>
    <w:rsid w:val="007A4E8C"/>
    <w:rsid w:val="007A5019"/>
    <w:rsid w:val="007A502B"/>
    <w:rsid w:val="007A540E"/>
    <w:rsid w:val="007A5650"/>
    <w:rsid w:val="007A5A6E"/>
    <w:rsid w:val="007A6BF6"/>
    <w:rsid w:val="007A70DE"/>
    <w:rsid w:val="007B0052"/>
    <w:rsid w:val="007B02F0"/>
    <w:rsid w:val="007B035E"/>
    <w:rsid w:val="007B0F3D"/>
    <w:rsid w:val="007B1000"/>
    <w:rsid w:val="007B227E"/>
    <w:rsid w:val="007B341A"/>
    <w:rsid w:val="007B3856"/>
    <w:rsid w:val="007B385C"/>
    <w:rsid w:val="007B440D"/>
    <w:rsid w:val="007B61B1"/>
    <w:rsid w:val="007B672A"/>
    <w:rsid w:val="007C02EE"/>
    <w:rsid w:val="007C0A4C"/>
    <w:rsid w:val="007C12CE"/>
    <w:rsid w:val="007C1460"/>
    <w:rsid w:val="007C19DA"/>
    <w:rsid w:val="007C216F"/>
    <w:rsid w:val="007C387C"/>
    <w:rsid w:val="007C39EE"/>
    <w:rsid w:val="007C4274"/>
    <w:rsid w:val="007C4998"/>
    <w:rsid w:val="007C5444"/>
    <w:rsid w:val="007C57B9"/>
    <w:rsid w:val="007C63AE"/>
    <w:rsid w:val="007C63D8"/>
    <w:rsid w:val="007C6EE5"/>
    <w:rsid w:val="007C7378"/>
    <w:rsid w:val="007C7AD0"/>
    <w:rsid w:val="007C7FA9"/>
    <w:rsid w:val="007D00A7"/>
    <w:rsid w:val="007D011D"/>
    <w:rsid w:val="007D0E61"/>
    <w:rsid w:val="007D1561"/>
    <w:rsid w:val="007D34A5"/>
    <w:rsid w:val="007D3A1A"/>
    <w:rsid w:val="007D3B37"/>
    <w:rsid w:val="007D3CAC"/>
    <w:rsid w:val="007D4688"/>
    <w:rsid w:val="007D483E"/>
    <w:rsid w:val="007D5DEE"/>
    <w:rsid w:val="007D649C"/>
    <w:rsid w:val="007D6673"/>
    <w:rsid w:val="007D7099"/>
    <w:rsid w:val="007D72F7"/>
    <w:rsid w:val="007D7755"/>
    <w:rsid w:val="007D794C"/>
    <w:rsid w:val="007E0F52"/>
    <w:rsid w:val="007E192F"/>
    <w:rsid w:val="007E1946"/>
    <w:rsid w:val="007E23BD"/>
    <w:rsid w:val="007E28BF"/>
    <w:rsid w:val="007E2D45"/>
    <w:rsid w:val="007E4720"/>
    <w:rsid w:val="007E5194"/>
    <w:rsid w:val="007E52C4"/>
    <w:rsid w:val="007E54A5"/>
    <w:rsid w:val="007E5794"/>
    <w:rsid w:val="007E613B"/>
    <w:rsid w:val="007E7A9A"/>
    <w:rsid w:val="007F13C9"/>
    <w:rsid w:val="007F1977"/>
    <w:rsid w:val="007F2EAC"/>
    <w:rsid w:val="007F2FB8"/>
    <w:rsid w:val="007F30D1"/>
    <w:rsid w:val="007F325E"/>
    <w:rsid w:val="007F49F3"/>
    <w:rsid w:val="007F55FF"/>
    <w:rsid w:val="007F6B03"/>
    <w:rsid w:val="007F6EBE"/>
    <w:rsid w:val="00801626"/>
    <w:rsid w:val="00802CCD"/>
    <w:rsid w:val="008030A3"/>
    <w:rsid w:val="00804629"/>
    <w:rsid w:val="008048B6"/>
    <w:rsid w:val="00804B72"/>
    <w:rsid w:val="00805B1E"/>
    <w:rsid w:val="00806A52"/>
    <w:rsid w:val="00807D2F"/>
    <w:rsid w:val="00810975"/>
    <w:rsid w:val="00810B1C"/>
    <w:rsid w:val="00810E75"/>
    <w:rsid w:val="008114B7"/>
    <w:rsid w:val="00811614"/>
    <w:rsid w:val="00812039"/>
    <w:rsid w:val="00812816"/>
    <w:rsid w:val="0081314F"/>
    <w:rsid w:val="00813600"/>
    <w:rsid w:val="00813885"/>
    <w:rsid w:val="008138A5"/>
    <w:rsid w:val="00813EE7"/>
    <w:rsid w:val="008149E5"/>
    <w:rsid w:val="00814FFD"/>
    <w:rsid w:val="008151FA"/>
    <w:rsid w:val="008161C7"/>
    <w:rsid w:val="00816339"/>
    <w:rsid w:val="00816BF9"/>
    <w:rsid w:val="00816CF6"/>
    <w:rsid w:val="008178BC"/>
    <w:rsid w:val="00820435"/>
    <w:rsid w:val="0082177B"/>
    <w:rsid w:val="00821C25"/>
    <w:rsid w:val="0082386D"/>
    <w:rsid w:val="00824947"/>
    <w:rsid w:val="00824FB3"/>
    <w:rsid w:val="00825361"/>
    <w:rsid w:val="00825E3E"/>
    <w:rsid w:val="00826C01"/>
    <w:rsid w:val="00826D90"/>
    <w:rsid w:val="008275A4"/>
    <w:rsid w:val="00827B9D"/>
    <w:rsid w:val="00827F23"/>
    <w:rsid w:val="008318C8"/>
    <w:rsid w:val="0083191C"/>
    <w:rsid w:val="00831B91"/>
    <w:rsid w:val="00832347"/>
    <w:rsid w:val="00832423"/>
    <w:rsid w:val="00832488"/>
    <w:rsid w:val="00834488"/>
    <w:rsid w:val="00835DE0"/>
    <w:rsid w:val="0083618E"/>
    <w:rsid w:val="0083666D"/>
    <w:rsid w:val="00836670"/>
    <w:rsid w:val="00836A20"/>
    <w:rsid w:val="0083730E"/>
    <w:rsid w:val="0084059B"/>
    <w:rsid w:val="008409CC"/>
    <w:rsid w:val="00841017"/>
    <w:rsid w:val="00841B4E"/>
    <w:rsid w:val="00842F1E"/>
    <w:rsid w:val="0084346E"/>
    <w:rsid w:val="0084379A"/>
    <w:rsid w:val="00843943"/>
    <w:rsid w:val="008441ED"/>
    <w:rsid w:val="008451B9"/>
    <w:rsid w:val="00845AE9"/>
    <w:rsid w:val="008469C7"/>
    <w:rsid w:val="00847450"/>
    <w:rsid w:val="00847E23"/>
    <w:rsid w:val="00850396"/>
    <w:rsid w:val="0085065E"/>
    <w:rsid w:val="0085164C"/>
    <w:rsid w:val="00851850"/>
    <w:rsid w:val="00851BAB"/>
    <w:rsid w:val="008523D7"/>
    <w:rsid w:val="00852B96"/>
    <w:rsid w:val="00852E13"/>
    <w:rsid w:val="00852E57"/>
    <w:rsid w:val="008530B2"/>
    <w:rsid w:val="00854BAC"/>
    <w:rsid w:val="00854C61"/>
    <w:rsid w:val="008553B9"/>
    <w:rsid w:val="008558DB"/>
    <w:rsid w:val="008566EA"/>
    <w:rsid w:val="00856F8C"/>
    <w:rsid w:val="0085759A"/>
    <w:rsid w:val="00857B53"/>
    <w:rsid w:val="00857D95"/>
    <w:rsid w:val="008604EF"/>
    <w:rsid w:val="008608E0"/>
    <w:rsid w:val="0086266B"/>
    <w:rsid w:val="00862903"/>
    <w:rsid w:val="00862B47"/>
    <w:rsid w:val="0086456C"/>
    <w:rsid w:val="00865734"/>
    <w:rsid w:val="00870CAF"/>
    <w:rsid w:val="00870DB8"/>
    <w:rsid w:val="0087160C"/>
    <w:rsid w:val="00871929"/>
    <w:rsid w:val="0087282C"/>
    <w:rsid w:val="00872C73"/>
    <w:rsid w:val="00875614"/>
    <w:rsid w:val="008764F2"/>
    <w:rsid w:val="00876E9A"/>
    <w:rsid w:val="0087753E"/>
    <w:rsid w:val="00877BCE"/>
    <w:rsid w:val="0088018A"/>
    <w:rsid w:val="00881157"/>
    <w:rsid w:val="00883BF6"/>
    <w:rsid w:val="00883C1A"/>
    <w:rsid w:val="00884130"/>
    <w:rsid w:val="008845EB"/>
    <w:rsid w:val="008849C4"/>
    <w:rsid w:val="00884C61"/>
    <w:rsid w:val="00884C79"/>
    <w:rsid w:val="0088532B"/>
    <w:rsid w:val="008859C7"/>
    <w:rsid w:val="00885EA6"/>
    <w:rsid w:val="00886AB7"/>
    <w:rsid w:val="0088729B"/>
    <w:rsid w:val="008875DB"/>
    <w:rsid w:val="00887B3D"/>
    <w:rsid w:val="00887FA9"/>
    <w:rsid w:val="008907F5"/>
    <w:rsid w:val="008908AF"/>
    <w:rsid w:val="00890B1F"/>
    <w:rsid w:val="00893326"/>
    <w:rsid w:val="00893F14"/>
    <w:rsid w:val="00894109"/>
    <w:rsid w:val="00894358"/>
    <w:rsid w:val="0089451B"/>
    <w:rsid w:val="008947A9"/>
    <w:rsid w:val="00894F82"/>
    <w:rsid w:val="00895D4D"/>
    <w:rsid w:val="00896D5E"/>
    <w:rsid w:val="00896DE2"/>
    <w:rsid w:val="0089735F"/>
    <w:rsid w:val="00897A8D"/>
    <w:rsid w:val="008A0E2A"/>
    <w:rsid w:val="008A1226"/>
    <w:rsid w:val="008A22EE"/>
    <w:rsid w:val="008A4057"/>
    <w:rsid w:val="008A45CC"/>
    <w:rsid w:val="008A4D7F"/>
    <w:rsid w:val="008A5796"/>
    <w:rsid w:val="008A5C8B"/>
    <w:rsid w:val="008A61F9"/>
    <w:rsid w:val="008A6B32"/>
    <w:rsid w:val="008A79AD"/>
    <w:rsid w:val="008B0591"/>
    <w:rsid w:val="008B19BC"/>
    <w:rsid w:val="008B1B04"/>
    <w:rsid w:val="008B1B15"/>
    <w:rsid w:val="008B1B23"/>
    <w:rsid w:val="008B1EEC"/>
    <w:rsid w:val="008B32EB"/>
    <w:rsid w:val="008B3E07"/>
    <w:rsid w:val="008B3E8D"/>
    <w:rsid w:val="008B4DC4"/>
    <w:rsid w:val="008B5899"/>
    <w:rsid w:val="008B63EA"/>
    <w:rsid w:val="008B74C3"/>
    <w:rsid w:val="008C026C"/>
    <w:rsid w:val="008C0D17"/>
    <w:rsid w:val="008C0E59"/>
    <w:rsid w:val="008C39FE"/>
    <w:rsid w:val="008C4571"/>
    <w:rsid w:val="008C465B"/>
    <w:rsid w:val="008C54EA"/>
    <w:rsid w:val="008C614A"/>
    <w:rsid w:val="008D0F81"/>
    <w:rsid w:val="008D14B8"/>
    <w:rsid w:val="008D18C0"/>
    <w:rsid w:val="008D1FF2"/>
    <w:rsid w:val="008D2691"/>
    <w:rsid w:val="008D2E9C"/>
    <w:rsid w:val="008D31FA"/>
    <w:rsid w:val="008D38C4"/>
    <w:rsid w:val="008D4370"/>
    <w:rsid w:val="008D50F8"/>
    <w:rsid w:val="008D5197"/>
    <w:rsid w:val="008D5E62"/>
    <w:rsid w:val="008D61FF"/>
    <w:rsid w:val="008D6F15"/>
    <w:rsid w:val="008D7293"/>
    <w:rsid w:val="008D79BA"/>
    <w:rsid w:val="008E0118"/>
    <w:rsid w:val="008E01A9"/>
    <w:rsid w:val="008E036B"/>
    <w:rsid w:val="008E0504"/>
    <w:rsid w:val="008E0598"/>
    <w:rsid w:val="008E0CED"/>
    <w:rsid w:val="008E165C"/>
    <w:rsid w:val="008E1992"/>
    <w:rsid w:val="008E2DA1"/>
    <w:rsid w:val="008E3026"/>
    <w:rsid w:val="008E3061"/>
    <w:rsid w:val="008E3073"/>
    <w:rsid w:val="008E316B"/>
    <w:rsid w:val="008E3B1F"/>
    <w:rsid w:val="008E3B5D"/>
    <w:rsid w:val="008E4674"/>
    <w:rsid w:val="008E4B5D"/>
    <w:rsid w:val="008E4C5E"/>
    <w:rsid w:val="008E4E47"/>
    <w:rsid w:val="008E4EF0"/>
    <w:rsid w:val="008E5306"/>
    <w:rsid w:val="008E5E50"/>
    <w:rsid w:val="008E6251"/>
    <w:rsid w:val="008E6413"/>
    <w:rsid w:val="008E65E0"/>
    <w:rsid w:val="008E691D"/>
    <w:rsid w:val="008E6A6B"/>
    <w:rsid w:val="008E6FFE"/>
    <w:rsid w:val="008E72D2"/>
    <w:rsid w:val="008E759A"/>
    <w:rsid w:val="008E7C40"/>
    <w:rsid w:val="008E7D61"/>
    <w:rsid w:val="008F06E2"/>
    <w:rsid w:val="008F0D68"/>
    <w:rsid w:val="008F1DE9"/>
    <w:rsid w:val="008F262D"/>
    <w:rsid w:val="008F359D"/>
    <w:rsid w:val="008F372E"/>
    <w:rsid w:val="008F37CB"/>
    <w:rsid w:val="008F5DB0"/>
    <w:rsid w:val="008F64BF"/>
    <w:rsid w:val="008F65DB"/>
    <w:rsid w:val="008F6AC4"/>
    <w:rsid w:val="008F6D52"/>
    <w:rsid w:val="008F73D1"/>
    <w:rsid w:val="008F7FD4"/>
    <w:rsid w:val="00900091"/>
    <w:rsid w:val="009001AA"/>
    <w:rsid w:val="00900DE2"/>
    <w:rsid w:val="00901341"/>
    <w:rsid w:val="009014C6"/>
    <w:rsid w:val="00901797"/>
    <w:rsid w:val="00902C2E"/>
    <w:rsid w:val="00903288"/>
    <w:rsid w:val="00903A2C"/>
    <w:rsid w:val="009044CB"/>
    <w:rsid w:val="00904BAA"/>
    <w:rsid w:val="00905D0D"/>
    <w:rsid w:val="00905D68"/>
    <w:rsid w:val="00905F6C"/>
    <w:rsid w:val="00906566"/>
    <w:rsid w:val="00906F01"/>
    <w:rsid w:val="009103AF"/>
    <w:rsid w:val="00910FFC"/>
    <w:rsid w:val="00911FBD"/>
    <w:rsid w:val="00912400"/>
    <w:rsid w:val="009125E4"/>
    <w:rsid w:val="00912B3D"/>
    <w:rsid w:val="00913386"/>
    <w:rsid w:val="009133BB"/>
    <w:rsid w:val="00913C97"/>
    <w:rsid w:val="00914260"/>
    <w:rsid w:val="00914A7C"/>
    <w:rsid w:val="00914AF5"/>
    <w:rsid w:val="00915807"/>
    <w:rsid w:val="0091789E"/>
    <w:rsid w:val="00917D65"/>
    <w:rsid w:val="009200C7"/>
    <w:rsid w:val="009208EF"/>
    <w:rsid w:val="00921576"/>
    <w:rsid w:val="00921928"/>
    <w:rsid w:val="00921C35"/>
    <w:rsid w:val="00922BE9"/>
    <w:rsid w:val="00923771"/>
    <w:rsid w:val="00924E3C"/>
    <w:rsid w:val="009250AE"/>
    <w:rsid w:val="009251C4"/>
    <w:rsid w:val="009252C8"/>
    <w:rsid w:val="00925649"/>
    <w:rsid w:val="00925694"/>
    <w:rsid w:val="009279CB"/>
    <w:rsid w:val="00930ED6"/>
    <w:rsid w:val="00931746"/>
    <w:rsid w:val="00931780"/>
    <w:rsid w:val="00931846"/>
    <w:rsid w:val="00932278"/>
    <w:rsid w:val="009325AC"/>
    <w:rsid w:val="0093306F"/>
    <w:rsid w:val="009332BD"/>
    <w:rsid w:val="00934184"/>
    <w:rsid w:val="0093485E"/>
    <w:rsid w:val="00934C5C"/>
    <w:rsid w:val="00936016"/>
    <w:rsid w:val="00936230"/>
    <w:rsid w:val="00936C80"/>
    <w:rsid w:val="00936D96"/>
    <w:rsid w:val="00942B0D"/>
    <w:rsid w:val="00942F5B"/>
    <w:rsid w:val="009435D1"/>
    <w:rsid w:val="00943CC5"/>
    <w:rsid w:val="00943FDA"/>
    <w:rsid w:val="009448DD"/>
    <w:rsid w:val="009452AA"/>
    <w:rsid w:val="009452E5"/>
    <w:rsid w:val="009459CD"/>
    <w:rsid w:val="009464AD"/>
    <w:rsid w:val="009467E2"/>
    <w:rsid w:val="009467FA"/>
    <w:rsid w:val="009469C4"/>
    <w:rsid w:val="00946A5A"/>
    <w:rsid w:val="00946FC8"/>
    <w:rsid w:val="00947992"/>
    <w:rsid w:val="00950ABB"/>
    <w:rsid w:val="009510CF"/>
    <w:rsid w:val="00951F71"/>
    <w:rsid w:val="00951F80"/>
    <w:rsid w:val="009525D4"/>
    <w:rsid w:val="009526E9"/>
    <w:rsid w:val="009529BE"/>
    <w:rsid w:val="00953934"/>
    <w:rsid w:val="009539B9"/>
    <w:rsid w:val="00953BA1"/>
    <w:rsid w:val="00953FC3"/>
    <w:rsid w:val="00955B0A"/>
    <w:rsid w:val="00957043"/>
    <w:rsid w:val="009573C8"/>
    <w:rsid w:val="00960B89"/>
    <w:rsid w:val="009612D6"/>
    <w:rsid w:val="0096233B"/>
    <w:rsid w:val="009626DD"/>
    <w:rsid w:val="009634A2"/>
    <w:rsid w:val="00963996"/>
    <w:rsid w:val="00964E1E"/>
    <w:rsid w:val="00965152"/>
    <w:rsid w:val="0096551C"/>
    <w:rsid w:val="00965A46"/>
    <w:rsid w:val="00965E7B"/>
    <w:rsid w:val="009662AA"/>
    <w:rsid w:val="00966BEB"/>
    <w:rsid w:val="00966CE1"/>
    <w:rsid w:val="00966DDD"/>
    <w:rsid w:val="00967442"/>
    <w:rsid w:val="009677C6"/>
    <w:rsid w:val="00970507"/>
    <w:rsid w:val="009707B0"/>
    <w:rsid w:val="00970E87"/>
    <w:rsid w:val="00971672"/>
    <w:rsid w:val="00972401"/>
    <w:rsid w:val="00973055"/>
    <w:rsid w:val="00973374"/>
    <w:rsid w:val="00973D66"/>
    <w:rsid w:val="00974354"/>
    <w:rsid w:val="009747AB"/>
    <w:rsid w:val="00974E33"/>
    <w:rsid w:val="009753AD"/>
    <w:rsid w:val="009758B2"/>
    <w:rsid w:val="00975FD0"/>
    <w:rsid w:val="0097620C"/>
    <w:rsid w:val="0097742E"/>
    <w:rsid w:val="0097764F"/>
    <w:rsid w:val="0097796C"/>
    <w:rsid w:val="00980488"/>
    <w:rsid w:val="00981D01"/>
    <w:rsid w:val="00982E80"/>
    <w:rsid w:val="0098352A"/>
    <w:rsid w:val="0098354E"/>
    <w:rsid w:val="00983D25"/>
    <w:rsid w:val="009841AE"/>
    <w:rsid w:val="00984C51"/>
    <w:rsid w:val="009855E4"/>
    <w:rsid w:val="0098609A"/>
    <w:rsid w:val="00986A91"/>
    <w:rsid w:val="00987BC0"/>
    <w:rsid w:val="009909BE"/>
    <w:rsid w:val="00990B32"/>
    <w:rsid w:val="00992F62"/>
    <w:rsid w:val="00993AC4"/>
    <w:rsid w:val="00993ED2"/>
    <w:rsid w:val="00993FB4"/>
    <w:rsid w:val="00994CA5"/>
    <w:rsid w:val="00994D9F"/>
    <w:rsid w:val="009951E9"/>
    <w:rsid w:val="00995F7B"/>
    <w:rsid w:val="00995FD8"/>
    <w:rsid w:val="00997697"/>
    <w:rsid w:val="009A033E"/>
    <w:rsid w:val="009A0EEF"/>
    <w:rsid w:val="009A1426"/>
    <w:rsid w:val="009A1F4D"/>
    <w:rsid w:val="009A2E85"/>
    <w:rsid w:val="009A3966"/>
    <w:rsid w:val="009A3D41"/>
    <w:rsid w:val="009A4AB8"/>
    <w:rsid w:val="009A5190"/>
    <w:rsid w:val="009A64E2"/>
    <w:rsid w:val="009A6CA4"/>
    <w:rsid w:val="009A7839"/>
    <w:rsid w:val="009B19C2"/>
    <w:rsid w:val="009B1B5B"/>
    <w:rsid w:val="009B2261"/>
    <w:rsid w:val="009B290D"/>
    <w:rsid w:val="009B2F3E"/>
    <w:rsid w:val="009B3180"/>
    <w:rsid w:val="009B3844"/>
    <w:rsid w:val="009B3DBE"/>
    <w:rsid w:val="009B3F11"/>
    <w:rsid w:val="009B486F"/>
    <w:rsid w:val="009B5477"/>
    <w:rsid w:val="009B61A2"/>
    <w:rsid w:val="009B65B0"/>
    <w:rsid w:val="009B6D70"/>
    <w:rsid w:val="009B799C"/>
    <w:rsid w:val="009C008D"/>
    <w:rsid w:val="009C0504"/>
    <w:rsid w:val="009C06B0"/>
    <w:rsid w:val="009C0D83"/>
    <w:rsid w:val="009C0DC4"/>
    <w:rsid w:val="009C1998"/>
    <w:rsid w:val="009C2431"/>
    <w:rsid w:val="009C26D7"/>
    <w:rsid w:val="009C2BE3"/>
    <w:rsid w:val="009C2F7D"/>
    <w:rsid w:val="009C3027"/>
    <w:rsid w:val="009C340D"/>
    <w:rsid w:val="009C389F"/>
    <w:rsid w:val="009C39CE"/>
    <w:rsid w:val="009C41FF"/>
    <w:rsid w:val="009C43A3"/>
    <w:rsid w:val="009C497D"/>
    <w:rsid w:val="009C4B35"/>
    <w:rsid w:val="009C4FC3"/>
    <w:rsid w:val="009C6FB2"/>
    <w:rsid w:val="009C729A"/>
    <w:rsid w:val="009C759D"/>
    <w:rsid w:val="009C77F9"/>
    <w:rsid w:val="009C7E3A"/>
    <w:rsid w:val="009D1142"/>
    <w:rsid w:val="009D1F20"/>
    <w:rsid w:val="009D3535"/>
    <w:rsid w:val="009D3A6B"/>
    <w:rsid w:val="009D4667"/>
    <w:rsid w:val="009D46CC"/>
    <w:rsid w:val="009D47EB"/>
    <w:rsid w:val="009D4898"/>
    <w:rsid w:val="009D5483"/>
    <w:rsid w:val="009D5557"/>
    <w:rsid w:val="009D6DF2"/>
    <w:rsid w:val="009E0351"/>
    <w:rsid w:val="009E0BAF"/>
    <w:rsid w:val="009E120C"/>
    <w:rsid w:val="009E1A4C"/>
    <w:rsid w:val="009E1BC1"/>
    <w:rsid w:val="009E1C38"/>
    <w:rsid w:val="009E1EDB"/>
    <w:rsid w:val="009E2EDB"/>
    <w:rsid w:val="009E30D4"/>
    <w:rsid w:val="009E339B"/>
    <w:rsid w:val="009E411E"/>
    <w:rsid w:val="009E45B8"/>
    <w:rsid w:val="009E4712"/>
    <w:rsid w:val="009E5804"/>
    <w:rsid w:val="009E69BF"/>
    <w:rsid w:val="009E73F2"/>
    <w:rsid w:val="009E749A"/>
    <w:rsid w:val="009F0446"/>
    <w:rsid w:val="009F0FFC"/>
    <w:rsid w:val="009F1672"/>
    <w:rsid w:val="009F1BE5"/>
    <w:rsid w:val="009F36C6"/>
    <w:rsid w:val="009F3731"/>
    <w:rsid w:val="009F37FE"/>
    <w:rsid w:val="009F597F"/>
    <w:rsid w:val="009F5C5C"/>
    <w:rsid w:val="00A000F9"/>
    <w:rsid w:val="00A012F4"/>
    <w:rsid w:val="00A018C9"/>
    <w:rsid w:val="00A019C7"/>
    <w:rsid w:val="00A0246C"/>
    <w:rsid w:val="00A02B12"/>
    <w:rsid w:val="00A02B45"/>
    <w:rsid w:val="00A0300C"/>
    <w:rsid w:val="00A03234"/>
    <w:rsid w:val="00A034AD"/>
    <w:rsid w:val="00A03615"/>
    <w:rsid w:val="00A037E8"/>
    <w:rsid w:val="00A04524"/>
    <w:rsid w:val="00A0491F"/>
    <w:rsid w:val="00A04C7F"/>
    <w:rsid w:val="00A04E1E"/>
    <w:rsid w:val="00A0500D"/>
    <w:rsid w:val="00A0625A"/>
    <w:rsid w:val="00A06328"/>
    <w:rsid w:val="00A0686A"/>
    <w:rsid w:val="00A06E51"/>
    <w:rsid w:val="00A06F12"/>
    <w:rsid w:val="00A0700B"/>
    <w:rsid w:val="00A076B0"/>
    <w:rsid w:val="00A11E21"/>
    <w:rsid w:val="00A122C9"/>
    <w:rsid w:val="00A13425"/>
    <w:rsid w:val="00A13D35"/>
    <w:rsid w:val="00A143BF"/>
    <w:rsid w:val="00A14530"/>
    <w:rsid w:val="00A14DA1"/>
    <w:rsid w:val="00A1526C"/>
    <w:rsid w:val="00A17BB8"/>
    <w:rsid w:val="00A20531"/>
    <w:rsid w:val="00A208DC"/>
    <w:rsid w:val="00A20C6C"/>
    <w:rsid w:val="00A20E1C"/>
    <w:rsid w:val="00A212A5"/>
    <w:rsid w:val="00A21E34"/>
    <w:rsid w:val="00A227EA"/>
    <w:rsid w:val="00A23556"/>
    <w:rsid w:val="00A239D2"/>
    <w:rsid w:val="00A23E52"/>
    <w:rsid w:val="00A26DD8"/>
    <w:rsid w:val="00A27585"/>
    <w:rsid w:val="00A27A33"/>
    <w:rsid w:val="00A3046F"/>
    <w:rsid w:val="00A31172"/>
    <w:rsid w:val="00A31421"/>
    <w:rsid w:val="00A315CA"/>
    <w:rsid w:val="00A31EDE"/>
    <w:rsid w:val="00A336C3"/>
    <w:rsid w:val="00A338DC"/>
    <w:rsid w:val="00A33C7D"/>
    <w:rsid w:val="00A346D8"/>
    <w:rsid w:val="00A34C6B"/>
    <w:rsid w:val="00A34D7C"/>
    <w:rsid w:val="00A37278"/>
    <w:rsid w:val="00A406E9"/>
    <w:rsid w:val="00A409E9"/>
    <w:rsid w:val="00A40A64"/>
    <w:rsid w:val="00A41604"/>
    <w:rsid w:val="00A42C90"/>
    <w:rsid w:val="00A42CA9"/>
    <w:rsid w:val="00A42F59"/>
    <w:rsid w:val="00A43789"/>
    <w:rsid w:val="00A43FD3"/>
    <w:rsid w:val="00A44674"/>
    <w:rsid w:val="00A47A5B"/>
    <w:rsid w:val="00A47BB9"/>
    <w:rsid w:val="00A5068A"/>
    <w:rsid w:val="00A5252E"/>
    <w:rsid w:val="00A52C41"/>
    <w:rsid w:val="00A53597"/>
    <w:rsid w:val="00A535A2"/>
    <w:rsid w:val="00A54176"/>
    <w:rsid w:val="00A55479"/>
    <w:rsid w:val="00A555D2"/>
    <w:rsid w:val="00A56AAC"/>
    <w:rsid w:val="00A56CD3"/>
    <w:rsid w:val="00A56D8B"/>
    <w:rsid w:val="00A572BA"/>
    <w:rsid w:val="00A5755B"/>
    <w:rsid w:val="00A57917"/>
    <w:rsid w:val="00A5798F"/>
    <w:rsid w:val="00A57A42"/>
    <w:rsid w:val="00A57DE3"/>
    <w:rsid w:val="00A6107C"/>
    <w:rsid w:val="00A615F4"/>
    <w:rsid w:val="00A61C45"/>
    <w:rsid w:val="00A623D7"/>
    <w:rsid w:val="00A62B68"/>
    <w:rsid w:val="00A63203"/>
    <w:rsid w:val="00A63A4D"/>
    <w:rsid w:val="00A64840"/>
    <w:rsid w:val="00A64CA7"/>
    <w:rsid w:val="00A65682"/>
    <w:rsid w:val="00A65AEF"/>
    <w:rsid w:val="00A661C0"/>
    <w:rsid w:val="00A66744"/>
    <w:rsid w:val="00A67B3B"/>
    <w:rsid w:val="00A67BE4"/>
    <w:rsid w:val="00A70B35"/>
    <w:rsid w:val="00A71BED"/>
    <w:rsid w:val="00A72B5A"/>
    <w:rsid w:val="00A73FCA"/>
    <w:rsid w:val="00A74158"/>
    <w:rsid w:val="00A7467C"/>
    <w:rsid w:val="00A74DAF"/>
    <w:rsid w:val="00A74F34"/>
    <w:rsid w:val="00A74F3A"/>
    <w:rsid w:val="00A7502A"/>
    <w:rsid w:val="00A7532C"/>
    <w:rsid w:val="00A7543D"/>
    <w:rsid w:val="00A759CD"/>
    <w:rsid w:val="00A75D49"/>
    <w:rsid w:val="00A75FF3"/>
    <w:rsid w:val="00A76CB3"/>
    <w:rsid w:val="00A775D8"/>
    <w:rsid w:val="00A8035E"/>
    <w:rsid w:val="00A82560"/>
    <w:rsid w:val="00A8287C"/>
    <w:rsid w:val="00A830E8"/>
    <w:rsid w:val="00A832B5"/>
    <w:rsid w:val="00A839BD"/>
    <w:rsid w:val="00A84B6D"/>
    <w:rsid w:val="00A8513C"/>
    <w:rsid w:val="00A859A6"/>
    <w:rsid w:val="00A85BC7"/>
    <w:rsid w:val="00A8717F"/>
    <w:rsid w:val="00A90263"/>
    <w:rsid w:val="00A90F72"/>
    <w:rsid w:val="00A91AAA"/>
    <w:rsid w:val="00A9203D"/>
    <w:rsid w:val="00A9292A"/>
    <w:rsid w:val="00A92B92"/>
    <w:rsid w:val="00A938EA"/>
    <w:rsid w:val="00A93B14"/>
    <w:rsid w:val="00A9428E"/>
    <w:rsid w:val="00A94C17"/>
    <w:rsid w:val="00A950B2"/>
    <w:rsid w:val="00A95491"/>
    <w:rsid w:val="00A95FF1"/>
    <w:rsid w:val="00A967F2"/>
    <w:rsid w:val="00A96FF6"/>
    <w:rsid w:val="00A97289"/>
    <w:rsid w:val="00AA17AB"/>
    <w:rsid w:val="00AA1A86"/>
    <w:rsid w:val="00AA1FED"/>
    <w:rsid w:val="00AA263C"/>
    <w:rsid w:val="00AA2D78"/>
    <w:rsid w:val="00AA38EA"/>
    <w:rsid w:val="00AA3B15"/>
    <w:rsid w:val="00AA3C7C"/>
    <w:rsid w:val="00AA43EC"/>
    <w:rsid w:val="00AA4B28"/>
    <w:rsid w:val="00AA57C6"/>
    <w:rsid w:val="00AA5CF8"/>
    <w:rsid w:val="00AA6430"/>
    <w:rsid w:val="00AA66B2"/>
    <w:rsid w:val="00AA6D7E"/>
    <w:rsid w:val="00AA73D4"/>
    <w:rsid w:val="00AA7793"/>
    <w:rsid w:val="00AA792E"/>
    <w:rsid w:val="00AB0AC5"/>
    <w:rsid w:val="00AB0FB5"/>
    <w:rsid w:val="00AB1234"/>
    <w:rsid w:val="00AB2F01"/>
    <w:rsid w:val="00AB37D6"/>
    <w:rsid w:val="00AB3C08"/>
    <w:rsid w:val="00AB4CF1"/>
    <w:rsid w:val="00AB5CE5"/>
    <w:rsid w:val="00AB5F48"/>
    <w:rsid w:val="00AB6FB2"/>
    <w:rsid w:val="00AB6FFD"/>
    <w:rsid w:val="00AB78A4"/>
    <w:rsid w:val="00AB7966"/>
    <w:rsid w:val="00AB7BB0"/>
    <w:rsid w:val="00AC0075"/>
    <w:rsid w:val="00AC025D"/>
    <w:rsid w:val="00AC05AC"/>
    <w:rsid w:val="00AC111E"/>
    <w:rsid w:val="00AC1470"/>
    <w:rsid w:val="00AC1EA3"/>
    <w:rsid w:val="00AC2D58"/>
    <w:rsid w:val="00AC3474"/>
    <w:rsid w:val="00AC3AC0"/>
    <w:rsid w:val="00AC43C4"/>
    <w:rsid w:val="00AC52FB"/>
    <w:rsid w:val="00AC58B2"/>
    <w:rsid w:val="00AC5CF4"/>
    <w:rsid w:val="00AC60D2"/>
    <w:rsid w:val="00AD0FB4"/>
    <w:rsid w:val="00AD13C9"/>
    <w:rsid w:val="00AD1AD2"/>
    <w:rsid w:val="00AD3640"/>
    <w:rsid w:val="00AD4519"/>
    <w:rsid w:val="00AD4C0F"/>
    <w:rsid w:val="00AD4F87"/>
    <w:rsid w:val="00AD6346"/>
    <w:rsid w:val="00AD65F4"/>
    <w:rsid w:val="00AD6795"/>
    <w:rsid w:val="00AD7583"/>
    <w:rsid w:val="00AD7EE4"/>
    <w:rsid w:val="00AE06BD"/>
    <w:rsid w:val="00AE0F5B"/>
    <w:rsid w:val="00AE1725"/>
    <w:rsid w:val="00AE2069"/>
    <w:rsid w:val="00AE25BF"/>
    <w:rsid w:val="00AE2F78"/>
    <w:rsid w:val="00AE402D"/>
    <w:rsid w:val="00AE42CE"/>
    <w:rsid w:val="00AE459F"/>
    <w:rsid w:val="00AE4D7D"/>
    <w:rsid w:val="00AE58F9"/>
    <w:rsid w:val="00AE5AA6"/>
    <w:rsid w:val="00AE5C19"/>
    <w:rsid w:val="00AE5F86"/>
    <w:rsid w:val="00AE5F90"/>
    <w:rsid w:val="00AE61E5"/>
    <w:rsid w:val="00AE6585"/>
    <w:rsid w:val="00AE6994"/>
    <w:rsid w:val="00AE6DBB"/>
    <w:rsid w:val="00AE7032"/>
    <w:rsid w:val="00AE7391"/>
    <w:rsid w:val="00AE7A78"/>
    <w:rsid w:val="00AF01A7"/>
    <w:rsid w:val="00AF05E5"/>
    <w:rsid w:val="00AF080A"/>
    <w:rsid w:val="00AF17D8"/>
    <w:rsid w:val="00AF19B8"/>
    <w:rsid w:val="00AF2854"/>
    <w:rsid w:val="00AF2B0A"/>
    <w:rsid w:val="00AF3831"/>
    <w:rsid w:val="00AF3DE3"/>
    <w:rsid w:val="00AF4B0B"/>
    <w:rsid w:val="00AF56A0"/>
    <w:rsid w:val="00AF57F7"/>
    <w:rsid w:val="00AF586C"/>
    <w:rsid w:val="00AF64B5"/>
    <w:rsid w:val="00AF7FDF"/>
    <w:rsid w:val="00B00770"/>
    <w:rsid w:val="00B00B23"/>
    <w:rsid w:val="00B02C01"/>
    <w:rsid w:val="00B0361B"/>
    <w:rsid w:val="00B03813"/>
    <w:rsid w:val="00B0383B"/>
    <w:rsid w:val="00B03A99"/>
    <w:rsid w:val="00B04886"/>
    <w:rsid w:val="00B04A26"/>
    <w:rsid w:val="00B05938"/>
    <w:rsid w:val="00B060FA"/>
    <w:rsid w:val="00B06129"/>
    <w:rsid w:val="00B06534"/>
    <w:rsid w:val="00B06A24"/>
    <w:rsid w:val="00B10526"/>
    <w:rsid w:val="00B10539"/>
    <w:rsid w:val="00B110D3"/>
    <w:rsid w:val="00B1179B"/>
    <w:rsid w:val="00B118CB"/>
    <w:rsid w:val="00B1230A"/>
    <w:rsid w:val="00B1248D"/>
    <w:rsid w:val="00B12566"/>
    <w:rsid w:val="00B12700"/>
    <w:rsid w:val="00B12B56"/>
    <w:rsid w:val="00B12CA6"/>
    <w:rsid w:val="00B137B4"/>
    <w:rsid w:val="00B13B85"/>
    <w:rsid w:val="00B14C5C"/>
    <w:rsid w:val="00B14E87"/>
    <w:rsid w:val="00B1511C"/>
    <w:rsid w:val="00B15165"/>
    <w:rsid w:val="00B15E7E"/>
    <w:rsid w:val="00B1601E"/>
    <w:rsid w:val="00B16548"/>
    <w:rsid w:val="00B16E6F"/>
    <w:rsid w:val="00B171A9"/>
    <w:rsid w:val="00B176D5"/>
    <w:rsid w:val="00B17E5F"/>
    <w:rsid w:val="00B17FD6"/>
    <w:rsid w:val="00B203A9"/>
    <w:rsid w:val="00B205F0"/>
    <w:rsid w:val="00B21442"/>
    <w:rsid w:val="00B21691"/>
    <w:rsid w:val="00B21B7A"/>
    <w:rsid w:val="00B21D63"/>
    <w:rsid w:val="00B22443"/>
    <w:rsid w:val="00B22911"/>
    <w:rsid w:val="00B23ECA"/>
    <w:rsid w:val="00B2402A"/>
    <w:rsid w:val="00B2482C"/>
    <w:rsid w:val="00B253D1"/>
    <w:rsid w:val="00B25437"/>
    <w:rsid w:val="00B2550E"/>
    <w:rsid w:val="00B274B3"/>
    <w:rsid w:val="00B308BD"/>
    <w:rsid w:val="00B321F0"/>
    <w:rsid w:val="00B323C2"/>
    <w:rsid w:val="00B32833"/>
    <w:rsid w:val="00B32ABE"/>
    <w:rsid w:val="00B32EA9"/>
    <w:rsid w:val="00B330E2"/>
    <w:rsid w:val="00B33393"/>
    <w:rsid w:val="00B33979"/>
    <w:rsid w:val="00B33D50"/>
    <w:rsid w:val="00B35866"/>
    <w:rsid w:val="00B35A09"/>
    <w:rsid w:val="00B36840"/>
    <w:rsid w:val="00B36C05"/>
    <w:rsid w:val="00B40A51"/>
    <w:rsid w:val="00B411D5"/>
    <w:rsid w:val="00B4127F"/>
    <w:rsid w:val="00B422AE"/>
    <w:rsid w:val="00B422C3"/>
    <w:rsid w:val="00B44081"/>
    <w:rsid w:val="00B445E6"/>
    <w:rsid w:val="00B44C74"/>
    <w:rsid w:val="00B45020"/>
    <w:rsid w:val="00B4505D"/>
    <w:rsid w:val="00B452C0"/>
    <w:rsid w:val="00B45DAD"/>
    <w:rsid w:val="00B464AE"/>
    <w:rsid w:val="00B4758B"/>
    <w:rsid w:val="00B477DF"/>
    <w:rsid w:val="00B50ED3"/>
    <w:rsid w:val="00B51558"/>
    <w:rsid w:val="00B53432"/>
    <w:rsid w:val="00B5374B"/>
    <w:rsid w:val="00B553EA"/>
    <w:rsid w:val="00B55E25"/>
    <w:rsid w:val="00B55F58"/>
    <w:rsid w:val="00B563B2"/>
    <w:rsid w:val="00B56A52"/>
    <w:rsid w:val="00B572E1"/>
    <w:rsid w:val="00B57A79"/>
    <w:rsid w:val="00B615D6"/>
    <w:rsid w:val="00B61911"/>
    <w:rsid w:val="00B61B5A"/>
    <w:rsid w:val="00B61D37"/>
    <w:rsid w:val="00B633C5"/>
    <w:rsid w:val="00B638BC"/>
    <w:rsid w:val="00B639F1"/>
    <w:rsid w:val="00B63AF4"/>
    <w:rsid w:val="00B63F70"/>
    <w:rsid w:val="00B645C8"/>
    <w:rsid w:val="00B66DBD"/>
    <w:rsid w:val="00B6783D"/>
    <w:rsid w:val="00B678B9"/>
    <w:rsid w:val="00B71DDE"/>
    <w:rsid w:val="00B721B1"/>
    <w:rsid w:val="00B725D0"/>
    <w:rsid w:val="00B72AD1"/>
    <w:rsid w:val="00B73649"/>
    <w:rsid w:val="00B738B1"/>
    <w:rsid w:val="00B73A48"/>
    <w:rsid w:val="00B73EEE"/>
    <w:rsid w:val="00B74A6E"/>
    <w:rsid w:val="00B7539D"/>
    <w:rsid w:val="00B7564C"/>
    <w:rsid w:val="00B7642B"/>
    <w:rsid w:val="00B76473"/>
    <w:rsid w:val="00B76801"/>
    <w:rsid w:val="00B76846"/>
    <w:rsid w:val="00B77384"/>
    <w:rsid w:val="00B7747B"/>
    <w:rsid w:val="00B77660"/>
    <w:rsid w:val="00B77CDC"/>
    <w:rsid w:val="00B77FBC"/>
    <w:rsid w:val="00B80B92"/>
    <w:rsid w:val="00B81454"/>
    <w:rsid w:val="00B81981"/>
    <w:rsid w:val="00B81A0F"/>
    <w:rsid w:val="00B81C16"/>
    <w:rsid w:val="00B81C65"/>
    <w:rsid w:val="00B82AD8"/>
    <w:rsid w:val="00B837AA"/>
    <w:rsid w:val="00B83E31"/>
    <w:rsid w:val="00B842FA"/>
    <w:rsid w:val="00B86579"/>
    <w:rsid w:val="00B86F46"/>
    <w:rsid w:val="00B877CD"/>
    <w:rsid w:val="00B87A55"/>
    <w:rsid w:val="00B87AB8"/>
    <w:rsid w:val="00B91F99"/>
    <w:rsid w:val="00B928CD"/>
    <w:rsid w:val="00B934BC"/>
    <w:rsid w:val="00B93ADE"/>
    <w:rsid w:val="00B93B11"/>
    <w:rsid w:val="00B93FFD"/>
    <w:rsid w:val="00B944DF"/>
    <w:rsid w:val="00B946A3"/>
    <w:rsid w:val="00B94937"/>
    <w:rsid w:val="00B94B9E"/>
    <w:rsid w:val="00B97B5B"/>
    <w:rsid w:val="00BA072C"/>
    <w:rsid w:val="00BA10CD"/>
    <w:rsid w:val="00BA1C6E"/>
    <w:rsid w:val="00BA1D92"/>
    <w:rsid w:val="00BA2CF3"/>
    <w:rsid w:val="00BA41EE"/>
    <w:rsid w:val="00BA502D"/>
    <w:rsid w:val="00BA518C"/>
    <w:rsid w:val="00BA53AC"/>
    <w:rsid w:val="00BA5C97"/>
    <w:rsid w:val="00BA62CC"/>
    <w:rsid w:val="00BA6483"/>
    <w:rsid w:val="00BA64A6"/>
    <w:rsid w:val="00BA6807"/>
    <w:rsid w:val="00BA715F"/>
    <w:rsid w:val="00BA7A0D"/>
    <w:rsid w:val="00BB0C03"/>
    <w:rsid w:val="00BB10C0"/>
    <w:rsid w:val="00BB2993"/>
    <w:rsid w:val="00BB2AC7"/>
    <w:rsid w:val="00BB33FF"/>
    <w:rsid w:val="00BB4F96"/>
    <w:rsid w:val="00BB5B47"/>
    <w:rsid w:val="00BB5BC7"/>
    <w:rsid w:val="00BB5EE6"/>
    <w:rsid w:val="00BB6145"/>
    <w:rsid w:val="00BB64BE"/>
    <w:rsid w:val="00BB6856"/>
    <w:rsid w:val="00BB6BD4"/>
    <w:rsid w:val="00BC000C"/>
    <w:rsid w:val="00BC0291"/>
    <w:rsid w:val="00BC042A"/>
    <w:rsid w:val="00BC0AA9"/>
    <w:rsid w:val="00BC1DCD"/>
    <w:rsid w:val="00BC3083"/>
    <w:rsid w:val="00BC3A22"/>
    <w:rsid w:val="00BC3C74"/>
    <w:rsid w:val="00BC4A5D"/>
    <w:rsid w:val="00BC4AFD"/>
    <w:rsid w:val="00BC4FF0"/>
    <w:rsid w:val="00BC51CF"/>
    <w:rsid w:val="00BC60EE"/>
    <w:rsid w:val="00BC6654"/>
    <w:rsid w:val="00BC73AB"/>
    <w:rsid w:val="00BC7959"/>
    <w:rsid w:val="00BD02BF"/>
    <w:rsid w:val="00BD0515"/>
    <w:rsid w:val="00BD0A6F"/>
    <w:rsid w:val="00BD0C2E"/>
    <w:rsid w:val="00BD1A35"/>
    <w:rsid w:val="00BD1B01"/>
    <w:rsid w:val="00BD2AAC"/>
    <w:rsid w:val="00BD2D7D"/>
    <w:rsid w:val="00BD2FB1"/>
    <w:rsid w:val="00BD332D"/>
    <w:rsid w:val="00BD3829"/>
    <w:rsid w:val="00BD3A8E"/>
    <w:rsid w:val="00BD407A"/>
    <w:rsid w:val="00BD4139"/>
    <w:rsid w:val="00BD523B"/>
    <w:rsid w:val="00BD6782"/>
    <w:rsid w:val="00BD6878"/>
    <w:rsid w:val="00BD7142"/>
    <w:rsid w:val="00BD717D"/>
    <w:rsid w:val="00BD78E9"/>
    <w:rsid w:val="00BE0B4C"/>
    <w:rsid w:val="00BE0FEF"/>
    <w:rsid w:val="00BE1266"/>
    <w:rsid w:val="00BE15A6"/>
    <w:rsid w:val="00BE18DE"/>
    <w:rsid w:val="00BE1E11"/>
    <w:rsid w:val="00BE1F87"/>
    <w:rsid w:val="00BE2771"/>
    <w:rsid w:val="00BE2EEE"/>
    <w:rsid w:val="00BE42CA"/>
    <w:rsid w:val="00BE44C4"/>
    <w:rsid w:val="00BE5040"/>
    <w:rsid w:val="00BE55A0"/>
    <w:rsid w:val="00BE5FA8"/>
    <w:rsid w:val="00BE6509"/>
    <w:rsid w:val="00BE6F4D"/>
    <w:rsid w:val="00BE7898"/>
    <w:rsid w:val="00BF0763"/>
    <w:rsid w:val="00BF0A93"/>
    <w:rsid w:val="00BF13C4"/>
    <w:rsid w:val="00BF1582"/>
    <w:rsid w:val="00BF3085"/>
    <w:rsid w:val="00BF3476"/>
    <w:rsid w:val="00BF3540"/>
    <w:rsid w:val="00BF3FCA"/>
    <w:rsid w:val="00BF440D"/>
    <w:rsid w:val="00BF4506"/>
    <w:rsid w:val="00BF4668"/>
    <w:rsid w:val="00BF51DA"/>
    <w:rsid w:val="00BF5A9B"/>
    <w:rsid w:val="00BF5E0D"/>
    <w:rsid w:val="00BF5EE6"/>
    <w:rsid w:val="00C0088A"/>
    <w:rsid w:val="00C01387"/>
    <w:rsid w:val="00C02A99"/>
    <w:rsid w:val="00C030D0"/>
    <w:rsid w:val="00C030EE"/>
    <w:rsid w:val="00C037FA"/>
    <w:rsid w:val="00C038F2"/>
    <w:rsid w:val="00C04EDF"/>
    <w:rsid w:val="00C055F0"/>
    <w:rsid w:val="00C05917"/>
    <w:rsid w:val="00C05CE1"/>
    <w:rsid w:val="00C05FE9"/>
    <w:rsid w:val="00C06774"/>
    <w:rsid w:val="00C067B8"/>
    <w:rsid w:val="00C06D11"/>
    <w:rsid w:val="00C10C1D"/>
    <w:rsid w:val="00C11436"/>
    <w:rsid w:val="00C11798"/>
    <w:rsid w:val="00C119CB"/>
    <w:rsid w:val="00C11B99"/>
    <w:rsid w:val="00C12514"/>
    <w:rsid w:val="00C1265E"/>
    <w:rsid w:val="00C1367C"/>
    <w:rsid w:val="00C14191"/>
    <w:rsid w:val="00C14B27"/>
    <w:rsid w:val="00C1503E"/>
    <w:rsid w:val="00C154C4"/>
    <w:rsid w:val="00C155E3"/>
    <w:rsid w:val="00C157C4"/>
    <w:rsid w:val="00C15F92"/>
    <w:rsid w:val="00C16946"/>
    <w:rsid w:val="00C16C06"/>
    <w:rsid w:val="00C172EC"/>
    <w:rsid w:val="00C17AD1"/>
    <w:rsid w:val="00C17AFB"/>
    <w:rsid w:val="00C17B55"/>
    <w:rsid w:val="00C17E6D"/>
    <w:rsid w:val="00C204FA"/>
    <w:rsid w:val="00C20866"/>
    <w:rsid w:val="00C20A79"/>
    <w:rsid w:val="00C2134E"/>
    <w:rsid w:val="00C2151F"/>
    <w:rsid w:val="00C220BA"/>
    <w:rsid w:val="00C22208"/>
    <w:rsid w:val="00C22A99"/>
    <w:rsid w:val="00C22D97"/>
    <w:rsid w:val="00C23AD4"/>
    <w:rsid w:val="00C24100"/>
    <w:rsid w:val="00C24282"/>
    <w:rsid w:val="00C2448A"/>
    <w:rsid w:val="00C2464A"/>
    <w:rsid w:val="00C261CC"/>
    <w:rsid w:val="00C300D7"/>
    <w:rsid w:val="00C30363"/>
    <w:rsid w:val="00C303CF"/>
    <w:rsid w:val="00C31BF5"/>
    <w:rsid w:val="00C32EE3"/>
    <w:rsid w:val="00C33546"/>
    <w:rsid w:val="00C3583E"/>
    <w:rsid w:val="00C3620A"/>
    <w:rsid w:val="00C36256"/>
    <w:rsid w:val="00C363C0"/>
    <w:rsid w:val="00C366AD"/>
    <w:rsid w:val="00C368CB"/>
    <w:rsid w:val="00C371AE"/>
    <w:rsid w:val="00C40059"/>
    <w:rsid w:val="00C40A3B"/>
    <w:rsid w:val="00C40C66"/>
    <w:rsid w:val="00C410D8"/>
    <w:rsid w:val="00C416C2"/>
    <w:rsid w:val="00C41703"/>
    <w:rsid w:val="00C41B86"/>
    <w:rsid w:val="00C4201C"/>
    <w:rsid w:val="00C43E66"/>
    <w:rsid w:val="00C43F8A"/>
    <w:rsid w:val="00C4553D"/>
    <w:rsid w:val="00C4649D"/>
    <w:rsid w:val="00C46ABB"/>
    <w:rsid w:val="00C46B13"/>
    <w:rsid w:val="00C479CD"/>
    <w:rsid w:val="00C50BA6"/>
    <w:rsid w:val="00C50BDA"/>
    <w:rsid w:val="00C51099"/>
    <w:rsid w:val="00C52A18"/>
    <w:rsid w:val="00C542DB"/>
    <w:rsid w:val="00C54B60"/>
    <w:rsid w:val="00C55EAF"/>
    <w:rsid w:val="00C56232"/>
    <w:rsid w:val="00C568AC"/>
    <w:rsid w:val="00C569C2"/>
    <w:rsid w:val="00C6106D"/>
    <w:rsid w:val="00C6131C"/>
    <w:rsid w:val="00C615BF"/>
    <w:rsid w:val="00C618DC"/>
    <w:rsid w:val="00C619B8"/>
    <w:rsid w:val="00C622BC"/>
    <w:rsid w:val="00C630D1"/>
    <w:rsid w:val="00C648B1"/>
    <w:rsid w:val="00C64CDE"/>
    <w:rsid w:val="00C65AB2"/>
    <w:rsid w:val="00C664E4"/>
    <w:rsid w:val="00C66627"/>
    <w:rsid w:val="00C70037"/>
    <w:rsid w:val="00C70A8D"/>
    <w:rsid w:val="00C70E69"/>
    <w:rsid w:val="00C71279"/>
    <w:rsid w:val="00C712AB"/>
    <w:rsid w:val="00C72D86"/>
    <w:rsid w:val="00C731B8"/>
    <w:rsid w:val="00C7323A"/>
    <w:rsid w:val="00C74E17"/>
    <w:rsid w:val="00C752B2"/>
    <w:rsid w:val="00C7570F"/>
    <w:rsid w:val="00C76065"/>
    <w:rsid w:val="00C773CA"/>
    <w:rsid w:val="00C77575"/>
    <w:rsid w:val="00C776C6"/>
    <w:rsid w:val="00C77DD0"/>
    <w:rsid w:val="00C812CC"/>
    <w:rsid w:val="00C82491"/>
    <w:rsid w:val="00C8277E"/>
    <w:rsid w:val="00C832F6"/>
    <w:rsid w:val="00C83683"/>
    <w:rsid w:val="00C839DC"/>
    <w:rsid w:val="00C83A3B"/>
    <w:rsid w:val="00C84553"/>
    <w:rsid w:val="00C85C92"/>
    <w:rsid w:val="00C85EB1"/>
    <w:rsid w:val="00C8605C"/>
    <w:rsid w:val="00C87C37"/>
    <w:rsid w:val="00C87DFB"/>
    <w:rsid w:val="00C91425"/>
    <w:rsid w:val="00C914C8"/>
    <w:rsid w:val="00C91785"/>
    <w:rsid w:val="00C91BB4"/>
    <w:rsid w:val="00C91C8C"/>
    <w:rsid w:val="00C924C1"/>
    <w:rsid w:val="00C92A1C"/>
    <w:rsid w:val="00C92C84"/>
    <w:rsid w:val="00C93910"/>
    <w:rsid w:val="00C939F5"/>
    <w:rsid w:val="00C94038"/>
    <w:rsid w:val="00C94578"/>
    <w:rsid w:val="00C971E6"/>
    <w:rsid w:val="00C974E1"/>
    <w:rsid w:val="00CA015B"/>
    <w:rsid w:val="00CA0617"/>
    <w:rsid w:val="00CA099A"/>
    <w:rsid w:val="00CA1452"/>
    <w:rsid w:val="00CA25D2"/>
    <w:rsid w:val="00CA30D6"/>
    <w:rsid w:val="00CA34D7"/>
    <w:rsid w:val="00CA3948"/>
    <w:rsid w:val="00CA6F67"/>
    <w:rsid w:val="00CA7B9E"/>
    <w:rsid w:val="00CB0612"/>
    <w:rsid w:val="00CB108F"/>
    <w:rsid w:val="00CB126C"/>
    <w:rsid w:val="00CB17BE"/>
    <w:rsid w:val="00CB1BC0"/>
    <w:rsid w:val="00CB2245"/>
    <w:rsid w:val="00CB2565"/>
    <w:rsid w:val="00CB2C71"/>
    <w:rsid w:val="00CB3C1E"/>
    <w:rsid w:val="00CB3C87"/>
    <w:rsid w:val="00CB47C9"/>
    <w:rsid w:val="00CB4D1B"/>
    <w:rsid w:val="00CB5571"/>
    <w:rsid w:val="00CB5A4C"/>
    <w:rsid w:val="00CB5C5B"/>
    <w:rsid w:val="00CB5F06"/>
    <w:rsid w:val="00CB6810"/>
    <w:rsid w:val="00CB71FB"/>
    <w:rsid w:val="00CB7291"/>
    <w:rsid w:val="00CB72E7"/>
    <w:rsid w:val="00CC0144"/>
    <w:rsid w:val="00CC0756"/>
    <w:rsid w:val="00CC0CC2"/>
    <w:rsid w:val="00CC2013"/>
    <w:rsid w:val="00CC40BC"/>
    <w:rsid w:val="00CC47E0"/>
    <w:rsid w:val="00CC4992"/>
    <w:rsid w:val="00CC49C0"/>
    <w:rsid w:val="00CC5463"/>
    <w:rsid w:val="00CC568B"/>
    <w:rsid w:val="00CC626E"/>
    <w:rsid w:val="00CC695C"/>
    <w:rsid w:val="00CD0CCB"/>
    <w:rsid w:val="00CD1992"/>
    <w:rsid w:val="00CD1D4D"/>
    <w:rsid w:val="00CD2EA6"/>
    <w:rsid w:val="00CD2EC1"/>
    <w:rsid w:val="00CD2F4C"/>
    <w:rsid w:val="00CD336A"/>
    <w:rsid w:val="00CD40D3"/>
    <w:rsid w:val="00CD4673"/>
    <w:rsid w:val="00CD47C8"/>
    <w:rsid w:val="00CD56C1"/>
    <w:rsid w:val="00CD5FB5"/>
    <w:rsid w:val="00CD647F"/>
    <w:rsid w:val="00CD6517"/>
    <w:rsid w:val="00CD7352"/>
    <w:rsid w:val="00CD7BF8"/>
    <w:rsid w:val="00CD7D9B"/>
    <w:rsid w:val="00CE0BBD"/>
    <w:rsid w:val="00CE0E2A"/>
    <w:rsid w:val="00CE13E3"/>
    <w:rsid w:val="00CE1A35"/>
    <w:rsid w:val="00CE1C9C"/>
    <w:rsid w:val="00CE3B88"/>
    <w:rsid w:val="00CE3C45"/>
    <w:rsid w:val="00CE41C8"/>
    <w:rsid w:val="00CE4526"/>
    <w:rsid w:val="00CE46C0"/>
    <w:rsid w:val="00CE4D73"/>
    <w:rsid w:val="00CE5013"/>
    <w:rsid w:val="00CE5577"/>
    <w:rsid w:val="00CE57D4"/>
    <w:rsid w:val="00CE5E06"/>
    <w:rsid w:val="00CE61C7"/>
    <w:rsid w:val="00CE620A"/>
    <w:rsid w:val="00CE763C"/>
    <w:rsid w:val="00CF005D"/>
    <w:rsid w:val="00CF01BD"/>
    <w:rsid w:val="00CF04BD"/>
    <w:rsid w:val="00CF24B3"/>
    <w:rsid w:val="00CF2736"/>
    <w:rsid w:val="00CF2F53"/>
    <w:rsid w:val="00CF3458"/>
    <w:rsid w:val="00CF35B8"/>
    <w:rsid w:val="00CF3A5F"/>
    <w:rsid w:val="00CF43E0"/>
    <w:rsid w:val="00CF4BAC"/>
    <w:rsid w:val="00CF633B"/>
    <w:rsid w:val="00D00C00"/>
    <w:rsid w:val="00D0132A"/>
    <w:rsid w:val="00D013B3"/>
    <w:rsid w:val="00D016D1"/>
    <w:rsid w:val="00D01B99"/>
    <w:rsid w:val="00D01CE9"/>
    <w:rsid w:val="00D02266"/>
    <w:rsid w:val="00D02312"/>
    <w:rsid w:val="00D02E78"/>
    <w:rsid w:val="00D03672"/>
    <w:rsid w:val="00D040C5"/>
    <w:rsid w:val="00D04EFC"/>
    <w:rsid w:val="00D050AD"/>
    <w:rsid w:val="00D051BF"/>
    <w:rsid w:val="00D0530B"/>
    <w:rsid w:val="00D059D4"/>
    <w:rsid w:val="00D05E7A"/>
    <w:rsid w:val="00D06E4F"/>
    <w:rsid w:val="00D07282"/>
    <w:rsid w:val="00D07841"/>
    <w:rsid w:val="00D07BF1"/>
    <w:rsid w:val="00D07C0F"/>
    <w:rsid w:val="00D07E66"/>
    <w:rsid w:val="00D102F0"/>
    <w:rsid w:val="00D1102B"/>
    <w:rsid w:val="00D11105"/>
    <w:rsid w:val="00D119A4"/>
    <w:rsid w:val="00D11ED1"/>
    <w:rsid w:val="00D11F44"/>
    <w:rsid w:val="00D12064"/>
    <w:rsid w:val="00D12FD0"/>
    <w:rsid w:val="00D13728"/>
    <w:rsid w:val="00D137BC"/>
    <w:rsid w:val="00D14833"/>
    <w:rsid w:val="00D156B2"/>
    <w:rsid w:val="00D15784"/>
    <w:rsid w:val="00D16324"/>
    <w:rsid w:val="00D16424"/>
    <w:rsid w:val="00D16B90"/>
    <w:rsid w:val="00D171BA"/>
    <w:rsid w:val="00D239E8"/>
    <w:rsid w:val="00D24088"/>
    <w:rsid w:val="00D24584"/>
    <w:rsid w:val="00D25DC0"/>
    <w:rsid w:val="00D25DFD"/>
    <w:rsid w:val="00D26CBA"/>
    <w:rsid w:val="00D27C94"/>
    <w:rsid w:val="00D27F6B"/>
    <w:rsid w:val="00D30629"/>
    <w:rsid w:val="00D30C9D"/>
    <w:rsid w:val="00D30ECA"/>
    <w:rsid w:val="00D30F26"/>
    <w:rsid w:val="00D31DC5"/>
    <w:rsid w:val="00D33105"/>
    <w:rsid w:val="00D34D3F"/>
    <w:rsid w:val="00D4012C"/>
    <w:rsid w:val="00D403E5"/>
    <w:rsid w:val="00D415C0"/>
    <w:rsid w:val="00D41601"/>
    <w:rsid w:val="00D43A29"/>
    <w:rsid w:val="00D44376"/>
    <w:rsid w:val="00D453CB"/>
    <w:rsid w:val="00D45824"/>
    <w:rsid w:val="00D45DC5"/>
    <w:rsid w:val="00D460AE"/>
    <w:rsid w:val="00D47E8A"/>
    <w:rsid w:val="00D50A8B"/>
    <w:rsid w:val="00D50B51"/>
    <w:rsid w:val="00D50D46"/>
    <w:rsid w:val="00D50DB6"/>
    <w:rsid w:val="00D51090"/>
    <w:rsid w:val="00D51983"/>
    <w:rsid w:val="00D52715"/>
    <w:rsid w:val="00D536E0"/>
    <w:rsid w:val="00D53EFE"/>
    <w:rsid w:val="00D5403E"/>
    <w:rsid w:val="00D548EA"/>
    <w:rsid w:val="00D54E9A"/>
    <w:rsid w:val="00D553E7"/>
    <w:rsid w:val="00D56AAA"/>
    <w:rsid w:val="00D56B2C"/>
    <w:rsid w:val="00D56E7C"/>
    <w:rsid w:val="00D57B99"/>
    <w:rsid w:val="00D57C14"/>
    <w:rsid w:val="00D61DFD"/>
    <w:rsid w:val="00D62102"/>
    <w:rsid w:val="00D6319D"/>
    <w:rsid w:val="00D63492"/>
    <w:rsid w:val="00D647CF"/>
    <w:rsid w:val="00D64D6C"/>
    <w:rsid w:val="00D64D8B"/>
    <w:rsid w:val="00D65C71"/>
    <w:rsid w:val="00D67E9D"/>
    <w:rsid w:val="00D703F8"/>
    <w:rsid w:val="00D709D5"/>
    <w:rsid w:val="00D7188E"/>
    <w:rsid w:val="00D71A13"/>
    <w:rsid w:val="00D727C9"/>
    <w:rsid w:val="00D72973"/>
    <w:rsid w:val="00D73010"/>
    <w:rsid w:val="00D730D8"/>
    <w:rsid w:val="00D733D1"/>
    <w:rsid w:val="00D735E4"/>
    <w:rsid w:val="00D74AF5"/>
    <w:rsid w:val="00D74EE4"/>
    <w:rsid w:val="00D758B4"/>
    <w:rsid w:val="00D75FF5"/>
    <w:rsid w:val="00D760CA"/>
    <w:rsid w:val="00D76A68"/>
    <w:rsid w:val="00D77458"/>
    <w:rsid w:val="00D776C1"/>
    <w:rsid w:val="00D77951"/>
    <w:rsid w:val="00D77D6F"/>
    <w:rsid w:val="00D77FAB"/>
    <w:rsid w:val="00D80ACE"/>
    <w:rsid w:val="00D813A3"/>
    <w:rsid w:val="00D820CE"/>
    <w:rsid w:val="00D821CB"/>
    <w:rsid w:val="00D824A4"/>
    <w:rsid w:val="00D83046"/>
    <w:rsid w:val="00D83B27"/>
    <w:rsid w:val="00D83E5E"/>
    <w:rsid w:val="00D85268"/>
    <w:rsid w:val="00D85E7F"/>
    <w:rsid w:val="00D863EB"/>
    <w:rsid w:val="00D86401"/>
    <w:rsid w:val="00D868C3"/>
    <w:rsid w:val="00D87EE1"/>
    <w:rsid w:val="00D90D00"/>
    <w:rsid w:val="00D910C5"/>
    <w:rsid w:val="00D91AE6"/>
    <w:rsid w:val="00D921F6"/>
    <w:rsid w:val="00D925F9"/>
    <w:rsid w:val="00D93054"/>
    <w:rsid w:val="00D934A3"/>
    <w:rsid w:val="00D93D77"/>
    <w:rsid w:val="00D946DC"/>
    <w:rsid w:val="00D9520F"/>
    <w:rsid w:val="00D95562"/>
    <w:rsid w:val="00D95EAE"/>
    <w:rsid w:val="00D9607A"/>
    <w:rsid w:val="00D96FE7"/>
    <w:rsid w:val="00D9727C"/>
    <w:rsid w:val="00D974C3"/>
    <w:rsid w:val="00D9792F"/>
    <w:rsid w:val="00D97E73"/>
    <w:rsid w:val="00DA0378"/>
    <w:rsid w:val="00DA03E2"/>
    <w:rsid w:val="00DA0856"/>
    <w:rsid w:val="00DA18CE"/>
    <w:rsid w:val="00DA1EC7"/>
    <w:rsid w:val="00DA2777"/>
    <w:rsid w:val="00DA3C6A"/>
    <w:rsid w:val="00DA57B1"/>
    <w:rsid w:val="00DA79F2"/>
    <w:rsid w:val="00DB01E6"/>
    <w:rsid w:val="00DB03F3"/>
    <w:rsid w:val="00DB125A"/>
    <w:rsid w:val="00DB1C99"/>
    <w:rsid w:val="00DB207B"/>
    <w:rsid w:val="00DB2392"/>
    <w:rsid w:val="00DB263D"/>
    <w:rsid w:val="00DB28A4"/>
    <w:rsid w:val="00DB297D"/>
    <w:rsid w:val="00DB2BE8"/>
    <w:rsid w:val="00DB43B3"/>
    <w:rsid w:val="00DB4E72"/>
    <w:rsid w:val="00DB71A1"/>
    <w:rsid w:val="00DB7394"/>
    <w:rsid w:val="00DB74AE"/>
    <w:rsid w:val="00DB78D2"/>
    <w:rsid w:val="00DC005E"/>
    <w:rsid w:val="00DC06B0"/>
    <w:rsid w:val="00DC1DDD"/>
    <w:rsid w:val="00DC1ED5"/>
    <w:rsid w:val="00DC1F99"/>
    <w:rsid w:val="00DC25EC"/>
    <w:rsid w:val="00DC26A8"/>
    <w:rsid w:val="00DC50A7"/>
    <w:rsid w:val="00DC6B89"/>
    <w:rsid w:val="00DC6F2D"/>
    <w:rsid w:val="00DC714C"/>
    <w:rsid w:val="00DC7BC0"/>
    <w:rsid w:val="00DD1B39"/>
    <w:rsid w:val="00DD1B8E"/>
    <w:rsid w:val="00DD1CC4"/>
    <w:rsid w:val="00DD2297"/>
    <w:rsid w:val="00DD27F4"/>
    <w:rsid w:val="00DD403B"/>
    <w:rsid w:val="00DD5247"/>
    <w:rsid w:val="00DD539F"/>
    <w:rsid w:val="00DD566B"/>
    <w:rsid w:val="00DD73DE"/>
    <w:rsid w:val="00DD78E8"/>
    <w:rsid w:val="00DE05A3"/>
    <w:rsid w:val="00DE0994"/>
    <w:rsid w:val="00DE0997"/>
    <w:rsid w:val="00DE1468"/>
    <w:rsid w:val="00DE1877"/>
    <w:rsid w:val="00DE352C"/>
    <w:rsid w:val="00DE38A7"/>
    <w:rsid w:val="00DE4C64"/>
    <w:rsid w:val="00DE4D70"/>
    <w:rsid w:val="00DE5027"/>
    <w:rsid w:val="00DE5E42"/>
    <w:rsid w:val="00DE7A02"/>
    <w:rsid w:val="00DF04B3"/>
    <w:rsid w:val="00DF0698"/>
    <w:rsid w:val="00DF0EB9"/>
    <w:rsid w:val="00DF1120"/>
    <w:rsid w:val="00DF21BB"/>
    <w:rsid w:val="00DF3A07"/>
    <w:rsid w:val="00DF47DB"/>
    <w:rsid w:val="00DF483F"/>
    <w:rsid w:val="00DF4A62"/>
    <w:rsid w:val="00DF533C"/>
    <w:rsid w:val="00DF5B96"/>
    <w:rsid w:val="00DF5ED0"/>
    <w:rsid w:val="00DF77F9"/>
    <w:rsid w:val="00DF7CE0"/>
    <w:rsid w:val="00E00931"/>
    <w:rsid w:val="00E00CBC"/>
    <w:rsid w:val="00E016AA"/>
    <w:rsid w:val="00E01A1F"/>
    <w:rsid w:val="00E01ABB"/>
    <w:rsid w:val="00E023CD"/>
    <w:rsid w:val="00E02439"/>
    <w:rsid w:val="00E03820"/>
    <w:rsid w:val="00E04224"/>
    <w:rsid w:val="00E0441B"/>
    <w:rsid w:val="00E04595"/>
    <w:rsid w:val="00E0465B"/>
    <w:rsid w:val="00E04919"/>
    <w:rsid w:val="00E04CE0"/>
    <w:rsid w:val="00E04EF6"/>
    <w:rsid w:val="00E05387"/>
    <w:rsid w:val="00E0547C"/>
    <w:rsid w:val="00E06A61"/>
    <w:rsid w:val="00E06CD9"/>
    <w:rsid w:val="00E10040"/>
    <w:rsid w:val="00E1009A"/>
    <w:rsid w:val="00E107C8"/>
    <w:rsid w:val="00E11EBA"/>
    <w:rsid w:val="00E12180"/>
    <w:rsid w:val="00E129F0"/>
    <w:rsid w:val="00E12A97"/>
    <w:rsid w:val="00E14AD2"/>
    <w:rsid w:val="00E14D65"/>
    <w:rsid w:val="00E15204"/>
    <w:rsid w:val="00E15734"/>
    <w:rsid w:val="00E15A49"/>
    <w:rsid w:val="00E15CC0"/>
    <w:rsid w:val="00E168AB"/>
    <w:rsid w:val="00E178F4"/>
    <w:rsid w:val="00E20225"/>
    <w:rsid w:val="00E20480"/>
    <w:rsid w:val="00E20B35"/>
    <w:rsid w:val="00E20C34"/>
    <w:rsid w:val="00E20DAD"/>
    <w:rsid w:val="00E20FE2"/>
    <w:rsid w:val="00E2236E"/>
    <w:rsid w:val="00E223B7"/>
    <w:rsid w:val="00E23B05"/>
    <w:rsid w:val="00E23B51"/>
    <w:rsid w:val="00E24162"/>
    <w:rsid w:val="00E2422F"/>
    <w:rsid w:val="00E24866"/>
    <w:rsid w:val="00E24FDA"/>
    <w:rsid w:val="00E252B5"/>
    <w:rsid w:val="00E262C1"/>
    <w:rsid w:val="00E26CAB"/>
    <w:rsid w:val="00E27C59"/>
    <w:rsid w:val="00E3100B"/>
    <w:rsid w:val="00E3113A"/>
    <w:rsid w:val="00E316D0"/>
    <w:rsid w:val="00E32494"/>
    <w:rsid w:val="00E327BE"/>
    <w:rsid w:val="00E32805"/>
    <w:rsid w:val="00E344F8"/>
    <w:rsid w:val="00E34BA0"/>
    <w:rsid w:val="00E35A32"/>
    <w:rsid w:val="00E35FD1"/>
    <w:rsid w:val="00E369F1"/>
    <w:rsid w:val="00E36B41"/>
    <w:rsid w:val="00E3767E"/>
    <w:rsid w:val="00E3784E"/>
    <w:rsid w:val="00E4008A"/>
    <w:rsid w:val="00E40DD1"/>
    <w:rsid w:val="00E42357"/>
    <w:rsid w:val="00E427C7"/>
    <w:rsid w:val="00E42D69"/>
    <w:rsid w:val="00E42DC9"/>
    <w:rsid w:val="00E44D3E"/>
    <w:rsid w:val="00E4516F"/>
    <w:rsid w:val="00E454F2"/>
    <w:rsid w:val="00E461FB"/>
    <w:rsid w:val="00E46E5B"/>
    <w:rsid w:val="00E477A8"/>
    <w:rsid w:val="00E501F0"/>
    <w:rsid w:val="00E50545"/>
    <w:rsid w:val="00E50697"/>
    <w:rsid w:val="00E51C7B"/>
    <w:rsid w:val="00E529D5"/>
    <w:rsid w:val="00E52D16"/>
    <w:rsid w:val="00E5349B"/>
    <w:rsid w:val="00E53587"/>
    <w:rsid w:val="00E53ADE"/>
    <w:rsid w:val="00E54128"/>
    <w:rsid w:val="00E54319"/>
    <w:rsid w:val="00E549E7"/>
    <w:rsid w:val="00E554D0"/>
    <w:rsid w:val="00E55AC4"/>
    <w:rsid w:val="00E56C48"/>
    <w:rsid w:val="00E56CC3"/>
    <w:rsid w:val="00E57E34"/>
    <w:rsid w:val="00E600C6"/>
    <w:rsid w:val="00E60A6B"/>
    <w:rsid w:val="00E61C68"/>
    <w:rsid w:val="00E6213B"/>
    <w:rsid w:val="00E62CB4"/>
    <w:rsid w:val="00E62D24"/>
    <w:rsid w:val="00E64357"/>
    <w:rsid w:val="00E6531D"/>
    <w:rsid w:val="00E6581D"/>
    <w:rsid w:val="00E65B48"/>
    <w:rsid w:val="00E65DE2"/>
    <w:rsid w:val="00E65EB5"/>
    <w:rsid w:val="00E66185"/>
    <w:rsid w:val="00E66C75"/>
    <w:rsid w:val="00E67385"/>
    <w:rsid w:val="00E674EF"/>
    <w:rsid w:val="00E675BC"/>
    <w:rsid w:val="00E67BED"/>
    <w:rsid w:val="00E70659"/>
    <w:rsid w:val="00E70CDE"/>
    <w:rsid w:val="00E7109C"/>
    <w:rsid w:val="00E717BD"/>
    <w:rsid w:val="00E71C72"/>
    <w:rsid w:val="00E7201A"/>
    <w:rsid w:val="00E73373"/>
    <w:rsid w:val="00E737A7"/>
    <w:rsid w:val="00E74A14"/>
    <w:rsid w:val="00E74BAC"/>
    <w:rsid w:val="00E765EA"/>
    <w:rsid w:val="00E7684E"/>
    <w:rsid w:val="00E76907"/>
    <w:rsid w:val="00E77142"/>
    <w:rsid w:val="00E7758C"/>
    <w:rsid w:val="00E80C05"/>
    <w:rsid w:val="00E80E13"/>
    <w:rsid w:val="00E81BF1"/>
    <w:rsid w:val="00E82340"/>
    <w:rsid w:val="00E832EE"/>
    <w:rsid w:val="00E83BA4"/>
    <w:rsid w:val="00E83BDA"/>
    <w:rsid w:val="00E846C7"/>
    <w:rsid w:val="00E84A83"/>
    <w:rsid w:val="00E855C4"/>
    <w:rsid w:val="00E85A57"/>
    <w:rsid w:val="00E85D4C"/>
    <w:rsid w:val="00E85D93"/>
    <w:rsid w:val="00E8644E"/>
    <w:rsid w:val="00E870CC"/>
    <w:rsid w:val="00E87982"/>
    <w:rsid w:val="00E90231"/>
    <w:rsid w:val="00E9068D"/>
    <w:rsid w:val="00E90705"/>
    <w:rsid w:val="00E91050"/>
    <w:rsid w:val="00E911B2"/>
    <w:rsid w:val="00E91E24"/>
    <w:rsid w:val="00E91ECB"/>
    <w:rsid w:val="00E92294"/>
    <w:rsid w:val="00E92345"/>
    <w:rsid w:val="00E92C2A"/>
    <w:rsid w:val="00E932B3"/>
    <w:rsid w:val="00E932B9"/>
    <w:rsid w:val="00E932CD"/>
    <w:rsid w:val="00E9364E"/>
    <w:rsid w:val="00E940B7"/>
    <w:rsid w:val="00E94983"/>
    <w:rsid w:val="00E94F23"/>
    <w:rsid w:val="00E95275"/>
    <w:rsid w:val="00E95629"/>
    <w:rsid w:val="00E95902"/>
    <w:rsid w:val="00E96227"/>
    <w:rsid w:val="00E9657A"/>
    <w:rsid w:val="00E96712"/>
    <w:rsid w:val="00E974C7"/>
    <w:rsid w:val="00E97683"/>
    <w:rsid w:val="00E97838"/>
    <w:rsid w:val="00E97D26"/>
    <w:rsid w:val="00EA0C12"/>
    <w:rsid w:val="00EA0E32"/>
    <w:rsid w:val="00EA0F19"/>
    <w:rsid w:val="00EA1871"/>
    <w:rsid w:val="00EA2C3C"/>
    <w:rsid w:val="00EA35D1"/>
    <w:rsid w:val="00EA5061"/>
    <w:rsid w:val="00EA520D"/>
    <w:rsid w:val="00EA533F"/>
    <w:rsid w:val="00EA56B5"/>
    <w:rsid w:val="00EA5BF5"/>
    <w:rsid w:val="00EA5F75"/>
    <w:rsid w:val="00EA6A4B"/>
    <w:rsid w:val="00EA6DD4"/>
    <w:rsid w:val="00EB035F"/>
    <w:rsid w:val="00EB162D"/>
    <w:rsid w:val="00EB17DE"/>
    <w:rsid w:val="00EB18F2"/>
    <w:rsid w:val="00EB31F6"/>
    <w:rsid w:val="00EB4C81"/>
    <w:rsid w:val="00EB4EB3"/>
    <w:rsid w:val="00EB5029"/>
    <w:rsid w:val="00EB5B3F"/>
    <w:rsid w:val="00EB6F54"/>
    <w:rsid w:val="00EB77A5"/>
    <w:rsid w:val="00EC0062"/>
    <w:rsid w:val="00EC0194"/>
    <w:rsid w:val="00EC0A91"/>
    <w:rsid w:val="00EC135B"/>
    <w:rsid w:val="00EC186C"/>
    <w:rsid w:val="00EC1C59"/>
    <w:rsid w:val="00EC1CF8"/>
    <w:rsid w:val="00EC26E9"/>
    <w:rsid w:val="00EC3D30"/>
    <w:rsid w:val="00EC41F4"/>
    <w:rsid w:val="00EC46FB"/>
    <w:rsid w:val="00EC4DD3"/>
    <w:rsid w:val="00EC518A"/>
    <w:rsid w:val="00EC566F"/>
    <w:rsid w:val="00EC5DC7"/>
    <w:rsid w:val="00EC61A6"/>
    <w:rsid w:val="00EC6632"/>
    <w:rsid w:val="00EC665D"/>
    <w:rsid w:val="00EC7608"/>
    <w:rsid w:val="00EC7611"/>
    <w:rsid w:val="00EC7EA4"/>
    <w:rsid w:val="00ED00E7"/>
    <w:rsid w:val="00ED02FD"/>
    <w:rsid w:val="00ED13EB"/>
    <w:rsid w:val="00ED1B26"/>
    <w:rsid w:val="00ED1B82"/>
    <w:rsid w:val="00ED1C5D"/>
    <w:rsid w:val="00ED22F3"/>
    <w:rsid w:val="00ED23DD"/>
    <w:rsid w:val="00ED2E24"/>
    <w:rsid w:val="00ED34A2"/>
    <w:rsid w:val="00ED3A80"/>
    <w:rsid w:val="00ED4CAC"/>
    <w:rsid w:val="00ED56DD"/>
    <w:rsid w:val="00ED6394"/>
    <w:rsid w:val="00ED6D60"/>
    <w:rsid w:val="00ED7B2D"/>
    <w:rsid w:val="00EE07AD"/>
    <w:rsid w:val="00EE0837"/>
    <w:rsid w:val="00EE0DA1"/>
    <w:rsid w:val="00EE1785"/>
    <w:rsid w:val="00EE19C7"/>
    <w:rsid w:val="00EE1FC2"/>
    <w:rsid w:val="00EE3509"/>
    <w:rsid w:val="00EE3AFB"/>
    <w:rsid w:val="00EE3E7F"/>
    <w:rsid w:val="00EE3FEC"/>
    <w:rsid w:val="00EE4A0A"/>
    <w:rsid w:val="00EE4ACA"/>
    <w:rsid w:val="00EE4F5C"/>
    <w:rsid w:val="00EE4FFC"/>
    <w:rsid w:val="00EE528E"/>
    <w:rsid w:val="00EE54DF"/>
    <w:rsid w:val="00EE66BC"/>
    <w:rsid w:val="00EE69BD"/>
    <w:rsid w:val="00EE6C3F"/>
    <w:rsid w:val="00EE7C68"/>
    <w:rsid w:val="00EF0283"/>
    <w:rsid w:val="00EF048B"/>
    <w:rsid w:val="00EF0668"/>
    <w:rsid w:val="00EF1812"/>
    <w:rsid w:val="00EF1B20"/>
    <w:rsid w:val="00EF2096"/>
    <w:rsid w:val="00EF22ED"/>
    <w:rsid w:val="00EF2353"/>
    <w:rsid w:val="00EF23EB"/>
    <w:rsid w:val="00EF2431"/>
    <w:rsid w:val="00EF2B4A"/>
    <w:rsid w:val="00EF2BB1"/>
    <w:rsid w:val="00EF2F5D"/>
    <w:rsid w:val="00EF2FF6"/>
    <w:rsid w:val="00EF3AA5"/>
    <w:rsid w:val="00EF3D82"/>
    <w:rsid w:val="00EF408A"/>
    <w:rsid w:val="00EF458A"/>
    <w:rsid w:val="00EF4BB4"/>
    <w:rsid w:val="00EF5CF2"/>
    <w:rsid w:val="00EF6396"/>
    <w:rsid w:val="00EF6589"/>
    <w:rsid w:val="00EF6760"/>
    <w:rsid w:val="00EF713A"/>
    <w:rsid w:val="00EF78B4"/>
    <w:rsid w:val="00F00826"/>
    <w:rsid w:val="00F00A9F"/>
    <w:rsid w:val="00F00DF7"/>
    <w:rsid w:val="00F00F04"/>
    <w:rsid w:val="00F033B8"/>
    <w:rsid w:val="00F04131"/>
    <w:rsid w:val="00F04A18"/>
    <w:rsid w:val="00F054CA"/>
    <w:rsid w:val="00F0551F"/>
    <w:rsid w:val="00F05543"/>
    <w:rsid w:val="00F06CC2"/>
    <w:rsid w:val="00F07263"/>
    <w:rsid w:val="00F10897"/>
    <w:rsid w:val="00F10AD0"/>
    <w:rsid w:val="00F11463"/>
    <w:rsid w:val="00F125E5"/>
    <w:rsid w:val="00F129A0"/>
    <w:rsid w:val="00F12D3E"/>
    <w:rsid w:val="00F1330C"/>
    <w:rsid w:val="00F138CE"/>
    <w:rsid w:val="00F14846"/>
    <w:rsid w:val="00F16418"/>
    <w:rsid w:val="00F1690A"/>
    <w:rsid w:val="00F20ACF"/>
    <w:rsid w:val="00F22406"/>
    <w:rsid w:val="00F22FFE"/>
    <w:rsid w:val="00F2378C"/>
    <w:rsid w:val="00F23FEB"/>
    <w:rsid w:val="00F25318"/>
    <w:rsid w:val="00F2594F"/>
    <w:rsid w:val="00F26002"/>
    <w:rsid w:val="00F261FC"/>
    <w:rsid w:val="00F26EEE"/>
    <w:rsid w:val="00F278F8"/>
    <w:rsid w:val="00F27EBE"/>
    <w:rsid w:val="00F27FA5"/>
    <w:rsid w:val="00F31427"/>
    <w:rsid w:val="00F3174E"/>
    <w:rsid w:val="00F31D8D"/>
    <w:rsid w:val="00F32400"/>
    <w:rsid w:val="00F32740"/>
    <w:rsid w:val="00F32B5D"/>
    <w:rsid w:val="00F32D33"/>
    <w:rsid w:val="00F33259"/>
    <w:rsid w:val="00F33AC9"/>
    <w:rsid w:val="00F33B08"/>
    <w:rsid w:val="00F33E9C"/>
    <w:rsid w:val="00F33EDE"/>
    <w:rsid w:val="00F35165"/>
    <w:rsid w:val="00F360C2"/>
    <w:rsid w:val="00F361D6"/>
    <w:rsid w:val="00F36317"/>
    <w:rsid w:val="00F36364"/>
    <w:rsid w:val="00F36B3D"/>
    <w:rsid w:val="00F37830"/>
    <w:rsid w:val="00F37A2C"/>
    <w:rsid w:val="00F37DE4"/>
    <w:rsid w:val="00F37ECC"/>
    <w:rsid w:val="00F4065B"/>
    <w:rsid w:val="00F40B3E"/>
    <w:rsid w:val="00F40C6E"/>
    <w:rsid w:val="00F41065"/>
    <w:rsid w:val="00F41243"/>
    <w:rsid w:val="00F41351"/>
    <w:rsid w:val="00F423AD"/>
    <w:rsid w:val="00F42D44"/>
    <w:rsid w:val="00F438FF"/>
    <w:rsid w:val="00F43E7D"/>
    <w:rsid w:val="00F4414E"/>
    <w:rsid w:val="00F44197"/>
    <w:rsid w:val="00F450E3"/>
    <w:rsid w:val="00F4551E"/>
    <w:rsid w:val="00F45BE8"/>
    <w:rsid w:val="00F45CFD"/>
    <w:rsid w:val="00F47379"/>
    <w:rsid w:val="00F47F69"/>
    <w:rsid w:val="00F500CE"/>
    <w:rsid w:val="00F503B4"/>
    <w:rsid w:val="00F508CB"/>
    <w:rsid w:val="00F50FB8"/>
    <w:rsid w:val="00F51262"/>
    <w:rsid w:val="00F528B0"/>
    <w:rsid w:val="00F52A3C"/>
    <w:rsid w:val="00F52CAD"/>
    <w:rsid w:val="00F52CDF"/>
    <w:rsid w:val="00F53165"/>
    <w:rsid w:val="00F5428A"/>
    <w:rsid w:val="00F5431B"/>
    <w:rsid w:val="00F549B4"/>
    <w:rsid w:val="00F5562A"/>
    <w:rsid w:val="00F57632"/>
    <w:rsid w:val="00F57A45"/>
    <w:rsid w:val="00F6036B"/>
    <w:rsid w:val="00F60A7A"/>
    <w:rsid w:val="00F6243C"/>
    <w:rsid w:val="00F63909"/>
    <w:rsid w:val="00F64A11"/>
    <w:rsid w:val="00F6542A"/>
    <w:rsid w:val="00F662A6"/>
    <w:rsid w:val="00F66427"/>
    <w:rsid w:val="00F6767B"/>
    <w:rsid w:val="00F67B7A"/>
    <w:rsid w:val="00F7135F"/>
    <w:rsid w:val="00F71821"/>
    <w:rsid w:val="00F72579"/>
    <w:rsid w:val="00F74049"/>
    <w:rsid w:val="00F74087"/>
    <w:rsid w:val="00F74132"/>
    <w:rsid w:val="00F74E17"/>
    <w:rsid w:val="00F74E23"/>
    <w:rsid w:val="00F752F4"/>
    <w:rsid w:val="00F754D8"/>
    <w:rsid w:val="00F75DF7"/>
    <w:rsid w:val="00F75E4C"/>
    <w:rsid w:val="00F7692E"/>
    <w:rsid w:val="00F76F70"/>
    <w:rsid w:val="00F77027"/>
    <w:rsid w:val="00F770B8"/>
    <w:rsid w:val="00F77119"/>
    <w:rsid w:val="00F77E0D"/>
    <w:rsid w:val="00F77E17"/>
    <w:rsid w:val="00F812CE"/>
    <w:rsid w:val="00F814BD"/>
    <w:rsid w:val="00F8234A"/>
    <w:rsid w:val="00F826A3"/>
    <w:rsid w:val="00F83195"/>
    <w:rsid w:val="00F831C1"/>
    <w:rsid w:val="00F844F9"/>
    <w:rsid w:val="00F84C88"/>
    <w:rsid w:val="00F8673E"/>
    <w:rsid w:val="00F86757"/>
    <w:rsid w:val="00F86822"/>
    <w:rsid w:val="00F868A9"/>
    <w:rsid w:val="00F8718E"/>
    <w:rsid w:val="00F87365"/>
    <w:rsid w:val="00F87D66"/>
    <w:rsid w:val="00F9040E"/>
    <w:rsid w:val="00F90695"/>
    <w:rsid w:val="00F91101"/>
    <w:rsid w:val="00F91998"/>
    <w:rsid w:val="00F9204B"/>
    <w:rsid w:val="00F92AF7"/>
    <w:rsid w:val="00F93853"/>
    <w:rsid w:val="00F94053"/>
    <w:rsid w:val="00F945E1"/>
    <w:rsid w:val="00F94715"/>
    <w:rsid w:val="00F94783"/>
    <w:rsid w:val="00F94F5E"/>
    <w:rsid w:val="00F956D7"/>
    <w:rsid w:val="00F95C65"/>
    <w:rsid w:val="00F963E8"/>
    <w:rsid w:val="00F968EB"/>
    <w:rsid w:val="00F96CFD"/>
    <w:rsid w:val="00F9708C"/>
    <w:rsid w:val="00F97500"/>
    <w:rsid w:val="00F97767"/>
    <w:rsid w:val="00F97E90"/>
    <w:rsid w:val="00FA105E"/>
    <w:rsid w:val="00FA1CAE"/>
    <w:rsid w:val="00FA406B"/>
    <w:rsid w:val="00FA4691"/>
    <w:rsid w:val="00FA5FFD"/>
    <w:rsid w:val="00FA6BB9"/>
    <w:rsid w:val="00FA6C14"/>
    <w:rsid w:val="00FA7198"/>
    <w:rsid w:val="00FA71A1"/>
    <w:rsid w:val="00FA74DC"/>
    <w:rsid w:val="00FB046B"/>
    <w:rsid w:val="00FB0FEC"/>
    <w:rsid w:val="00FB1D40"/>
    <w:rsid w:val="00FB427B"/>
    <w:rsid w:val="00FB4FD5"/>
    <w:rsid w:val="00FB53D2"/>
    <w:rsid w:val="00FB5785"/>
    <w:rsid w:val="00FB58A4"/>
    <w:rsid w:val="00FB7449"/>
    <w:rsid w:val="00FC0E45"/>
    <w:rsid w:val="00FC18A1"/>
    <w:rsid w:val="00FC277C"/>
    <w:rsid w:val="00FC2AA1"/>
    <w:rsid w:val="00FC327A"/>
    <w:rsid w:val="00FC3CC4"/>
    <w:rsid w:val="00FC3EB2"/>
    <w:rsid w:val="00FC44BD"/>
    <w:rsid w:val="00FC4FE7"/>
    <w:rsid w:val="00FC585D"/>
    <w:rsid w:val="00FC5E74"/>
    <w:rsid w:val="00FC5F06"/>
    <w:rsid w:val="00FC64DF"/>
    <w:rsid w:val="00FC6CD9"/>
    <w:rsid w:val="00FC791D"/>
    <w:rsid w:val="00FD04DB"/>
    <w:rsid w:val="00FD0950"/>
    <w:rsid w:val="00FD0967"/>
    <w:rsid w:val="00FD14E8"/>
    <w:rsid w:val="00FD1BF5"/>
    <w:rsid w:val="00FD216F"/>
    <w:rsid w:val="00FD22BE"/>
    <w:rsid w:val="00FD23C7"/>
    <w:rsid w:val="00FD249D"/>
    <w:rsid w:val="00FD25D3"/>
    <w:rsid w:val="00FD2A06"/>
    <w:rsid w:val="00FD2AB0"/>
    <w:rsid w:val="00FD34F8"/>
    <w:rsid w:val="00FD39DF"/>
    <w:rsid w:val="00FD447D"/>
    <w:rsid w:val="00FD4703"/>
    <w:rsid w:val="00FD4B61"/>
    <w:rsid w:val="00FD55C7"/>
    <w:rsid w:val="00FD5A04"/>
    <w:rsid w:val="00FD61BB"/>
    <w:rsid w:val="00FD6DA3"/>
    <w:rsid w:val="00FD7446"/>
    <w:rsid w:val="00FD74CD"/>
    <w:rsid w:val="00FE1806"/>
    <w:rsid w:val="00FE25F2"/>
    <w:rsid w:val="00FE38E0"/>
    <w:rsid w:val="00FE40CC"/>
    <w:rsid w:val="00FE42C9"/>
    <w:rsid w:val="00FE4690"/>
    <w:rsid w:val="00FE4B09"/>
    <w:rsid w:val="00FE4CB8"/>
    <w:rsid w:val="00FE510E"/>
    <w:rsid w:val="00FE526E"/>
    <w:rsid w:val="00FE532B"/>
    <w:rsid w:val="00FE6C6F"/>
    <w:rsid w:val="00FE7935"/>
    <w:rsid w:val="00FF0EF8"/>
    <w:rsid w:val="00FF0FD5"/>
    <w:rsid w:val="00FF1632"/>
    <w:rsid w:val="00FF1A97"/>
    <w:rsid w:val="00FF2574"/>
    <w:rsid w:val="00FF2C1C"/>
    <w:rsid w:val="00FF3131"/>
    <w:rsid w:val="00FF3407"/>
    <w:rsid w:val="00FF3495"/>
    <w:rsid w:val="00FF4997"/>
    <w:rsid w:val="00FF50CA"/>
    <w:rsid w:val="00FF5D36"/>
    <w:rsid w:val="00FF6773"/>
    <w:rsid w:val="00FF67A9"/>
    <w:rsid w:val="00FF6D23"/>
    <w:rsid w:val="00FF6F9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7D9433"/>
  <w15:docId w15:val="{D1A1AD12-8443-46AB-9F55-FEA9EE7FA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4080"/>
    <w:pPr>
      <w:spacing w:line="360" w:lineRule="auto"/>
      <w:jc w:val="both"/>
    </w:pPr>
    <w:rPr>
      <w:rFonts w:ascii="Alegreya Sans" w:hAnsi="Alegreya Sans"/>
    </w:rPr>
  </w:style>
  <w:style w:type="paragraph" w:styleId="Titre1">
    <w:name w:val="heading 1"/>
    <w:basedOn w:val="Normal"/>
    <w:next w:val="Normal"/>
    <w:link w:val="Titre1Car"/>
    <w:uiPriority w:val="9"/>
    <w:qFormat/>
    <w:rsid w:val="002C4A27"/>
    <w:pPr>
      <w:keepNext/>
      <w:keepLines/>
      <w:spacing w:before="240" w:after="0"/>
      <w:outlineLvl w:val="0"/>
    </w:pPr>
    <w:rPr>
      <w:rFonts w:eastAsiaTheme="majorEastAsia" w:cstheme="majorBidi"/>
      <w:b/>
      <w:color w:val="262626" w:themeColor="text1" w:themeTint="D9"/>
      <w:sz w:val="32"/>
      <w:szCs w:val="32"/>
    </w:rPr>
  </w:style>
  <w:style w:type="paragraph" w:styleId="Titre2">
    <w:name w:val="heading 2"/>
    <w:basedOn w:val="Normal"/>
    <w:next w:val="Normal"/>
    <w:link w:val="Titre2Car"/>
    <w:uiPriority w:val="9"/>
    <w:unhideWhenUsed/>
    <w:qFormat/>
    <w:rsid w:val="001D4080"/>
    <w:pPr>
      <w:keepNext/>
      <w:keepLines/>
      <w:spacing w:before="40" w:after="0"/>
      <w:outlineLvl w:val="1"/>
    </w:pPr>
    <w:rPr>
      <w:rFonts w:eastAsiaTheme="majorEastAsia" w:cstheme="majorBidi"/>
      <w:b/>
      <w:i/>
      <w:color w:val="262626" w:themeColor="text1" w:themeTint="D9"/>
      <w:sz w:val="28"/>
      <w:szCs w:val="28"/>
    </w:rPr>
  </w:style>
  <w:style w:type="paragraph" w:styleId="Titre3">
    <w:name w:val="heading 3"/>
    <w:basedOn w:val="Normal"/>
    <w:next w:val="Normal"/>
    <w:link w:val="Titre3Car"/>
    <w:uiPriority w:val="9"/>
    <w:semiHidden/>
    <w:unhideWhenUsed/>
    <w:qFormat/>
    <w:rsid w:val="002C4A27"/>
    <w:pPr>
      <w:keepNext/>
      <w:keepLines/>
      <w:spacing w:before="40" w:after="0"/>
      <w:outlineLvl w:val="2"/>
    </w:pPr>
    <w:rPr>
      <w:rFonts w:eastAsiaTheme="majorEastAsia" w:cstheme="majorBidi"/>
      <w:color w:val="0D0D0D" w:themeColor="text1" w:themeTint="F2"/>
      <w:sz w:val="24"/>
      <w:szCs w:val="24"/>
    </w:rPr>
  </w:style>
  <w:style w:type="paragraph" w:styleId="Titre4">
    <w:name w:val="heading 4"/>
    <w:basedOn w:val="Normal"/>
    <w:next w:val="Normal"/>
    <w:link w:val="Titre4Car"/>
    <w:uiPriority w:val="9"/>
    <w:semiHidden/>
    <w:unhideWhenUsed/>
    <w:qFormat/>
    <w:rsid w:val="002C4A27"/>
    <w:pPr>
      <w:keepNext/>
      <w:keepLines/>
      <w:spacing w:before="40" w:after="0"/>
      <w:outlineLvl w:val="3"/>
    </w:pPr>
    <w:rPr>
      <w:rFonts w:asciiTheme="majorHAnsi" w:eastAsiaTheme="majorEastAsia" w:hAnsiTheme="majorHAnsi" w:cstheme="majorBidi"/>
      <w:i/>
      <w:iCs/>
      <w:color w:val="404040" w:themeColor="text1" w:themeTint="BF"/>
    </w:rPr>
  </w:style>
  <w:style w:type="paragraph" w:styleId="Titre5">
    <w:name w:val="heading 5"/>
    <w:basedOn w:val="Normal"/>
    <w:next w:val="Normal"/>
    <w:link w:val="Titre5Car"/>
    <w:uiPriority w:val="9"/>
    <w:semiHidden/>
    <w:unhideWhenUsed/>
    <w:qFormat/>
    <w:rsid w:val="002C4A27"/>
    <w:pPr>
      <w:keepNext/>
      <w:keepLines/>
      <w:spacing w:before="40" w:after="0"/>
      <w:outlineLvl w:val="4"/>
    </w:pPr>
    <w:rPr>
      <w:rFonts w:asciiTheme="majorHAnsi" w:eastAsiaTheme="majorEastAsia" w:hAnsiTheme="majorHAnsi" w:cstheme="majorBidi"/>
      <w:color w:val="404040" w:themeColor="text1" w:themeTint="BF"/>
    </w:rPr>
  </w:style>
  <w:style w:type="paragraph" w:styleId="Titre6">
    <w:name w:val="heading 6"/>
    <w:basedOn w:val="Normal"/>
    <w:next w:val="Normal"/>
    <w:link w:val="Titre6Car"/>
    <w:uiPriority w:val="9"/>
    <w:semiHidden/>
    <w:unhideWhenUsed/>
    <w:qFormat/>
    <w:rsid w:val="002C4A27"/>
    <w:pPr>
      <w:keepNext/>
      <w:keepLines/>
      <w:spacing w:before="40" w:after="0"/>
      <w:outlineLvl w:val="5"/>
    </w:pPr>
    <w:rPr>
      <w:rFonts w:asciiTheme="majorHAnsi" w:eastAsiaTheme="majorEastAsia" w:hAnsiTheme="majorHAnsi" w:cstheme="majorBidi"/>
    </w:rPr>
  </w:style>
  <w:style w:type="paragraph" w:styleId="Titre7">
    <w:name w:val="heading 7"/>
    <w:basedOn w:val="Normal"/>
    <w:next w:val="Normal"/>
    <w:link w:val="Titre7Car"/>
    <w:uiPriority w:val="9"/>
    <w:semiHidden/>
    <w:unhideWhenUsed/>
    <w:qFormat/>
    <w:rsid w:val="002C4A27"/>
    <w:pPr>
      <w:keepNext/>
      <w:keepLines/>
      <w:spacing w:before="40" w:after="0"/>
      <w:outlineLvl w:val="6"/>
    </w:pPr>
    <w:rPr>
      <w:rFonts w:asciiTheme="majorHAnsi" w:eastAsiaTheme="majorEastAsia" w:hAnsiTheme="majorHAnsi" w:cstheme="majorBidi"/>
      <w:i/>
      <w:iCs/>
    </w:rPr>
  </w:style>
  <w:style w:type="paragraph" w:styleId="Titre8">
    <w:name w:val="heading 8"/>
    <w:basedOn w:val="Normal"/>
    <w:next w:val="Normal"/>
    <w:link w:val="Titre8Car"/>
    <w:uiPriority w:val="9"/>
    <w:semiHidden/>
    <w:unhideWhenUsed/>
    <w:qFormat/>
    <w:rsid w:val="002C4A27"/>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Titre9">
    <w:name w:val="heading 9"/>
    <w:basedOn w:val="Normal"/>
    <w:next w:val="Normal"/>
    <w:link w:val="Titre9Car"/>
    <w:uiPriority w:val="9"/>
    <w:semiHidden/>
    <w:unhideWhenUsed/>
    <w:qFormat/>
    <w:rsid w:val="002C4A27"/>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2C7FBB"/>
    <w:rPr>
      <w:color w:val="0000FF" w:themeColor="hyperlink"/>
      <w:u w:val="single"/>
    </w:rPr>
  </w:style>
  <w:style w:type="character" w:styleId="Accentuation">
    <w:name w:val="Emphasis"/>
    <w:basedOn w:val="Policepardfaut"/>
    <w:uiPriority w:val="20"/>
    <w:qFormat/>
    <w:rsid w:val="002C4A27"/>
    <w:rPr>
      <w:i/>
      <w:iCs/>
      <w:color w:val="auto"/>
    </w:rPr>
  </w:style>
  <w:style w:type="character" w:customStyle="1" w:styleId="longtext">
    <w:name w:val="long_text"/>
    <w:basedOn w:val="Policepardfaut"/>
    <w:rsid w:val="00903A2C"/>
  </w:style>
  <w:style w:type="character" w:styleId="Marquedecommentaire">
    <w:name w:val="annotation reference"/>
    <w:basedOn w:val="Policepardfaut"/>
    <w:rsid w:val="00903A2C"/>
    <w:rPr>
      <w:sz w:val="16"/>
      <w:szCs w:val="16"/>
    </w:rPr>
  </w:style>
  <w:style w:type="paragraph" w:styleId="Commentaire">
    <w:name w:val="annotation text"/>
    <w:basedOn w:val="Normal"/>
    <w:link w:val="CommentaireCar"/>
    <w:rsid w:val="00903A2C"/>
    <w:pPr>
      <w:spacing w:after="0" w:line="240" w:lineRule="auto"/>
    </w:pPr>
    <w:rPr>
      <w:rFonts w:ascii="Times New Roman" w:eastAsia="Times New Roman" w:hAnsi="Times New Roman" w:cs="Times New Roman"/>
      <w:sz w:val="20"/>
      <w:szCs w:val="20"/>
      <w:lang w:eastAsia="fr-FR"/>
    </w:rPr>
  </w:style>
  <w:style w:type="character" w:customStyle="1" w:styleId="CommentaireCar">
    <w:name w:val="Commentaire Car"/>
    <w:basedOn w:val="Policepardfaut"/>
    <w:link w:val="Commentaire"/>
    <w:rsid w:val="00903A2C"/>
    <w:rPr>
      <w:rFonts w:ascii="Times New Roman" w:eastAsia="Times New Roman" w:hAnsi="Times New Roman" w:cs="Times New Roman"/>
      <w:sz w:val="20"/>
      <w:szCs w:val="20"/>
      <w:lang w:eastAsia="fr-FR"/>
    </w:rPr>
  </w:style>
  <w:style w:type="paragraph" w:styleId="Pieddepage">
    <w:name w:val="footer"/>
    <w:basedOn w:val="Normal"/>
    <w:link w:val="PieddepageCar"/>
    <w:uiPriority w:val="99"/>
    <w:rsid w:val="00903A2C"/>
    <w:pPr>
      <w:tabs>
        <w:tab w:val="center" w:pos="4536"/>
        <w:tab w:val="right" w:pos="9072"/>
      </w:tabs>
      <w:spacing w:after="0" w:line="240" w:lineRule="auto"/>
    </w:pPr>
    <w:rPr>
      <w:rFonts w:ascii="Times New Roman" w:eastAsia="Times New Roman" w:hAnsi="Times New Roman" w:cs="Times New Roman"/>
      <w:sz w:val="24"/>
      <w:szCs w:val="24"/>
      <w:lang w:eastAsia="fr-FR"/>
    </w:rPr>
  </w:style>
  <w:style w:type="character" w:customStyle="1" w:styleId="PieddepageCar">
    <w:name w:val="Pied de page Car"/>
    <w:basedOn w:val="Policepardfaut"/>
    <w:link w:val="Pieddepage"/>
    <w:uiPriority w:val="99"/>
    <w:rsid w:val="00903A2C"/>
    <w:rPr>
      <w:rFonts w:ascii="Times New Roman" w:eastAsia="Times New Roman" w:hAnsi="Times New Roman" w:cs="Times New Roman"/>
      <w:sz w:val="24"/>
      <w:szCs w:val="24"/>
      <w:lang w:eastAsia="fr-FR"/>
    </w:rPr>
  </w:style>
  <w:style w:type="character" w:customStyle="1" w:styleId="st">
    <w:name w:val="st"/>
    <w:basedOn w:val="Policepardfaut"/>
    <w:rsid w:val="00903A2C"/>
  </w:style>
  <w:style w:type="paragraph" w:styleId="Textedebulles">
    <w:name w:val="Balloon Text"/>
    <w:basedOn w:val="Normal"/>
    <w:link w:val="TextedebullesCar"/>
    <w:uiPriority w:val="99"/>
    <w:semiHidden/>
    <w:unhideWhenUsed/>
    <w:rsid w:val="00903A2C"/>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03A2C"/>
    <w:rPr>
      <w:rFonts w:ascii="Tahoma" w:hAnsi="Tahoma" w:cs="Tahoma"/>
      <w:sz w:val="16"/>
      <w:szCs w:val="16"/>
    </w:rPr>
  </w:style>
  <w:style w:type="character" w:styleId="lev">
    <w:name w:val="Strong"/>
    <w:basedOn w:val="Policepardfaut"/>
    <w:uiPriority w:val="22"/>
    <w:qFormat/>
    <w:rsid w:val="002C4A27"/>
    <w:rPr>
      <w:b/>
      <w:bCs/>
      <w:color w:val="auto"/>
    </w:rPr>
  </w:style>
  <w:style w:type="character" w:customStyle="1" w:styleId="highlight">
    <w:name w:val="highlight"/>
    <w:basedOn w:val="Policepardfaut"/>
    <w:rsid w:val="0029054C"/>
  </w:style>
  <w:style w:type="paragraph" w:styleId="Paragraphedeliste">
    <w:name w:val="List Paragraph"/>
    <w:basedOn w:val="Normal"/>
    <w:uiPriority w:val="34"/>
    <w:qFormat/>
    <w:rsid w:val="00F41243"/>
    <w:pPr>
      <w:ind w:left="720"/>
      <w:contextualSpacing/>
    </w:pPr>
  </w:style>
  <w:style w:type="paragraph" w:styleId="Bibliographie">
    <w:name w:val="Bibliography"/>
    <w:basedOn w:val="Normal"/>
    <w:next w:val="Normal"/>
    <w:uiPriority w:val="37"/>
    <w:unhideWhenUsed/>
    <w:rsid w:val="00F8234A"/>
    <w:pPr>
      <w:tabs>
        <w:tab w:val="left" w:pos="384"/>
      </w:tabs>
      <w:spacing w:after="0" w:line="480" w:lineRule="auto"/>
      <w:ind w:left="384" w:hanging="384"/>
    </w:pPr>
  </w:style>
  <w:style w:type="table" w:styleId="Grilledutableau">
    <w:name w:val="Table Grid"/>
    <w:basedOn w:val="TableauNormal"/>
    <w:uiPriority w:val="59"/>
    <w:rsid w:val="00EF3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jetducommentaire">
    <w:name w:val="annotation subject"/>
    <w:basedOn w:val="Commentaire"/>
    <w:next w:val="Commentaire"/>
    <w:link w:val="ObjetducommentaireCar"/>
    <w:uiPriority w:val="99"/>
    <w:semiHidden/>
    <w:unhideWhenUsed/>
    <w:rsid w:val="00B81454"/>
    <w:pPr>
      <w:spacing w:after="200"/>
    </w:pPr>
    <w:rPr>
      <w:rFonts w:asciiTheme="minorHAnsi" w:eastAsiaTheme="minorHAnsi" w:hAnsiTheme="minorHAnsi" w:cstheme="minorBidi"/>
      <w:b/>
      <w:bCs/>
      <w:lang w:eastAsia="en-US"/>
    </w:rPr>
  </w:style>
  <w:style w:type="character" w:customStyle="1" w:styleId="ObjetducommentaireCar">
    <w:name w:val="Objet du commentaire Car"/>
    <w:basedOn w:val="CommentaireCar"/>
    <w:link w:val="Objetducommentaire"/>
    <w:uiPriority w:val="99"/>
    <w:semiHidden/>
    <w:rsid w:val="00B81454"/>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B118CB"/>
    <w:pPr>
      <w:spacing w:before="100" w:beforeAutospacing="1" w:after="100" w:afterAutospacing="1" w:line="240" w:lineRule="auto"/>
    </w:pPr>
    <w:rPr>
      <w:rFonts w:ascii="Times New Roman" w:hAnsi="Times New Roman" w:cs="Times New Roman"/>
      <w:sz w:val="24"/>
      <w:szCs w:val="24"/>
      <w:lang w:eastAsia="fr-FR"/>
    </w:rPr>
  </w:style>
  <w:style w:type="character" w:customStyle="1" w:styleId="referencediv">
    <w:name w:val="referencediv"/>
    <w:basedOn w:val="Policepardfaut"/>
    <w:rsid w:val="00AC3AC0"/>
  </w:style>
  <w:style w:type="paragraph" w:styleId="Rvision">
    <w:name w:val="Revision"/>
    <w:hidden/>
    <w:uiPriority w:val="99"/>
    <w:semiHidden/>
    <w:rsid w:val="001701F5"/>
    <w:pPr>
      <w:spacing w:after="0" w:line="240" w:lineRule="auto"/>
    </w:pPr>
  </w:style>
  <w:style w:type="character" w:customStyle="1" w:styleId="Titre2Car">
    <w:name w:val="Titre 2 Car"/>
    <w:basedOn w:val="Policepardfaut"/>
    <w:link w:val="Titre2"/>
    <w:uiPriority w:val="9"/>
    <w:rsid w:val="001D4080"/>
    <w:rPr>
      <w:rFonts w:ascii="Alegreya Sans" w:eastAsiaTheme="majorEastAsia" w:hAnsi="Alegreya Sans" w:cstheme="majorBidi"/>
      <w:b/>
      <w:i/>
      <w:color w:val="262626" w:themeColor="text1" w:themeTint="D9"/>
      <w:sz w:val="28"/>
      <w:szCs w:val="28"/>
    </w:rPr>
  </w:style>
  <w:style w:type="character" w:customStyle="1" w:styleId="journalname">
    <w:name w:val="journalname"/>
    <w:basedOn w:val="Policepardfaut"/>
    <w:rsid w:val="00DF1120"/>
  </w:style>
  <w:style w:type="character" w:customStyle="1" w:styleId="journalnumber">
    <w:name w:val="journalnumber"/>
    <w:basedOn w:val="Policepardfaut"/>
    <w:rsid w:val="00DF1120"/>
  </w:style>
  <w:style w:type="character" w:customStyle="1" w:styleId="cite-pages">
    <w:name w:val="cite-pages"/>
    <w:basedOn w:val="Policepardfaut"/>
    <w:rsid w:val="00DF1120"/>
  </w:style>
  <w:style w:type="character" w:customStyle="1" w:styleId="cite-month-year">
    <w:name w:val="cite-month-year"/>
    <w:basedOn w:val="Policepardfaut"/>
    <w:rsid w:val="00DF1120"/>
  </w:style>
  <w:style w:type="paragraph" w:customStyle="1" w:styleId="Titre10">
    <w:name w:val="Titre1"/>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sc">
    <w:name w:val="desc"/>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customStyle="1" w:styleId="details">
    <w:name w:val="details"/>
    <w:basedOn w:val="Normal"/>
    <w:rsid w:val="00D50DB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jrnl">
    <w:name w:val="jrnl"/>
    <w:basedOn w:val="Policepardfaut"/>
    <w:rsid w:val="00D50DB6"/>
  </w:style>
  <w:style w:type="paragraph" w:styleId="En-tte">
    <w:name w:val="header"/>
    <w:basedOn w:val="Normal"/>
    <w:link w:val="En-tteCar"/>
    <w:uiPriority w:val="99"/>
    <w:unhideWhenUsed/>
    <w:rsid w:val="003B0FFC"/>
    <w:pPr>
      <w:tabs>
        <w:tab w:val="center" w:pos="4536"/>
        <w:tab w:val="right" w:pos="9072"/>
      </w:tabs>
      <w:spacing w:after="0" w:line="240" w:lineRule="auto"/>
    </w:pPr>
  </w:style>
  <w:style w:type="character" w:customStyle="1" w:styleId="En-tteCar">
    <w:name w:val="En-tête Car"/>
    <w:basedOn w:val="Policepardfaut"/>
    <w:link w:val="En-tte"/>
    <w:uiPriority w:val="99"/>
    <w:rsid w:val="003B0FFC"/>
  </w:style>
  <w:style w:type="character" w:customStyle="1" w:styleId="Titre1Car">
    <w:name w:val="Titre 1 Car"/>
    <w:basedOn w:val="Policepardfaut"/>
    <w:link w:val="Titre1"/>
    <w:uiPriority w:val="9"/>
    <w:rsid w:val="002C4A27"/>
    <w:rPr>
      <w:rFonts w:ascii="Alegreya Sans" w:eastAsiaTheme="majorEastAsia" w:hAnsi="Alegreya Sans" w:cstheme="majorBidi"/>
      <w:b/>
      <w:color w:val="262626" w:themeColor="text1" w:themeTint="D9"/>
      <w:sz w:val="32"/>
      <w:szCs w:val="32"/>
    </w:rPr>
  </w:style>
  <w:style w:type="character" w:customStyle="1" w:styleId="Titre3Car">
    <w:name w:val="Titre 3 Car"/>
    <w:basedOn w:val="Policepardfaut"/>
    <w:link w:val="Titre3"/>
    <w:uiPriority w:val="9"/>
    <w:semiHidden/>
    <w:rsid w:val="002C4A27"/>
    <w:rPr>
      <w:rFonts w:ascii="Alegreya Sans" w:eastAsiaTheme="majorEastAsia" w:hAnsi="Alegreya Sans" w:cstheme="majorBidi"/>
      <w:color w:val="0D0D0D" w:themeColor="text1" w:themeTint="F2"/>
      <w:sz w:val="24"/>
      <w:szCs w:val="24"/>
    </w:rPr>
  </w:style>
  <w:style w:type="paragraph" w:customStyle="1" w:styleId="p">
    <w:name w:val="p"/>
    <w:basedOn w:val="Normal"/>
    <w:rsid w:val="0018361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shorttext">
    <w:name w:val="short_text"/>
    <w:basedOn w:val="Policepardfaut"/>
    <w:rsid w:val="00650E18"/>
  </w:style>
  <w:style w:type="character" w:customStyle="1" w:styleId="xref">
    <w:name w:val="xref"/>
    <w:basedOn w:val="Policepardfaut"/>
    <w:rsid w:val="00E27C59"/>
  </w:style>
  <w:style w:type="character" w:customStyle="1" w:styleId="mb">
    <w:name w:val="mb"/>
    <w:basedOn w:val="Policepardfaut"/>
    <w:rsid w:val="00F33EDE"/>
  </w:style>
  <w:style w:type="character" w:customStyle="1" w:styleId="st1">
    <w:name w:val="st1"/>
    <w:basedOn w:val="Policepardfaut"/>
    <w:rsid w:val="00B944DF"/>
  </w:style>
  <w:style w:type="character" w:customStyle="1" w:styleId="Titre4Car">
    <w:name w:val="Titre 4 Car"/>
    <w:basedOn w:val="Policepardfaut"/>
    <w:link w:val="Titre4"/>
    <w:uiPriority w:val="9"/>
    <w:semiHidden/>
    <w:rsid w:val="002C4A27"/>
    <w:rPr>
      <w:rFonts w:asciiTheme="majorHAnsi" w:eastAsiaTheme="majorEastAsia" w:hAnsiTheme="majorHAnsi" w:cstheme="majorBidi"/>
      <w:i/>
      <w:iCs/>
      <w:color w:val="404040" w:themeColor="text1" w:themeTint="BF"/>
    </w:rPr>
  </w:style>
  <w:style w:type="character" w:customStyle="1" w:styleId="Titre5Car">
    <w:name w:val="Titre 5 Car"/>
    <w:basedOn w:val="Policepardfaut"/>
    <w:link w:val="Titre5"/>
    <w:uiPriority w:val="9"/>
    <w:semiHidden/>
    <w:rsid w:val="002C4A27"/>
    <w:rPr>
      <w:rFonts w:asciiTheme="majorHAnsi" w:eastAsiaTheme="majorEastAsia" w:hAnsiTheme="majorHAnsi" w:cstheme="majorBidi"/>
      <w:color w:val="404040" w:themeColor="text1" w:themeTint="BF"/>
    </w:rPr>
  </w:style>
  <w:style w:type="character" w:customStyle="1" w:styleId="Titre6Car">
    <w:name w:val="Titre 6 Car"/>
    <w:basedOn w:val="Policepardfaut"/>
    <w:link w:val="Titre6"/>
    <w:uiPriority w:val="9"/>
    <w:semiHidden/>
    <w:rsid w:val="002C4A27"/>
    <w:rPr>
      <w:rFonts w:asciiTheme="majorHAnsi" w:eastAsiaTheme="majorEastAsia" w:hAnsiTheme="majorHAnsi" w:cstheme="majorBidi"/>
    </w:rPr>
  </w:style>
  <w:style w:type="character" w:customStyle="1" w:styleId="Titre7Car">
    <w:name w:val="Titre 7 Car"/>
    <w:basedOn w:val="Policepardfaut"/>
    <w:link w:val="Titre7"/>
    <w:uiPriority w:val="9"/>
    <w:semiHidden/>
    <w:rsid w:val="002C4A27"/>
    <w:rPr>
      <w:rFonts w:asciiTheme="majorHAnsi" w:eastAsiaTheme="majorEastAsia" w:hAnsiTheme="majorHAnsi" w:cstheme="majorBidi"/>
      <w:i/>
      <w:iCs/>
    </w:rPr>
  </w:style>
  <w:style w:type="character" w:customStyle="1" w:styleId="Titre8Car">
    <w:name w:val="Titre 8 Car"/>
    <w:basedOn w:val="Policepardfaut"/>
    <w:link w:val="Titre8"/>
    <w:uiPriority w:val="9"/>
    <w:semiHidden/>
    <w:rsid w:val="002C4A27"/>
    <w:rPr>
      <w:rFonts w:asciiTheme="majorHAnsi" w:eastAsiaTheme="majorEastAsia" w:hAnsiTheme="majorHAnsi" w:cstheme="majorBidi"/>
      <w:color w:val="262626" w:themeColor="text1" w:themeTint="D9"/>
      <w:sz w:val="21"/>
      <w:szCs w:val="21"/>
    </w:rPr>
  </w:style>
  <w:style w:type="character" w:customStyle="1" w:styleId="Titre9Car">
    <w:name w:val="Titre 9 Car"/>
    <w:basedOn w:val="Policepardfaut"/>
    <w:link w:val="Titre9"/>
    <w:uiPriority w:val="9"/>
    <w:semiHidden/>
    <w:rsid w:val="002C4A27"/>
    <w:rPr>
      <w:rFonts w:asciiTheme="majorHAnsi" w:eastAsiaTheme="majorEastAsia" w:hAnsiTheme="majorHAnsi" w:cstheme="majorBidi"/>
      <w:i/>
      <w:iCs/>
      <w:color w:val="262626" w:themeColor="text1" w:themeTint="D9"/>
      <w:sz w:val="21"/>
      <w:szCs w:val="21"/>
    </w:rPr>
  </w:style>
  <w:style w:type="paragraph" w:styleId="Lgende">
    <w:name w:val="caption"/>
    <w:basedOn w:val="Normal"/>
    <w:next w:val="Normal"/>
    <w:uiPriority w:val="35"/>
    <w:semiHidden/>
    <w:unhideWhenUsed/>
    <w:qFormat/>
    <w:rsid w:val="002C4A27"/>
    <w:pPr>
      <w:spacing w:after="200" w:line="240" w:lineRule="auto"/>
    </w:pPr>
    <w:rPr>
      <w:i/>
      <w:iCs/>
      <w:color w:val="1F497D" w:themeColor="text2"/>
      <w:sz w:val="18"/>
      <w:szCs w:val="18"/>
    </w:rPr>
  </w:style>
  <w:style w:type="paragraph" w:styleId="Titre">
    <w:name w:val="Title"/>
    <w:basedOn w:val="Normal"/>
    <w:next w:val="Normal"/>
    <w:link w:val="TitreCar"/>
    <w:uiPriority w:val="10"/>
    <w:qFormat/>
    <w:rsid w:val="002C4A27"/>
    <w:pPr>
      <w:spacing w:after="0" w:line="240" w:lineRule="auto"/>
      <w:contextualSpacing/>
    </w:pPr>
    <w:rPr>
      <w:rFonts w:eastAsiaTheme="majorEastAsia" w:cstheme="majorBidi"/>
      <w:spacing w:val="-10"/>
      <w:sz w:val="56"/>
      <w:szCs w:val="56"/>
    </w:rPr>
  </w:style>
  <w:style w:type="character" w:customStyle="1" w:styleId="TitreCar">
    <w:name w:val="Titre Car"/>
    <w:basedOn w:val="Policepardfaut"/>
    <w:link w:val="Titre"/>
    <w:uiPriority w:val="10"/>
    <w:rsid w:val="002C4A27"/>
    <w:rPr>
      <w:rFonts w:ascii="Alegreya Sans" w:eastAsiaTheme="majorEastAsia" w:hAnsi="Alegreya Sans" w:cstheme="majorBidi"/>
      <w:spacing w:val="-10"/>
      <w:sz w:val="56"/>
      <w:szCs w:val="56"/>
    </w:rPr>
  </w:style>
  <w:style w:type="paragraph" w:styleId="Sous-titre">
    <w:name w:val="Subtitle"/>
    <w:basedOn w:val="Normal"/>
    <w:next w:val="Normal"/>
    <w:link w:val="Sous-titreCar"/>
    <w:uiPriority w:val="11"/>
    <w:qFormat/>
    <w:rsid w:val="002C4A27"/>
    <w:pPr>
      <w:numPr>
        <w:ilvl w:val="1"/>
      </w:numPr>
    </w:pPr>
    <w:rPr>
      <w:color w:val="5A5A5A" w:themeColor="text1" w:themeTint="A5"/>
      <w:spacing w:val="15"/>
    </w:rPr>
  </w:style>
  <w:style w:type="character" w:customStyle="1" w:styleId="Sous-titreCar">
    <w:name w:val="Sous-titre Car"/>
    <w:basedOn w:val="Policepardfaut"/>
    <w:link w:val="Sous-titre"/>
    <w:uiPriority w:val="11"/>
    <w:rsid w:val="002C4A27"/>
    <w:rPr>
      <w:color w:val="5A5A5A" w:themeColor="text1" w:themeTint="A5"/>
      <w:spacing w:val="15"/>
    </w:rPr>
  </w:style>
  <w:style w:type="paragraph" w:styleId="Sansinterligne">
    <w:name w:val="No Spacing"/>
    <w:uiPriority w:val="1"/>
    <w:qFormat/>
    <w:rsid w:val="002C4A27"/>
    <w:pPr>
      <w:spacing w:after="0" w:line="240" w:lineRule="auto"/>
    </w:pPr>
  </w:style>
  <w:style w:type="paragraph" w:styleId="Citation">
    <w:name w:val="Quote"/>
    <w:basedOn w:val="Normal"/>
    <w:next w:val="Normal"/>
    <w:link w:val="CitationCar"/>
    <w:uiPriority w:val="29"/>
    <w:qFormat/>
    <w:rsid w:val="002C4A27"/>
    <w:pPr>
      <w:spacing w:before="200"/>
      <w:ind w:left="864" w:right="864"/>
    </w:pPr>
    <w:rPr>
      <w:i/>
      <w:iCs/>
      <w:color w:val="404040" w:themeColor="text1" w:themeTint="BF"/>
    </w:rPr>
  </w:style>
  <w:style w:type="character" w:customStyle="1" w:styleId="CitationCar">
    <w:name w:val="Citation Car"/>
    <w:basedOn w:val="Policepardfaut"/>
    <w:link w:val="Citation"/>
    <w:uiPriority w:val="29"/>
    <w:rsid w:val="002C4A27"/>
    <w:rPr>
      <w:i/>
      <w:iCs/>
      <w:color w:val="404040" w:themeColor="text1" w:themeTint="BF"/>
    </w:rPr>
  </w:style>
  <w:style w:type="paragraph" w:styleId="Citationintense">
    <w:name w:val="Intense Quote"/>
    <w:basedOn w:val="Normal"/>
    <w:next w:val="Normal"/>
    <w:link w:val="CitationintenseCar"/>
    <w:uiPriority w:val="30"/>
    <w:qFormat/>
    <w:rsid w:val="002C4A27"/>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CitationintenseCar">
    <w:name w:val="Citation intense Car"/>
    <w:basedOn w:val="Policepardfaut"/>
    <w:link w:val="Citationintense"/>
    <w:uiPriority w:val="30"/>
    <w:rsid w:val="002C4A27"/>
    <w:rPr>
      <w:i/>
      <w:iCs/>
      <w:color w:val="404040" w:themeColor="text1" w:themeTint="BF"/>
    </w:rPr>
  </w:style>
  <w:style w:type="character" w:styleId="Emphaseple">
    <w:name w:val="Subtle Emphasis"/>
    <w:basedOn w:val="Policepardfaut"/>
    <w:uiPriority w:val="19"/>
    <w:qFormat/>
    <w:rsid w:val="002C4A27"/>
    <w:rPr>
      <w:i/>
      <w:iCs/>
      <w:color w:val="404040" w:themeColor="text1" w:themeTint="BF"/>
    </w:rPr>
  </w:style>
  <w:style w:type="character" w:styleId="Emphaseintense">
    <w:name w:val="Intense Emphasis"/>
    <w:basedOn w:val="Policepardfaut"/>
    <w:uiPriority w:val="21"/>
    <w:qFormat/>
    <w:rsid w:val="002C4A27"/>
    <w:rPr>
      <w:b/>
      <w:bCs/>
      <w:i/>
      <w:iCs/>
      <w:color w:val="auto"/>
    </w:rPr>
  </w:style>
  <w:style w:type="character" w:styleId="Rfrenceple">
    <w:name w:val="Subtle Reference"/>
    <w:basedOn w:val="Policepardfaut"/>
    <w:uiPriority w:val="31"/>
    <w:qFormat/>
    <w:rsid w:val="002C4A27"/>
    <w:rPr>
      <w:smallCaps/>
      <w:color w:val="404040" w:themeColor="text1" w:themeTint="BF"/>
    </w:rPr>
  </w:style>
  <w:style w:type="character" w:styleId="Rfrenceintense">
    <w:name w:val="Intense Reference"/>
    <w:basedOn w:val="Policepardfaut"/>
    <w:uiPriority w:val="32"/>
    <w:qFormat/>
    <w:rsid w:val="002C4A27"/>
    <w:rPr>
      <w:b/>
      <w:bCs/>
      <w:smallCaps/>
      <w:color w:val="404040" w:themeColor="text1" w:themeTint="BF"/>
      <w:spacing w:val="5"/>
    </w:rPr>
  </w:style>
  <w:style w:type="character" w:styleId="Titredulivre">
    <w:name w:val="Book Title"/>
    <w:basedOn w:val="Policepardfaut"/>
    <w:uiPriority w:val="33"/>
    <w:qFormat/>
    <w:rsid w:val="002C4A27"/>
    <w:rPr>
      <w:b/>
      <w:bCs/>
      <w:i/>
      <w:iCs/>
      <w:spacing w:val="5"/>
    </w:rPr>
  </w:style>
  <w:style w:type="paragraph" w:styleId="En-ttedetabledesmatires">
    <w:name w:val="TOC Heading"/>
    <w:basedOn w:val="Titre1"/>
    <w:next w:val="Normal"/>
    <w:uiPriority w:val="39"/>
    <w:semiHidden/>
    <w:unhideWhenUsed/>
    <w:qFormat/>
    <w:rsid w:val="002C4A27"/>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82235">
      <w:bodyDiv w:val="1"/>
      <w:marLeft w:val="0"/>
      <w:marRight w:val="0"/>
      <w:marTop w:val="0"/>
      <w:marBottom w:val="0"/>
      <w:divBdr>
        <w:top w:val="none" w:sz="0" w:space="0" w:color="auto"/>
        <w:left w:val="none" w:sz="0" w:space="0" w:color="auto"/>
        <w:bottom w:val="none" w:sz="0" w:space="0" w:color="auto"/>
        <w:right w:val="none" w:sz="0" w:space="0" w:color="auto"/>
      </w:divBdr>
      <w:divsChild>
        <w:div w:id="848832441">
          <w:marLeft w:val="0"/>
          <w:marRight w:val="0"/>
          <w:marTop w:val="0"/>
          <w:marBottom w:val="0"/>
          <w:divBdr>
            <w:top w:val="none" w:sz="0" w:space="0" w:color="auto"/>
            <w:left w:val="none" w:sz="0" w:space="0" w:color="auto"/>
            <w:bottom w:val="none" w:sz="0" w:space="0" w:color="auto"/>
            <w:right w:val="none" w:sz="0" w:space="0" w:color="auto"/>
          </w:divBdr>
        </w:div>
      </w:divsChild>
    </w:div>
    <w:div w:id="322703461">
      <w:bodyDiv w:val="1"/>
      <w:marLeft w:val="0"/>
      <w:marRight w:val="0"/>
      <w:marTop w:val="0"/>
      <w:marBottom w:val="0"/>
      <w:divBdr>
        <w:top w:val="none" w:sz="0" w:space="0" w:color="auto"/>
        <w:left w:val="none" w:sz="0" w:space="0" w:color="auto"/>
        <w:bottom w:val="none" w:sz="0" w:space="0" w:color="auto"/>
        <w:right w:val="none" w:sz="0" w:space="0" w:color="auto"/>
      </w:divBdr>
    </w:div>
    <w:div w:id="395905668">
      <w:bodyDiv w:val="1"/>
      <w:marLeft w:val="0"/>
      <w:marRight w:val="0"/>
      <w:marTop w:val="0"/>
      <w:marBottom w:val="0"/>
      <w:divBdr>
        <w:top w:val="none" w:sz="0" w:space="0" w:color="auto"/>
        <w:left w:val="none" w:sz="0" w:space="0" w:color="auto"/>
        <w:bottom w:val="none" w:sz="0" w:space="0" w:color="auto"/>
        <w:right w:val="none" w:sz="0" w:space="0" w:color="auto"/>
      </w:divBdr>
    </w:div>
    <w:div w:id="441413116">
      <w:bodyDiv w:val="1"/>
      <w:marLeft w:val="0"/>
      <w:marRight w:val="0"/>
      <w:marTop w:val="0"/>
      <w:marBottom w:val="0"/>
      <w:divBdr>
        <w:top w:val="none" w:sz="0" w:space="0" w:color="auto"/>
        <w:left w:val="none" w:sz="0" w:space="0" w:color="auto"/>
        <w:bottom w:val="none" w:sz="0" w:space="0" w:color="auto"/>
        <w:right w:val="none" w:sz="0" w:space="0" w:color="auto"/>
      </w:divBdr>
      <w:divsChild>
        <w:div w:id="424686774">
          <w:marLeft w:val="0"/>
          <w:marRight w:val="0"/>
          <w:marTop w:val="0"/>
          <w:marBottom w:val="0"/>
          <w:divBdr>
            <w:top w:val="none" w:sz="0" w:space="0" w:color="auto"/>
            <w:left w:val="none" w:sz="0" w:space="0" w:color="auto"/>
            <w:bottom w:val="none" w:sz="0" w:space="0" w:color="auto"/>
            <w:right w:val="none" w:sz="0" w:space="0" w:color="auto"/>
          </w:divBdr>
          <w:divsChild>
            <w:div w:id="1245257314">
              <w:marLeft w:val="0"/>
              <w:marRight w:val="0"/>
              <w:marTop w:val="0"/>
              <w:marBottom w:val="0"/>
              <w:divBdr>
                <w:top w:val="none" w:sz="0" w:space="0" w:color="auto"/>
                <w:left w:val="none" w:sz="0" w:space="0" w:color="auto"/>
                <w:bottom w:val="none" w:sz="0" w:space="0" w:color="auto"/>
                <w:right w:val="none" w:sz="0" w:space="0" w:color="auto"/>
              </w:divBdr>
              <w:divsChild>
                <w:div w:id="101731789">
                  <w:marLeft w:val="0"/>
                  <w:marRight w:val="0"/>
                  <w:marTop w:val="0"/>
                  <w:marBottom w:val="0"/>
                  <w:divBdr>
                    <w:top w:val="none" w:sz="0" w:space="0" w:color="auto"/>
                    <w:left w:val="none" w:sz="0" w:space="0" w:color="auto"/>
                    <w:bottom w:val="none" w:sz="0" w:space="0" w:color="auto"/>
                    <w:right w:val="none" w:sz="0" w:space="0" w:color="auto"/>
                  </w:divBdr>
                </w:div>
                <w:div w:id="82211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694474">
          <w:marLeft w:val="0"/>
          <w:marRight w:val="0"/>
          <w:marTop w:val="0"/>
          <w:marBottom w:val="0"/>
          <w:divBdr>
            <w:top w:val="none" w:sz="0" w:space="0" w:color="auto"/>
            <w:left w:val="none" w:sz="0" w:space="0" w:color="auto"/>
            <w:bottom w:val="none" w:sz="0" w:space="0" w:color="auto"/>
            <w:right w:val="none" w:sz="0" w:space="0" w:color="auto"/>
          </w:divBdr>
        </w:div>
      </w:divsChild>
    </w:div>
    <w:div w:id="568462311">
      <w:bodyDiv w:val="1"/>
      <w:marLeft w:val="0"/>
      <w:marRight w:val="0"/>
      <w:marTop w:val="0"/>
      <w:marBottom w:val="0"/>
      <w:divBdr>
        <w:top w:val="none" w:sz="0" w:space="0" w:color="auto"/>
        <w:left w:val="none" w:sz="0" w:space="0" w:color="auto"/>
        <w:bottom w:val="none" w:sz="0" w:space="0" w:color="auto"/>
        <w:right w:val="none" w:sz="0" w:space="0" w:color="auto"/>
      </w:divBdr>
    </w:div>
    <w:div w:id="811794858">
      <w:bodyDiv w:val="1"/>
      <w:marLeft w:val="0"/>
      <w:marRight w:val="0"/>
      <w:marTop w:val="0"/>
      <w:marBottom w:val="0"/>
      <w:divBdr>
        <w:top w:val="none" w:sz="0" w:space="0" w:color="auto"/>
        <w:left w:val="none" w:sz="0" w:space="0" w:color="auto"/>
        <w:bottom w:val="none" w:sz="0" w:space="0" w:color="auto"/>
        <w:right w:val="none" w:sz="0" w:space="0" w:color="auto"/>
      </w:divBdr>
      <w:divsChild>
        <w:div w:id="427698395">
          <w:marLeft w:val="0"/>
          <w:marRight w:val="0"/>
          <w:marTop w:val="0"/>
          <w:marBottom w:val="0"/>
          <w:divBdr>
            <w:top w:val="none" w:sz="0" w:space="0" w:color="auto"/>
            <w:left w:val="none" w:sz="0" w:space="0" w:color="auto"/>
            <w:bottom w:val="none" w:sz="0" w:space="0" w:color="auto"/>
            <w:right w:val="none" w:sz="0" w:space="0" w:color="auto"/>
          </w:divBdr>
        </w:div>
        <w:div w:id="1905096104">
          <w:marLeft w:val="0"/>
          <w:marRight w:val="0"/>
          <w:marTop w:val="0"/>
          <w:marBottom w:val="0"/>
          <w:divBdr>
            <w:top w:val="none" w:sz="0" w:space="0" w:color="auto"/>
            <w:left w:val="none" w:sz="0" w:space="0" w:color="auto"/>
            <w:bottom w:val="none" w:sz="0" w:space="0" w:color="auto"/>
            <w:right w:val="none" w:sz="0" w:space="0" w:color="auto"/>
          </w:divBdr>
        </w:div>
        <w:div w:id="1271357555">
          <w:marLeft w:val="0"/>
          <w:marRight w:val="0"/>
          <w:marTop w:val="0"/>
          <w:marBottom w:val="0"/>
          <w:divBdr>
            <w:top w:val="none" w:sz="0" w:space="0" w:color="auto"/>
            <w:left w:val="none" w:sz="0" w:space="0" w:color="auto"/>
            <w:bottom w:val="none" w:sz="0" w:space="0" w:color="auto"/>
            <w:right w:val="none" w:sz="0" w:space="0" w:color="auto"/>
          </w:divBdr>
        </w:div>
      </w:divsChild>
    </w:div>
    <w:div w:id="985889857">
      <w:bodyDiv w:val="1"/>
      <w:marLeft w:val="0"/>
      <w:marRight w:val="0"/>
      <w:marTop w:val="0"/>
      <w:marBottom w:val="0"/>
      <w:divBdr>
        <w:top w:val="none" w:sz="0" w:space="0" w:color="auto"/>
        <w:left w:val="none" w:sz="0" w:space="0" w:color="auto"/>
        <w:bottom w:val="none" w:sz="0" w:space="0" w:color="auto"/>
        <w:right w:val="none" w:sz="0" w:space="0" w:color="auto"/>
      </w:divBdr>
      <w:divsChild>
        <w:div w:id="1781292090">
          <w:marLeft w:val="0"/>
          <w:marRight w:val="0"/>
          <w:marTop w:val="0"/>
          <w:marBottom w:val="0"/>
          <w:divBdr>
            <w:top w:val="none" w:sz="0" w:space="0" w:color="auto"/>
            <w:left w:val="none" w:sz="0" w:space="0" w:color="auto"/>
            <w:bottom w:val="none" w:sz="0" w:space="0" w:color="auto"/>
            <w:right w:val="none" w:sz="0" w:space="0" w:color="auto"/>
          </w:divBdr>
        </w:div>
      </w:divsChild>
    </w:div>
    <w:div w:id="1338077270">
      <w:bodyDiv w:val="1"/>
      <w:marLeft w:val="0"/>
      <w:marRight w:val="0"/>
      <w:marTop w:val="0"/>
      <w:marBottom w:val="0"/>
      <w:divBdr>
        <w:top w:val="none" w:sz="0" w:space="0" w:color="auto"/>
        <w:left w:val="none" w:sz="0" w:space="0" w:color="auto"/>
        <w:bottom w:val="none" w:sz="0" w:space="0" w:color="auto"/>
        <w:right w:val="none" w:sz="0" w:space="0" w:color="auto"/>
      </w:divBdr>
    </w:div>
    <w:div w:id="1453749521">
      <w:bodyDiv w:val="1"/>
      <w:marLeft w:val="0"/>
      <w:marRight w:val="0"/>
      <w:marTop w:val="0"/>
      <w:marBottom w:val="0"/>
      <w:divBdr>
        <w:top w:val="none" w:sz="0" w:space="0" w:color="auto"/>
        <w:left w:val="none" w:sz="0" w:space="0" w:color="auto"/>
        <w:bottom w:val="none" w:sz="0" w:space="0" w:color="auto"/>
        <w:right w:val="none" w:sz="0" w:space="0" w:color="auto"/>
      </w:divBdr>
    </w:div>
    <w:div w:id="1755055139">
      <w:bodyDiv w:val="1"/>
      <w:marLeft w:val="0"/>
      <w:marRight w:val="0"/>
      <w:marTop w:val="0"/>
      <w:marBottom w:val="0"/>
      <w:divBdr>
        <w:top w:val="none" w:sz="0" w:space="0" w:color="auto"/>
        <w:left w:val="none" w:sz="0" w:space="0" w:color="auto"/>
        <w:bottom w:val="none" w:sz="0" w:space="0" w:color="auto"/>
        <w:right w:val="none" w:sz="0" w:space="0" w:color="auto"/>
      </w:divBdr>
    </w:div>
    <w:div w:id="1832139671">
      <w:bodyDiv w:val="1"/>
      <w:marLeft w:val="0"/>
      <w:marRight w:val="0"/>
      <w:marTop w:val="0"/>
      <w:marBottom w:val="0"/>
      <w:divBdr>
        <w:top w:val="none" w:sz="0" w:space="0" w:color="auto"/>
        <w:left w:val="none" w:sz="0" w:space="0" w:color="auto"/>
        <w:bottom w:val="none" w:sz="0" w:space="0" w:color="auto"/>
        <w:right w:val="none" w:sz="0" w:space="0" w:color="auto"/>
      </w:divBdr>
    </w:div>
    <w:div w:id="1884630838">
      <w:bodyDiv w:val="1"/>
      <w:marLeft w:val="0"/>
      <w:marRight w:val="0"/>
      <w:marTop w:val="0"/>
      <w:marBottom w:val="0"/>
      <w:divBdr>
        <w:top w:val="none" w:sz="0" w:space="0" w:color="auto"/>
        <w:left w:val="none" w:sz="0" w:space="0" w:color="auto"/>
        <w:bottom w:val="none" w:sz="0" w:space="0" w:color="auto"/>
        <w:right w:val="none" w:sz="0" w:space="0" w:color="auto"/>
      </w:divBdr>
    </w:div>
    <w:div w:id="2065249908">
      <w:bodyDiv w:val="1"/>
      <w:marLeft w:val="0"/>
      <w:marRight w:val="0"/>
      <w:marTop w:val="0"/>
      <w:marBottom w:val="0"/>
      <w:divBdr>
        <w:top w:val="none" w:sz="0" w:space="0" w:color="auto"/>
        <w:left w:val="none" w:sz="0" w:space="0" w:color="auto"/>
        <w:bottom w:val="none" w:sz="0" w:space="0" w:color="auto"/>
        <w:right w:val="none" w:sz="0" w:space="0" w:color="auto"/>
      </w:divBdr>
    </w:div>
    <w:div w:id="2099475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54D56-F86C-4D05-A7AC-4820D4670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33376</Words>
  <Characters>183568</Characters>
  <Application>Microsoft Office Word</Application>
  <DocSecurity>0</DocSecurity>
  <Lines>1529</Lines>
  <Paragraphs>4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21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ic</dc:creator>
  <cp:lastModifiedBy>Mickaël Canouil</cp:lastModifiedBy>
  <cp:revision>7</cp:revision>
  <cp:lastPrinted>2017-06-29T09:27:00Z</cp:lastPrinted>
  <dcterms:created xsi:type="dcterms:W3CDTF">2017-06-29T08:54:00Z</dcterms:created>
  <dcterms:modified xsi:type="dcterms:W3CDTF">2017-06-29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y3WOXl6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